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6636A3B" w14:textId="77777777" w:rsidR="00BC294B" w:rsidRDefault="00A21D41">
      <w:pPr>
        <w:pStyle w:val="Heading1"/>
        <w:contextualSpacing w:val="0"/>
      </w:pPr>
      <w:bookmarkStart w:id="0" w:name="h.weymxio6ek41" w:colFirst="0" w:colLast="0"/>
      <w:bookmarkEnd w:id="0"/>
      <w:r>
        <w:t>Title</w:t>
      </w:r>
    </w:p>
    <w:p w14:paraId="2EEF1C32" w14:textId="3238E9AA" w:rsidR="0027563E" w:rsidRDefault="00580A40" w:rsidP="00A54E61">
      <w:pPr>
        <w:pStyle w:val="Normal2"/>
      </w:pPr>
      <w:r>
        <w:t xml:space="preserve">Estimating </w:t>
      </w:r>
      <w:r w:rsidR="00E53F30">
        <w:t xml:space="preserve">local </w:t>
      </w:r>
      <w:r>
        <w:t>cost</w:t>
      </w:r>
      <w:r w:rsidR="00401A4A">
        <w:t>s</w:t>
      </w:r>
      <w:r>
        <w:t xml:space="preserve"> </w:t>
      </w:r>
      <w:r w:rsidR="00BE4BE6">
        <w:t xml:space="preserve">associated with </w:t>
      </w:r>
      <w:r>
        <w:rPr>
          <w:i/>
        </w:rPr>
        <w:t xml:space="preserve">Clostridium </w:t>
      </w:r>
      <w:r w:rsidRPr="00580A40">
        <w:rPr>
          <w:i/>
        </w:rPr>
        <w:t>difficile</w:t>
      </w:r>
      <w:r>
        <w:t xml:space="preserve"> infection</w:t>
      </w:r>
      <w:r w:rsidR="002834F8">
        <w:t xml:space="preserve">: </w:t>
      </w:r>
      <w:r w:rsidR="00374B14">
        <w:t>a</w:t>
      </w:r>
      <w:r w:rsidR="002834F8">
        <w:t xml:space="preserve"> retrospective cohort study</w:t>
      </w:r>
      <w:r w:rsidR="00465624">
        <w:t xml:space="preserve"> </w:t>
      </w:r>
      <w:r w:rsidR="005A7204">
        <w:t>using</w:t>
      </w:r>
      <w:r w:rsidR="00374B14">
        <w:t xml:space="preserve"> machine learning </w:t>
      </w:r>
      <w:r w:rsidR="00651CE5">
        <w:t>and</w:t>
      </w:r>
      <w:r w:rsidR="00374B14">
        <w:t xml:space="preserve"> e</w:t>
      </w:r>
      <w:r w:rsidR="00374B14" w:rsidRPr="00580A40">
        <w:t>lectronic</w:t>
      </w:r>
      <w:r w:rsidR="0075407B">
        <w:t xml:space="preserve"> medical records</w:t>
      </w:r>
    </w:p>
    <w:p w14:paraId="26197DF0" w14:textId="77777777" w:rsidR="0027563E" w:rsidRDefault="0027563E" w:rsidP="00A54E61">
      <w:pPr>
        <w:pStyle w:val="Heading2"/>
      </w:pPr>
      <w:r>
        <w:t>Authors</w:t>
      </w:r>
    </w:p>
    <w:p w14:paraId="3B011683" w14:textId="77777777" w:rsidR="0027563E" w:rsidRPr="00F052F5" w:rsidRDefault="00B423C9">
      <w:r>
        <w:t>Theodore R. Pak</w:t>
      </w:r>
      <w:r w:rsidR="00262F8F">
        <w:t>, AB</w:t>
      </w:r>
      <w:r w:rsidR="00DD41F3">
        <w:t>,</w:t>
      </w:r>
      <w:r w:rsidR="00ED1D26" w:rsidRPr="00AD5B73">
        <w:rPr>
          <w:rStyle w:val="FootnoteReference"/>
        </w:rPr>
        <w:footnoteReference w:id="2"/>
      </w:r>
      <w:r>
        <w:t xml:space="preserve"> </w:t>
      </w:r>
      <w:r w:rsidR="009C0120">
        <w:t>Kieran Chacko</w:t>
      </w:r>
      <w:r w:rsidR="00262F8F">
        <w:t xml:space="preserve">, </w:t>
      </w:r>
      <w:r w:rsidR="005124E5">
        <w:t>BA,</w:t>
      </w:r>
      <w:r w:rsidR="00262F8F">
        <w:t xml:space="preserve"> BS</w:t>
      </w:r>
      <w:r w:rsidR="005124E5">
        <w:t>c</w:t>
      </w:r>
      <w:proofErr w:type="gramStart"/>
      <w:r w:rsidR="00DD41F3">
        <w:t>,</w:t>
      </w:r>
      <w:r w:rsidR="009C0120" w:rsidRPr="009C0120">
        <w:rPr>
          <w:vertAlign w:val="superscript"/>
        </w:rPr>
        <w:t>a</w:t>
      </w:r>
      <w:proofErr w:type="gramEnd"/>
      <w:r w:rsidR="009C0120">
        <w:t xml:space="preserve"> Timothy O’Donnell,</w:t>
      </w:r>
      <w:r w:rsidR="00262F8F">
        <w:t xml:space="preserve"> BS,</w:t>
      </w:r>
      <w:r w:rsidR="009C0120" w:rsidRPr="009C0120">
        <w:rPr>
          <w:vertAlign w:val="superscript"/>
        </w:rPr>
        <w:t>a</w:t>
      </w:r>
      <w:r w:rsidR="009C0120">
        <w:t xml:space="preserve"> Shirish Huprikar,</w:t>
      </w:r>
      <w:r w:rsidR="00262F8F">
        <w:t xml:space="preserve"> MD,</w:t>
      </w:r>
      <w:r w:rsidR="009C0120" w:rsidRPr="00AD5B73">
        <w:rPr>
          <w:rStyle w:val="FootnoteReference"/>
        </w:rPr>
        <w:footnoteReference w:id="3"/>
      </w:r>
      <w:r w:rsidR="009C0120">
        <w:t xml:space="preserve"> Harm van Bakel,</w:t>
      </w:r>
      <w:r w:rsidR="00262F8F">
        <w:t xml:space="preserve"> PhD,</w:t>
      </w:r>
      <w:r w:rsidR="009C0120" w:rsidRPr="009C0120">
        <w:rPr>
          <w:vertAlign w:val="superscript"/>
        </w:rPr>
        <w:t>a</w:t>
      </w:r>
      <w:r w:rsidR="009C0120">
        <w:t xml:space="preserve"> Andrew Kasarskis,</w:t>
      </w:r>
      <w:r w:rsidR="00262F8F">
        <w:t xml:space="preserve"> PhD,</w:t>
      </w:r>
      <w:r w:rsidR="009C0120">
        <w:rPr>
          <w:vertAlign w:val="superscript"/>
        </w:rPr>
        <w:t>a#</w:t>
      </w:r>
      <w:r w:rsidR="009C0120">
        <w:t xml:space="preserve"> and Erick R. Scott</w:t>
      </w:r>
      <w:r w:rsidR="00262F8F">
        <w:t>, MD</w:t>
      </w:r>
      <w:r w:rsidR="005124E5">
        <w:t>, MHS</w:t>
      </w:r>
      <w:r w:rsidR="009C0120" w:rsidRPr="009C0120">
        <w:rPr>
          <w:vertAlign w:val="superscript"/>
        </w:rPr>
        <w:t>a</w:t>
      </w:r>
    </w:p>
    <w:p w14:paraId="33C96D84" w14:textId="77777777" w:rsidR="001C2FCF" w:rsidRDefault="001C2FCF" w:rsidP="000F333D">
      <w:pPr>
        <w:pStyle w:val="FootnoteText"/>
        <w:spacing w:line="480" w:lineRule="auto"/>
        <w:rPr>
          <w:sz w:val="22"/>
          <w:szCs w:val="22"/>
        </w:rPr>
      </w:pPr>
    </w:p>
    <w:p w14:paraId="517B3732" w14:textId="764603F8" w:rsidR="00262F8F" w:rsidRDefault="00262F8F" w:rsidP="000F333D">
      <w:pPr>
        <w:pStyle w:val="FootnoteText"/>
        <w:spacing w:line="480" w:lineRule="auto"/>
        <w:rPr>
          <w:sz w:val="22"/>
          <w:szCs w:val="22"/>
        </w:rPr>
      </w:pPr>
      <w:r w:rsidRPr="00262F8F">
        <w:rPr>
          <w:b/>
          <w:sz w:val="22"/>
          <w:szCs w:val="22"/>
        </w:rPr>
        <w:t>Manuscript word count:</w:t>
      </w:r>
      <w:r>
        <w:rPr>
          <w:sz w:val="22"/>
          <w:szCs w:val="22"/>
        </w:rPr>
        <w:t xml:space="preserve"> </w:t>
      </w:r>
      <w:r w:rsidR="001C23F1">
        <w:rPr>
          <w:sz w:val="22"/>
          <w:szCs w:val="22"/>
        </w:rPr>
        <w:t>3,</w:t>
      </w:r>
      <w:r w:rsidR="006F0BFC">
        <w:rPr>
          <w:sz w:val="22"/>
          <w:szCs w:val="22"/>
        </w:rPr>
        <w:t>050</w:t>
      </w:r>
    </w:p>
    <w:p w14:paraId="7F01559F" w14:textId="77777777" w:rsidR="00262F8F" w:rsidRDefault="00262F8F" w:rsidP="000F333D">
      <w:pPr>
        <w:pStyle w:val="FootnoteText"/>
        <w:spacing w:line="480" w:lineRule="auto"/>
        <w:rPr>
          <w:sz w:val="22"/>
          <w:szCs w:val="22"/>
        </w:rPr>
      </w:pPr>
    </w:p>
    <w:p w14:paraId="713EBA82" w14:textId="77777777" w:rsidR="0027563E" w:rsidRPr="000F333D" w:rsidRDefault="00B228F1" w:rsidP="000F333D">
      <w:pPr>
        <w:rPr>
          <w:szCs w:val="22"/>
        </w:rPr>
      </w:pPr>
      <w:r>
        <w:rPr>
          <w:szCs w:val="22"/>
        </w:rPr>
        <w:t>#</w:t>
      </w:r>
      <w:r w:rsidR="001C2FCF">
        <w:rPr>
          <w:szCs w:val="22"/>
        </w:rPr>
        <w:t xml:space="preserve"> Corresponding author</w:t>
      </w:r>
      <w:r w:rsidR="003E3BFA">
        <w:rPr>
          <w:szCs w:val="22"/>
        </w:rPr>
        <w:t xml:space="preserve">: </w:t>
      </w:r>
      <w:r w:rsidR="00FE2312">
        <w:t xml:space="preserve">Andrew Kasarskis, Icahn Institute and Department of Genetics and Genomic Sciences, Icahn School of Medicine at Mount Sinai, One Gustave L. Levy Place, Box 1498, New York, NY 10029, USA; telephone, +1 (212) </w:t>
      </w:r>
      <w:r w:rsidR="00FE2312" w:rsidRPr="00595D0E">
        <w:t>659-8542</w:t>
      </w:r>
      <w:r w:rsidR="00FE2312">
        <w:t xml:space="preserve">; email </w:t>
      </w:r>
      <w:hyperlink r:id="rId10" w:history="1">
        <w:r w:rsidR="00FE2312" w:rsidRPr="001A2764">
          <w:rPr>
            <w:rStyle w:val="Hyperlink"/>
          </w:rPr>
          <w:t>andrew.kasarskis@mssm.edu</w:t>
        </w:r>
      </w:hyperlink>
      <w:r w:rsidR="0027563E">
        <w:br w:type="page"/>
      </w:r>
    </w:p>
    <w:p w14:paraId="3071C524" w14:textId="02D25C04" w:rsidR="0048192C" w:rsidRDefault="00F4137B" w:rsidP="0048192C">
      <w:pPr>
        <w:pStyle w:val="Heading1"/>
        <w:contextualSpacing w:val="0"/>
      </w:pPr>
      <w:r>
        <w:lastRenderedPageBreak/>
        <w:t>Research in context</w:t>
      </w:r>
    </w:p>
    <w:p w14:paraId="17A4BAA4" w14:textId="3FBB9280" w:rsidR="0048192C" w:rsidRPr="009A252C" w:rsidRDefault="00F4137B" w:rsidP="0048192C">
      <w:pPr>
        <w:pStyle w:val="Heading2"/>
      </w:pPr>
      <w:r w:rsidRPr="009A252C">
        <w:t>Evidence before this study</w:t>
      </w:r>
    </w:p>
    <w:p w14:paraId="2598E0C6" w14:textId="1E777B74" w:rsidR="0048192C" w:rsidRPr="009A252C" w:rsidRDefault="00B42C35" w:rsidP="0048192C">
      <w:r w:rsidRPr="009A252C">
        <w:t xml:space="preserve">We searched PubMed with the terms difficile AND (cost OR "length of stay") for articles published before December 1, 2016. We prioritized articles that </w:t>
      </w:r>
      <w:r w:rsidR="00445D4D" w:rsidRPr="009A252C">
        <w:t>were meta-analyse</w:t>
      </w:r>
      <w:r w:rsidRPr="009A252C">
        <w:t xml:space="preserve">s of the costs of </w:t>
      </w:r>
      <w:r w:rsidRPr="009A252C">
        <w:rPr>
          <w:i/>
        </w:rPr>
        <w:t>Clostridium difficile</w:t>
      </w:r>
      <w:r w:rsidRPr="009A252C">
        <w:t xml:space="preserve"> infection</w:t>
      </w:r>
      <w:r w:rsidR="009E5B48" w:rsidRPr="009A252C">
        <w:t xml:space="preserve"> (CDI)</w:t>
      </w:r>
      <w:r w:rsidRPr="009A252C">
        <w:t>. We then reviewed the references of papers identified by th</w:t>
      </w:r>
      <w:r w:rsidR="009E5B48" w:rsidRPr="009A252C">
        <w:t>is strategy</w:t>
      </w:r>
      <w:r w:rsidR="00BE3770" w:rsidRPr="009A252C">
        <w:t xml:space="preserve"> and subsequent citations (identified with Google Scholar)</w:t>
      </w:r>
      <w:r w:rsidR="009E5B48" w:rsidRPr="009A252C">
        <w:t>. Among previous studies</w:t>
      </w:r>
      <w:r w:rsidRPr="009A252C">
        <w:t xml:space="preserve">, </w:t>
      </w:r>
      <w:r w:rsidR="00445D4D" w:rsidRPr="009A252C">
        <w:t xml:space="preserve">there </w:t>
      </w:r>
      <w:r w:rsidR="00B82E94" w:rsidRPr="009A252C">
        <w:t>was</w:t>
      </w:r>
      <w:r w:rsidR="00445D4D" w:rsidRPr="009A252C">
        <w:t xml:space="preserve"> </w:t>
      </w:r>
      <w:r w:rsidR="007D3766" w:rsidRPr="009A252C">
        <w:t xml:space="preserve">wide </w:t>
      </w:r>
      <w:r w:rsidR="00445D4D" w:rsidRPr="009A252C">
        <w:t xml:space="preserve">variation in </w:t>
      </w:r>
      <w:r w:rsidR="009E5B48" w:rsidRPr="009A252C">
        <w:t xml:space="preserve">the definition </w:t>
      </w:r>
      <w:r w:rsidR="009160D5" w:rsidRPr="009A252C">
        <w:t>of</w:t>
      </w:r>
      <w:r w:rsidR="009E5B48" w:rsidRPr="009A252C">
        <w:t xml:space="preserve"> CDI</w:t>
      </w:r>
      <w:r w:rsidR="00482A47" w:rsidRPr="009A252C">
        <w:t xml:space="preserve"> (either by ICD-9 codes,</w:t>
      </w:r>
      <w:r w:rsidR="00F90478" w:rsidRPr="009A252C">
        <w:t xml:space="preserve"> </w:t>
      </w:r>
      <w:r w:rsidR="00482A47" w:rsidRPr="009A252C">
        <w:t>toxin assay results</w:t>
      </w:r>
      <w:r w:rsidR="000D3493">
        <w:t>, or other criteria</w:t>
      </w:r>
      <w:r w:rsidR="00482A47" w:rsidRPr="009A252C">
        <w:t>), and r</w:t>
      </w:r>
      <w:r w:rsidR="009E5B48" w:rsidRPr="009A252C">
        <w:t xml:space="preserve">oughly half of </w:t>
      </w:r>
      <w:r w:rsidR="00FC0E2C" w:rsidRPr="009A252C">
        <w:t xml:space="preserve">the </w:t>
      </w:r>
      <w:r w:rsidR="009E5B48" w:rsidRPr="009A252C">
        <w:t xml:space="preserve">studies did not use any sort of matching strategy to account </w:t>
      </w:r>
      <w:r w:rsidR="00D44A37" w:rsidRPr="009A252C">
        <w:t>for different pre-existing CDI risk</w:t>
      </w:r>
      <w:r w:rsidR="009E5B48" w:rsidRPr="009A252C">
        <w:t xml:space="preserve"> in control and cohort populations. </w:t>
      </w:r>
      <w:r w:rsidR="00674CC6" w:rsidRPr="009A252C">
        <w:t>Nearly</w:t>
      </w:r>
      <w:r w:rsidR="00373ECC" w:rsidRPr="009A252C">
        <w:t xml:space="preserve"> </w:t>
      </w:r>
      <w:r w:rsidR="009E5B48" w:rsidRPr="009A252C">
        <w:t xml:space="preserve">all studies failed to </w:t>
      </w:r>
      <w:r w:rsidR="00DC48E9" w:rsidRPr="009A252C">
        <w:t>account for bias</w:t>
      </w:r>
      <w:r w:rsidR="00F5301D" w:rsidRPr="009A252C">
        <w:t xml:space="preserve"> in </w:t>
      </w:r>
      <w:r w:rsidR="004A5291">
        <w:t xml:space="preserve">the </w:t>
      </w:r>
      <w:r w:rsidR="00F5301D" w:rsidRPr="009A252C">
        <w:t>estimated</w:t>
      </w:r>
      <w:r w:rsidR="000431C8" w:rsidRPr="009A252C">
        <w:t xml:space="preserve"> changes in length of stay</w:t>
      </w:r>
      <w:r w:rsidR="00E86EE3" w:rsidRPr="009A252C">
        <w:t xml:space="preserve"> introduced by</w:t>
      </w:r>
      <w:r w:rsidR="00062F25" w:rsidRPr="009A252C">
        <w:t xml:space="preserve"> differences in </w:t>
      </w:r>
      <w:r w:rsidR="00DC48E9" w:rsidRPr="009A252C">
        <w:t>time</w:t>
      </w:r>
      <w:r w:rsidR="00062F25" w:rsidRPr="009A252C">
        <w:t>-to-</w:t>
      </w:r>
      <w:r w:rsidR="00D6655B" w:rsidRPr="009A252C">
        <w:t>infectio</w:t>
      </w:r>
      <w:r w:rsidR="00CA2543" w:rsidRPr="009A252C">
        <w:t>n</w:t>
      </w:r>
      <w:r w:rsidR="008E6FCA" w:rsidRPr="009A252C">
        <w:t xml:space="preserve">. </w:t>
      </w:r>
      <w:r w:rsidR="00CA2543" w:rsidRPr="009A252C">
        <w:t>The</w:t>
      </w:r>
      <w:r w:rsidR="008E6FCA" w:rsidRPr="009A252C">
        <w:t xml:space="preserve"> studies </w:t>
      </w:r>
      <w:r w:rsidR="00910213" w:rsidRPr="009A252C">
        <w:t>showed</w:t>
      </w:r>
      <w:r w:rsidR="008E6FCA" w:rsidRPr="009A252C">
        <w:t xml:space="preserve"> substantial variation in the per-patient cost of CDI ($2,871 to $122,318</w:t>
      </w:r>
      <w:r w:rsidR="00884036" w:rsidRPr="009A252C">
        <w:t>)</w:t>
      </w:r>
      <w:r w:rsidR="00EC7E66" w:rsidRPr="009A252C">
        <w:t xml:space="preserve">, and </w:t>
      </w:r>
      <w:r w:rsidR="000E78B5">
        <w:t xml:space="preserve">furthermore, </w:t>
      </w:r>
      <w:r w:rsidR="00EC7E66" w:rsidRPr="009A252C">
        <w:t xml:space="preserve">studies </w:t>
      </w:r>
      <w:r w:rsidR="000E78B5">
        <w:t>that applied</w:t>
      </w:r>
      <w:r w:rsidR="00EC7E66" w:rsidRPr="009A252C">
        <w:t xml:space="preserve"> identical</w:t>
      </w:r>
      <w:r w:rsidR="00884036" w:rsidRPr="009A252C">
        <w:t xml:space="preserve"> method</w:t>
      </w:r>
      <w:r w:rsidR="00EC7E66" w:rsidRPr="009A252C">
        <w:t>s</w:t>
      </w:r>
      <w:r w:rsidR="00884036" w:rsidRPr="009A252C">
        <w:t xml:space="preserve"> to </w:t>
      </w:r>
      <w:r w:rsidR="006B33BF">
        <w:t>multiple</w:t>
      </w:r>
      <w:r w:rsidR="00884036" w:rsidRPr="009A252C">
        <w:t xml:space="preserve"> hospitals found up to ten-fold variation in per-patient cost</w:t>
      </w:r>
      <w:r w:rsidR="009E3207" w:rsidRPr="009A252C">
        <w:t>s</w:t>
      </w:r>
      <w:r w:rsidR="00884036" w:rsidRPr="009A252C">
        <w:t xml:space="preserve"> of CDI.</w:t>
      </w:r>
      <w:r w:rsidR="00B428E0" w:rsidRPr="009A252C">
        <w:t xml:space="preserve"> Thi</w:t>
      </w:r>
      <w:r w:rsidR="00C344A6" w:rsidRPr="009A252C">
        <w:t>s suggested that hospitals</w:t>
      </w:r>
      <w:r w:rsidR="00F9095E" w:rsidRPr="009A252C">
        <w:t xml:space="preserve"> </w:t>
      </w:r>
      <w:r w:rsidR="005C41F1" w:rsidRPr="009A252C">
        <w:t>allocating resources to</w:t>
      </w:r>
      <w:r w:rsidR="00B0527A" w:rsidRPr="009A252C">
        <w:t xml:space="preserve"> </w:t>
      </w:r>
      <w:r w:rsidR="009A68E3" w:rsidRPr="009A252C">
        <w:t xml:space="preserve">infection control </w:t>
      </w:r>
      <w:r w:rsidR="00C344A6" w:rsidRPr="009A252C">
        <w:t xml:space="preserve">would benefit </w:t>
      </w:r>
      <w:r w:rsidR="00C956CC">
        <w:t>from</w:t>
      </w:r>
      <w:r w:rsidR="00915B81" w:rsidRPr="009A252C">
        <w:t xml:space="preserve"> estimating</w:t>
      </w:r>
      <w:r w:rsidR="00B405FA" w:rsidRPr="009A252C">
        <w:t xml:space="preserve"> CDI costs </w:t>
      </w:r>
      <w:r w:rsidR="00C446F6" w:rsidRPr="009A252C">
        <w:t>in</w:t>
      </w:r>
      <w:r w:rsidR="00B405FA" w:rsidRPr="009A252C">
        <w:t xml:space="preserve"> </w:t>
      </w:r>
      <w:r w:rsidR="00B428E0" w:rsidRPr="009A252C">
        <w:t>their own</w:t>
      </w:r>
      <w:r w:rsidR="00B405FA" w:rsidRPr="009A252C">
        <w:t xml:space="preserve"> patient</w:t>
      </w:r>
      <w:r w:rsidR="008802BE">
        <w:t xml:space="preserve"> population</w:t>
      </w:r>
      <w:r w:rsidR="00C956CC">
        <w:t>,</w:t>
      </w:r>
      <w:r w:rsidR="00B428E0" w:rsidRPr="009A252C">
        <w:t xml:space="preserve"> </w:t>
      </w:r>
      <w:r w:rsidR="006F285C" w:rsidRPr="009A252C">
        <w:t>rather than</w:t>
      </w:r>
      <w:r w:rsidR="000824FF" w:rsidRPr="009A252C">
        <w:t xml:space="preserve"> rely</w:t>
      </w:r>
      <w:r w:rsidR="003404BE">
        <w:t>ing</w:t>
      </w:r>
      <w:r w:rsidR="00361456" w:rsidRPr="009A252C">
        <w:t xml:space="preserve"> </w:t>
      </w:r>
      <w:r w:rsidR="000824FF" w:rsidRPr="009A252C">
        <w:t>on</w:t>
      </w:r>
      <w:r w:rsidR="007602E5">
        <w:t xml:space="preserve"> the </w:t>
      </w:r>
      <w:r w:rsidR="00172CE0">
        <w:t>conflicting</w:t>
      </w:r>
      <w:r w:rsidR="006730E5" w:rsidRPr="009A252C">
        <w:t xml:space="preserve"> estimates </w:t>
      </w:r>
      <w:r w:rsidR="000B05FB">
        <w:t>in</w:t>
      </w:r>
      <w:r w:rsidR="00F32B19">
        <w:t xml:space="preserve"> the literature</w:t>
      </w:r>
      <w:r w:rsidR="000824FF" w:rsidRPr="009A252C">
        <w:t>.</w:t>
      </w:r>
    </w:p>
    <w:p w14:paraId="74F3D26F" w14:textId="7FDEA291" w:rsidR="0048192C" w:rsidRPr="009A252C" w:rsidRDefault="00F4137B" w:rsidP="0048192C">
      <w:pPr>
        <w:pStyle w:val="Heading2"/>
      </w:pPr>
      <w:r w:rsidRPr="009A252C">
        <w:t>Added value of this study</w:t>
      </w:r>
    </w:p>
    <w:p w14:paraId="04F89876" w14:textId="6E6C812F" w:rsidR="005B07F8" w:rsidRPr="009A252C" w:rsidRDefault="00072036" w:rsidP="005B07F8">
      <w:r>
        <w:t xml:space="preserve">Traditionally, estimating costs of </w:t>
      </w:r>
      <w:r w:rsidR="0095297F">
        <w:t>healthcare-associated infections</w:t>
      </w:r>
      <w:r>
        <w:t xml:space="preserve"> </w:t>
      </w:r>
      <w:r w:rsidR="00690A96">
        <w:t>has required</w:t>
      </w:r>
      <w:r w:rsidR="00E639C3">
        <w:t xml:space="preserve"> </w:t>
      </w:r>
      <w:r w:rsidR="00607AE4">
        <w:t xml:space="preserve">manual </w:t>
      </w:r>
      <w:r w:rsidR="00E568E3">
        <w:t>review</w:t>
      </w:r>
      <w:r w:rsidR="00607AE4">
        <w:t xml:space="preserve"> of </w:t>
      </w:r>
      <w:r w:rsidR="001F23AA">
        <w:t>patient</w:t>
      </w:r>
      <w:r w:rsidR="009E6ABC">
        <w:t xml:space="preserve"> and billing</w:t>
      </w:r>
      <w:r w:rsidR="001F23AA">
        <w:t xml:space="preserve"> </w:t>
      </w:r>
      <w:r w:rsidR="00DA60E5">
        <w:t>data</w:t>
      </w:r>
      <w:r w:rsidR="00DA29C4">
        <w:t xml:space="preserve"> followed by</w:t>
      </w:r>
      <w:r w:rsidR="008C356F">
        <w:t xml:space="preserve"> regression or matching</w:t>
      </w:r>
      <w:r w:rsidR="00607AE4">
        <w:t xml:space="preserve"> to adjust for covariates</w:t>
      </w:r>
      <w:r>
        <w:t>. By contrast, w</w:t>
      </w:r>
      <w:r w:rsidR="009E3207" w:rsidRPr="009A252C">
        <w:t xml:space="preserve">e present </w:t>
      </w:r>
      <w:r w:rsidR="00E57B1D" w:rsidRPr="009A252C">
        <w:t>a</w:t>
      </w:r>
      <w:r w:rsidR="009C72B8">
        <w:t>n automated</w:t>
      </w:r>
      <w:r w:rsidR="00E57B1D" w:rsidRPr="009A252C">
        <w:t xml:space="preserve"> method for transparently and efficiently estimating change</w:t>
      </w:r>
      <w:r w:rsidR="00B8152A">
        <w:t>s</w:t>
      </w:r>
      <w:r w:rsidR="00E57B1D" w:rsidRPr="009A252C">
        <w:t xml:space="preserve"> in length of stay associated with CDI using only </w:t>
      </w:r>
      <w:r w:rsidR="00B91E63">
        <w:t xml:space="preserve">the </w:t>
      </w:r>
      <w:r w:rsidR="00CA0B73">
        <w:t>structured fields in</w:t>
      </w:r>
      <w:r w:rsidR="00CC0412" w:rsidRPr="009A252C">
        <w:t xml:space="preserve"> </w:t>
      </w:r>
      <w:r w:rsidR="009E3207" w:rsidRPr="009A252C">
        <w:t>electronic medical record</w:t>
      </w:r>
      <w:r w:rsidR="00CC0412" w:rsidRPr="009A252C">
        <w:t>s</w:t>
      </w:r>
      <w:r w:rsidR="00ED1215" w:rsidRPr="009A252C">
        <w:t xml:space="preserve">. </w:t>
      </w:r>
      <w:r w:rsidR="008A7F98" w:rsidRPr="009A252C">
        <w:t>We demonstrate the method on data for</w:t>
      </w:r>
      <w:r w:rsidR="00ED1215" w:rsidRPr="009A252C">
        <w:t xml:space="preserve"> 171,938 visits </w:t>
      </w:r>
      <w:r w:rsidR="003C0D0A" w:rsidRPr="009A252C">
        <w:t xml:space="preserve">over a 7-year period </w:t>
      </w:r>
      <w:r w:rsidR="008F099D" w:rsidRPr="009A252C">
        <w:t xml:space="preserve">to an urban tertiary-care hospital. </w:t>
      </w:r>
      <w:r w:rsidR="00191B99" w:rsidRPr="009A252C">
        <w:t>In our dataset, the</w:t>
      </w:r>
      <w:r w:rsidR="00E57B1D" w:rsidRPr="009A252C">
        <w:t xml:space="preserve"> method </w:t>
      </w:r>
      <w:r w:rsidR="00472A97">
        <w:t>used</w:t>
      </w:r>
      <w:r w:rsidR="00E57B1D" w:rsidRPr="009A252C">
        <w:t xml:space="preserve"> </w:t>
      </w:r>
      <w:r w:rsidR="00120C08" w:rsidRPr="009A252C">
        <w:t>23,968 variables</w:t>
      </w:r>
      <w:r w:rsidR="00BB7FB8">
        <w:t xml:space="preserve"> </w:t>
      </w:r>
      <w:r w:rsidR="00AD3D7D">
        <w:t>recorded</w:t>
      </w:r>
      <w:r w:rsidR="009E5234">
        <w:t xml:space="preserve"> within</w:t>
      </w:r>
      <w:r w:rsidR="00015EB9" w:rsidRPr="009A252C">
        <w:t xml:space="preserve"> the first 24 hours of each</w:t>
      </w:r>
      <w:r w:rsidR="00261821" w:rsidRPr="009A252C">
        <w:t xml:space="preserve"> visit</w:t>
      </w:r>
      <w:r w:rsidR="00A817D4" w:rsidRPr="009A252C">
        <w:t xml:space="preserve"> to </w:t>
      </w:r>
      <w:r w:rsidR="00AE4263">
        <w:t xml:space="preserve">automatically </w:t>
      </w:r>
      <w:r w:rsidR="00A817D4" w:rsidRPr="009A252C">
        <w:t>match case and control patients</w:t>
      </w:r>
      <w:r w:rsidR="00205579" w:rsidRPr="009A252C">
        <w:t xml:space="preserve"> by</w:t>
      </w:r>
      <w:r w:rsidR="00E27D9B" w:rsidRPr="009A252C">
        <w:t xml:space="preserve"> </w:t>
      </w:r>
      <w:r w:rsidR="002B3425">
        <w:t>the</w:t>
      </w:r>
      <w:r w:rsidR="00E42287">
        <w:t>ir</w:t>
      </w:r>
      <w:r w:rsidR="002B3425">
        <w:t xml:space="preserve"> </w:t>
      </w:r>
      <w:r w:rsidR="00205579" w:rsidRPr="009A252C">
        <w:t>propensity for CDI</w:t>
      </w:r>
      <w:r w:rsidR="00515D8A" w:rsidRPr="009A252C">
        <w:t xml:space="preserve"> </w:t>
      </w:r>
      <w:r w:rsidR="004863FE">
        <w:t xml:space="preserve">as </w:t>
      </w:r>
      <w:r w:rsidR="00515D8A" w:rsidRPr="009A252C">
        <w:lastRenderedPageBreak/>
        <w:t>predicted</w:t>
      </w:r>
      <w:r w:rsidR="009B07C7" w:rsidRPr="009A252C">
        <w:t xml:space="preserve"> </w:t>
      </w:r>
      <w:r w:rsidR="009C7130" w:rsidRPr="009A252C">
        <w:t>by a machine-learning algorithm</w:t>
      </w:r>
      <w:r w:rsidR="00AD4404" w:rsidRPr="009A252C">
        <w:t>.</w:t>
      </w:r>
      <w:r w:rsidR="00904E26">
        <w:t xml:space="preserve"> </w:t>
      </w:r>
      <w:r w:rsidR="00D928F1">
        <w:t xml:space="preserve">Performance of these </w:t>
      </w:r>
      <w:r w:rsidR="001354D9" w:rsidRPr="001354D9">
        <w:t xml:space="preserve">CDI risk prediction models was on par </w:t>
      </w:r>
      <w:r w:rsidR="001354D9">
        <w:t>with</w:t>
      </w:r>
      <w:r w:rsidR="001354D9" w:rsidRPr="001354D9">
        <w:t xml:space="preserve"> lite</w:t>
      </w:r>
      <w:r w:rsidR="001354D9">
        <w:t>rature reports for prior models</w:t>
      </w:r>
      <w:r w:rsidR="001354D9" w:rsidRPr="001354D9">
        <w:t> </w:t>
      </w:r>
      <w:r w:rsidR="00A350DC">
        <w:t>run on</w:t>
      </w:r>
      <w:r w:rsidR="001354D9" w:rsidRPr="001354D9">
        <w:t xml:space="preserve"> </w:t>
      </w:r>
      <w:proofErr w:type="gramStart"/>
      <w:r w:rsidR="001354D9" w:rsidRPr="001354D9">
        <w:t>lower-di</w:t>
      </w:r>
      <w:r w:rsidR="001354D9">
        <w:t>mensional</w:t>
      </w:r>
      <w:proofErr w:type="gramEnd"/>
      <w:r w:rsidR="001354D9">
        <w:t xml:space="preserve">, hand curated datasets. </w:t>
      </w:r>
      <w:r w:rsidR="001D4B02" w:rsidRPr="009A252C">
        <w:t xml:space="preserve">We found that </w:t>
      </w:r>
      <w:r w:rsidR="003A7458">
        <w:t>our</w:t>
      </w:r>
      <w:r w:rsidR="001D4B02" w:rsidRPr="009A252C">
        <w:t xml:space="preserve"> method, </w:t>
      </w:r>
      <w:r w:rsidR="003F7E6E" w:rsidRPr="009A252C">
        <w:t>after</w:t>
      </w:r>
      <w:r w:rsidR="002E1492" w:rsidRPr="009A252C">
        <w:t xml:space="preserve"> stratifying</w:t>
      </w:r>
      <w:r w:rsidR="001D4B02" w:rsidRPr="009A252C">
        <w:t xml:space="preserve"> by </w:t>
      </w:r>
      <w:r w:rsidR="00700CE5" w:rsidRPr="009A252C">
        <w:t>time-to-infection, produce</w:t>
      </w:r>
      <w:r w:rsidR="004973A8">
        <w:t>s</w:t>
      </w:r>
      <w:r w:rsidR="001D4B02" w:rsidRPr="009A252C">
        <w:t xml:space="preserve"> </w:t>
      </w:r>
      <w:r w:rsidR="00517D99">
        <w:t xml:space="preserve">a </w:t>
      </w:r>
      <w:r w:rsidR="001D4B02" w:rsidRPr="009A252C">
        <w:t>s</w:t>
      </w:r>
      <w:r w:rsidR="00ED1215" w:rsidRPr="009A252C">
        <w:t xml:space="preserve">imilar </w:t>
      </w:r>
      <w:r w:rsidR="00517D99">
        <w:t>estimate</w:t>
      </w:r>
      <w:r w:rsidR="00D47B08">
        <w:t xml:space="preserve"> for </w:t>
      </w:r>
      <w:r w:rsidR="00AF5E97">
        <w:t xml:space="preserve">the </w:t>
      </w:r>
      <w:r w:rsidR="00D47B08">
        <w:t>change</w:t>
      </w:r>
      <w:r w:rsidR="008C76C8">
        <w:t xml:space="preserve"> in length of stay as</w:t>
      </w:r>
      <w:r w:rsidR="001D4B02" w:rsidRPr="009A252C">
        <w:t xml:space="preserve"> a nonparametric multistate model </w:t>
      </w:r>
      <w:r w:rsidR="00DF084F">
        <w:t xml:space="preserve">of </w:t>
      </w:r>
      <w:r w:rsidR="00D26321">
        <w:t>time-dependent competing risks between</w:t>
      </w:r>
      <w:r w:rsidR="008A38D8" w:rsidRPr="009A252C">
        <w:t xml:space="preserve"> CDI</w:t>
      </w:r>
      <w:r w:rsidR="00D26321">
        <w:t xml:space="preserve"> and discharge</w:t>
      </w:r>
      <w:r w:rsidR="008A38D8" w:rsidRPr="009A252C">
        <w:t xml:space="preserve"> </w:t>
      </w:r>
      <w:r w:rsidR="00336394">
        <w:t xml:space="preserve">across </w:t>
      </w:r>
      <w:r w:rsidR="00E3665E" w:rsidRPr="009A252C">
        <w:t>all time-to-infection</w:t>
      </w:r>
      <w:r w:rsidR="00BD40E9">
        <w:t xml:space="preserve"> </w:t>
      </w:r>
      <w:r w:rsidR="00CD7269">
        <w:t>intervals</w:t>
      </w:r>
      <w:r w:rsidR="00E3665E" w:rsidRPr="009A252C">
        <w:t>.</w:t>
      </w:r>
      <w:r w:rsidR="00AB5D53" w:rsidRPr="00AB5D53">
        <w:t xml:space="preserve"> </w:t>
      </w:r>
      <w:r w:rsidR="00C0140C">
        <w:t>Our</w:t>
      </w:r>
      <w:r w:rsidR="00AB5D53" w:rsidRPr="009A252C">
        <w:t xml:space="preserve"> method</w:t>
      </w:r>
      <w:r w:rsidR="00DA7757">
        <w:t>s run</w:t>
      </w:r>
      <w:r w:rsidR="00AB5D53" w:rsidRPr="009A252C">
        <w:t xml:space="preserve"> </w:t>
      </w:r>
      <w:r w:rsidR="00622009">
        <w:t>with</w:t>
      </w:r>
      <w:r w:rsidR="005C23D2">
        <w:t>in several</w:t>
      </w:r>
      <w:r w:rsidR="00AB5D53" w:rsidRPr="009A252C">
        <w:t xml:space="preserve"> hours</w:t>
      </w:r>
      <w:r w:rsidR="00252353">
        <w:t xml:space="preserve"> on a standard desktop computer. A</w:t>
      </w:r>
      <w:r w:rsidR="00AB5D53" w:rsidRPr="009A252C">
        <w:t>ll implementing software</w:t>
      </w:r>
      <w:r w:rsidR="00286758">
        <w:t xml:space="preserve">, which </w:t>
      </w:r>
      <w:r w:rsidR="00D672DD">
        <w:t>requires</w:t>
      </w:r>
      <w:r w:rsidR="00286758">
        <w:t xml:space="preserve"> only open source components,</w:t>
      </w:r>
      <w:r w:rsidR="00AB5D53" w:rsidRPr="009A252C">
        <w:t xml:space="preserve"> </w:t>
      </w:r>
      <w:r w:rsidR="00252353">
        <w:t>has been made</w:t>
      </w:r>
      <w:r w:rsidR="00AB5D53" w:rsidRPr="009A252C">
        <w:t xml:space="preserve"> freely available</w:t>
      </w:r>
      <w:r w:rsidR="00B46FC3">
        <w:t xml:space="preserve"> online</w:t>
      </w:r>
      <w:r w:rsidR="000557BD">
        <w:t xml:space="preserve"> for other hospitals to </w:t>
      </w:r>
      <w:r w:rsidR="00C66DFB">
        <w:t>use</w:t>
      </w:r>
      <w:r w:rsidR="000557BD">
        <w:t xml:space="preserve"> on their </w:t>
      </w:r>
      <w:r w:rsidR="00E55A47">
        <w:t>own data</w:t>
      </w:r>
      <w:r w:rsidR="00754DD8">
        <w:t>.</w:t>
      </w:r>
    </w:p>
    <w:p w14:paraId="5DFAADC2" w14:textId="53CC0524" w:rsidR="0048192C" w:rsidRPr="009A252C" w:rsidRDefault="00F4137B" w:rsidP="005B07F8">
      <w:pPr>
        <w:pStyle w:val="Heading2"/>
      </w:pPr>
      <w:r w:rsidRPr="009A252C">
        <w:t>Implications of all the available evidence</w:t>
      </w:r>
    </w:p>
    <w:p w14:paraId="7D6943A5" w14:textId="2A4D0665" w:rsidR="00F053A6" w:rsidRDefault="009F63F2" w:rsidP="009F63F2">
      <w:r w:rsidRPr="009A252C">
        <w:t xml:space="preserve">Automated methods based on machine learning and uncurated </w:t>
      </w:r>
      <w:r w:rsidR="00BC652E">
        <w:t>electronic medical record</w:t>
      </w:r>
      <w:r w:rsidRPr="009A252C">
        <w:t xml:space="preserve"> data </w:t>
      </w:r>
      <w:r w:rsidR="00154AEF">
        <w:t>are able to</w:t>
      </w:r>
      <w:r w:rsidR="009A252C">
        <w:t xml:space="preserve"> </w:t>
      </w:r>
      <w:r w:rsidRPr="009A252C">
        <w:t xml:space="preserve">robustly estimate the local </w:t>
      </w:r>
      <w:r w:rsidR="00C71727" w:rsidRPr="009A252C">
        <w:t>cost of CDI</w:t>
      </w:r>
      <w:r w:rsidRPr="009A252C">
        <w:t>.</w:t>
      </w:r>
      <w:r w:rsidR="00321B9E">
        <w:t xml:space="preserve"> Given the prevalence of electronic medical record systems, </w:t>
      </w:r>
      <w:r w:rsidR="00225B94">
        <w:t xml:space="preserve">hospitals </w:t>
      </w:r>
      <w:r w:rsidR="006828FC">
        <w:t>can</w:t>
      </w:r>
      <w:r w:rsidR="00225B94">
        <w:t xml:space="preserve"> avoid </w:t>
      </w:r>
      <w:r w:rsidR="008F5335">
        <w:t>the expense of</w:t>
      </w:r>
      <w:r w:rsidR="00F46BDB">
        <w:t xml:space="preserve"> </w:t>
      </w:r>
      <w:r w:rsidR="008F5335">
        <w:t>manually curating dataset</w:t>
      </w:r>
      <w:r w:rsidR="00057B3D">
        <w:t>s</w:t>
      </w:r>
      <w:r w:rsidR="008F5335">
        <w:t xml:space="preserve"> to</w:t>
      </w:r>
      <w:r w:rsidR="00EE3105">
        <w:t xml:space="preserve"> estimate</w:t>
      </w:r>
      <w:r w:rsidR="00EE010D">
        <w:t xml:space="preserve"> </w:t>
      </w:r>
      <w:r w:rsidR="00A02403">
        <w:t>the</w:t>
      </w:r>
      <w:r w:rsidR="005200CB">
        <w:t>ir</w:t>
      </w:r>
      <w:r w:rsidR="00BC652E">
        <w:t xml:space="preserve"> costs </w:t>
      </w:r>
      <w:r w:rsidR="005200CB">
        <w:t>for</w:t>
      </w:r>
      <w:r w:rsidR="00BC652E">
        <w:t xml:space="preserve"> he</w:t>
      </w:r>
      <w:r w:rsidR="009B78E8">
        <w:t>alth</w:t>
      </w:r>
      <w:r w:rsidR="0094185D">
        <w:t>care associated infections</w:t>
      </w:r>
      <w:r w:rsidR="009B28A1">
        <w:t xml:space="preserve"> </w:t>
      </w:r>
      <w:r w:rsidR="00C91437">
        <w:t xml:space="preserve">and </w:t>
      </w:r>
      <w:r w:rsidR="009B78E8">
        <w:t xml:space="preserve">instead </w:t>
      </w:r>
      <w:r w:rsidR="00CD096B">
        <w:t xml:space="preserve">efficiently </w:t>
      </w:r>
      <w:r w:rsidR="002A0EBD">
        <w:t>calculate</w:t>
      </w:r>
      <w:r w:rsidR="00CB756F">
        <w:t xml:space="preserve"> estimates</w:t>
      </w:r>
      <w:r w:rsidR="0032321F">
        <w:t xml:space="preserve"> </w:t>
      </w:r>
      <w:r w:rsidR="0024721B">
        <w:t xml:space="preserve">from </w:t>
      </w:r>
      <w:r w:rsidR="00497053">
        <w:t xml:space="preserve">the </w:t>
      </w:r>
      <w:r w:rsidR="008626CA">
        <w:t>data</w:t>
      </w:r>
      <w:r w:rsidR="00497053">
        <w:t xml:space="preserve"> that</w:t>
      </w:r>
      <w:r w:rsidR="00937807">
        <w:t xml:space="preserve"> is already available</w:t>
      </w:r>
      <w:r w:rsidR="00BC652E">
        <w:t xml:space="preserve">. </w:t>
      </w:r>
      <w:r w:rsidR="00417297">
        <w:t xml:space="preserve">Because </w:t>
      </w:r>
      <w:r w:rsidR="00EE2C95">
        <w:t xml:space="preserve">these </w:t>
      </w:r>
      <w:r w:rsidR="00EF3B58">
        <w:t>method</w:t>
      </w:r>
      <w:r w:rsidR="00EE2C95">
        <w:t>s are</w:t>
      </w:r>
      <w:r w:rsidR="00EF3B58">
        <w:t xml:space="preserve"> cheap to run on</w:t>
      </w:r>
      <w:r w:rsidR="002B4A95">
        <w:t xml:space="preserve"> </w:t>
      </w:r>
      <w:r w:rsidR="00E14EB1">
        <w:t xml:space="preserve">additional </w:t>
      </w:r>
      <w:r w:rsidR="00DC1A0C">
        <w:t>data</w:t>
      </w:r>
      <w:r w:rsidR="00E14EB1">
        <w:t xml:space="preserve"> in the future</w:t>
      </w:r>
      <w:r w:rsidR="00DC1A0C">
        <w:t xml:space="preserve">, </w:t>
      </w:r>
      <w:r w:rsidR="00654635">
        <w:t xml:space="preserve">infection control officers can </w:t>
      </w:r>
      <w:r w:rsidR="000027C7">
        <w:t>quickly assess the efficacy</w:t>
      </w:r>
      <w:r w:rsidR="00DC1A0C">
        <w:t xml:space="preserve"> of </w:t>
      </w:r>
      <w:r w:rsidR="00EF3B58">
        <w:t>new intervention</w:t>
      </w:r>
      <w:r w:rsidR="00DC1A0C">
        <w:t>s</w:t>
      </w:r>
      <w:r w:rsidR="00704807">
        <w:t>.</w:t>
      </w:r>
      <w:r w:rsidR="00A13495">
        <w:t xml:space="preserve"> More broadly, our study highlights the </w:t>
      </w:r>
      <w:r w:rsidR="00F560C9">
        <w:t>benefit</w:t>
      </w:r>
      <w:r w:rsidR="00A13495">
        <w:t xml:space="preserve"> of</w:t>
      </w:r>
      <w:r w:rsidR="00264C3C">
        <w:t xml:space="preserve"> fully</w:t>
      </w:r>
      <w:r w:rsidR="00A13495">
        <w:t xml:space="preserve"> leveraging electronic medical records to provide localized, robust evidence for </w:t>
      </w:r>
      <w:r w:rsidR="00F053A6">
        <w:t xml:space="preserve">decision-making </w:t>
      </w:r>
      <w:r w:rsidR="00FF461D">
        <w:t>in infection control and clinical infectious diseases.</w:t>
      </w:r>
    </w:p>
    <w:p w14:paraId="02F2484B" w14:textId="77777777" w:rsidR="00F053A6" w:rsidRDefault="00F053A6">
      <w:pPr>
        <w:spacing w:line="276" w:lineRule="auto"/>
      </w:pPr>
      <w:r>
        <w:br w:type="page"/>
      </w:r>
    </w:p>
    <w:p w14:paraId="0E85EFE9" w14:textId="77777777" w:rsidR="008C30AA" w:rsidRDefault="003718A8" w:rsidP="008C30AA">
      <w:pPr>
        <w:pStyle w:val="Heading1"/>
      </w:pPr>
      <w:r>
        <w:lastRenderedPageBreak/>
        <w:t>Abstract</w:t>
      </w:r>
    </w:p>
    <w:p w14:paraId="6DC668BF" w14:textId="12DFCCEB" w:rsidR="00E86F2F" w:rsidRPr="0091507E" w:rsidRDefault="00F4137B" w:rsidP="00BC5531">
      <w:pPr>
        <w:pStyle w:val="Normal1"/>
      </w:pPr>
      <w:bookmarkStart w:id="1" w:name="h.n850vwzh1pny" w:colFirst="0" w:colLast="0"/>
      <w:bookmarkEnd w:id="1"/>
      <w:r>
        <w:rPr>
          <w:b/>
        </w:rPr>
        <w:t>Background</w:t>
      </w:r>
      <w:r w:rsidR="0091507E">
        <w:rPr>
          <w:b/>
        </w:rPr>
        <w:t>:</w:t>
      </w:r>
      <w:r w:rsidR="005326EC">
        <w:rPr>
          <w:b/>
        </w:rPr>
        <w:t xml:space="preserve"> </w:t>
      </w:r>
      <w:r w:rsidR="003A6EC5">
        <w:t xml:space="preserve">Reported </w:t>
      </w:r>
      <w:r w:rsidR="00325211">
        <w:t xml:space="preserve">per-patient </w:t>
      </w:r>
      <w:r w:rsidR="0091507E">
        <w:t xml:space="preserve">costs of </w:t>
      </w:r>
      <w:r w:rsidR="0091507E">
        <w:rPr>
          <w:i/>
        </w:rPr>
        <w:t>Clostridium difficile</w:t>
      </w:r>
      <w:r w:rsidR="0091507E">
        <w:t xml:space="preserve"> infection</w:t>
      </w:r>
      <w:r w:rsidR="006B5ECD">
        <w:t xml:space="preserve"> (CDI)</w:t>
      </w:r>
      <w:r w:rsidR="003A6EC5">
        <w:t xml:space="preserve"> vary by two orders of magnitude</w:t>
      </w:r>
      <w:r w:rsidR="00D0674C">
        <w:t xml:space="preserve"> among different hospitals</w:t>
      </w:r>
      <w:r w:rsidR="0091507E">
        <w:t>, suggesting that</w:t>
      </w:r>
      <w:r w:rsidR="00990A2D">
        <w:t xml:space="preserve"> precise</w:t>
      </w:r>
      <w:r w:rsidR="00E21DEC">
        <w:t>,</w:t>
      </w:r>
      <w:r w:rsidR="0091507E">
        <w:t xml:space="preserve"> </w:t>
      </w:r>
      <w:r w:rsidR="00E25E90">
        <w:t xml:space="preserve">local </w:t>
      </w:r>
      <w:r w:rsidR="00872A49">
        <w:t>analyses</w:t>
      </w:r>
      <w:r w:rsidR="00D8069E">
        <w:t xml:space="preserve"> </w:t>
      </w:r>
      <w:r w:rsidR="00E25E90">
        <w:t>are neede</w:t>
      </w:r>
      <w:r w:rsidR="00C108E1">
        <w:t>d</w:t>
      </w:r>
      <w:r w:rsidR="00E25E90">
        <w:t xml:space="preserve"> </w:t>
      </w:r>
      <w:r w:rsidR="004D183A">
        <w:t>to</w:t>
      </w:r>
      <w:r w:rsidR="006C7AA9">
        <w:t xml:space="preserve"> </w:t>
      </w:r>
      <w:r w:rsidR="00E25E90">
        <w:t>guide decision-making</w:t>
      </w:r>
      <w:r w:rsidR="007B3232">
        <w:t>.</w:t>
      </w:r>
      <w:r>
        <w:t xml:space="preserve"> We sought t</w:t>
      </w:r>
      <w:r w:rsidR="00214B22">
        <w:t>o</w:t>
      </w:r>
      <w:r w:rsidR="004D0648">
        <w:t xml:space="preserve"> estimate </w:t>
      </w:r>
      <w:r w:rsidR="00FC2731">
        <w:t>changes in length of stay</w:t>
      </w:r>
      <w:r w:rsidR="00EC4010">
        <w:t xml:space="preserve"> (LOS)</w:t>
      </w:r>
      <w:r w:rsidR="00490F0A">
        <w:t xml:space="preserve"> associated with</w:t>
      </w:r>
      <w:r w:rsidR="004D0648">
        <w:t xml:space="preserve"> </w:t>
      </w:r>
      <w:r w:rsidR="004D0648" w:rsidRPr="00F935D9">
        <w:t>CDI</w:t>
      </w:r>
      <w:r w:rsidR="00C7041D">
        <w:t xml:space="preserve"> at one </w:t>
      </w:r>
      <w:r w:rsidR="004D0648">
        <w:t>hospital</w:t>
      </w:r>
      <w:r w:rsidR="00214B22">
        <w:t xml:space="preserve"> </w:t>
      </w:r>
      <w:r w:rsidR="004D0648">
        <w:t>using only automatically extractable</w:t>
      </w:r>
      <w:r w:rsidR="0091507E">
        <w:t xml:space="preserve"> electronic medical record</w:t>
      </w:r>
      <w:r w:rsidR="006B5ECD">
        <w:t xml:space="preserve"> (EMR)</w:t>
      </w:r>
      <w:r w:rsidR="004D0648">
        <w:t xml:space="preserve"> data</w:t>
      </w:r>
      <w:r w:rsidR="0091507E">
        <w:t>.</w:t>
      </w:r>
    </w:p>
    <w:p w14:paraId="6FAD6052" w14:textId="77777777" w:rsidR="0091507E" w:rsidRPr="00E86F2F" w:rsidRDefault="0091507E" w:rsidP="00BC5531">
      <w:pPr>
        <w:pStyle w:val="Normal1"/>
        <w:rPr>
          <w:b/>
        </w:rPr>
      </w:pPr>
    </w:p>
    <w:p w14:paraId="69550A38" w14:textId="554A01F8" w:rsidR="00E86F2F" w:rsidRPr="0091507E" w:rsidRDefault="00F4137B" w:rsidP="00BC5531">
      <w:pPr>
        <w:pStyle w:val="Normal1"/>
      </w:pPr>
      <w:r>
        <w:rPr>
          <w:b/>
        </w:rPr>
        <w:t>Methods</w:t>
      </w:r>
      <w:r w:rsidR="0091507E">
        <w:rPr>
          <w:b/>
        </w:rPr>
        <w:t>:</w:t>
      </w:r>
      <w:r w:rsidR="00E86F2F" w:rsidRPr="00E86F2F">
        <w:rPr>
          <w:b/>
        </w:rPr>
        <w:t xml:space="preserve"> </w:t>
      </w:r>
      <w:r w:rsidR="000A2A4C">
        <w:t xml:space="preserve">Retrospective cohort study of </w:t>
      </w:r>
      <w:r w:rsidR="0091507E">
        <w:t>171</w:t>
      </w:r>
      <w:r w:rsidR="00C7041D">
        <w:t>,</w:t>
      </w:r>
      <w:r w:rsidR="00F637C8">
        <w:t>938</w:t>
      </w:r>
      <w:r w:rsidR="0091507E">
        <w:t xml:space="preserve"> visit</w:t>
      </w:r>
      <w:r w:rsidR="006B5ECD">
        <w:t xml:space="preserve"> record</w:t>
      </w:r>
      <w:r w:rsidR="0091507E">
        <w:t>s</w:t>
      </w:r>
      <w:r w:rsidR="000A2A4C">
        <w:t xml:space="preserve"> </w:t>
      </w:r>
      <w:r w:rsidR="0091507E">
        <w:t>spanning a 7-year period</w:t>
      </w:r>
      <w:r w:rsidR="000A2A4C">
        <w:t>.</w:t>
      </w:r>
      <w:r w:rsidR="006B5ECD">
        <w:t xml:space="preserve"> </w:t>
      </w:r>
      <w:r w:rsidR="00E77134">
        <w:t>23</w:t>
      </w:r>
      <w:r w:rsidR="00C7041D">
        <w:t>,</w:t>
      </w:r>
      <w:r w:rsidR="00E77134">
        <w:t>968</w:t>
      </w:r>
      <w:r w:rsidR="006B5ECD">
        <w:t xml:space="preserve"> variable</w:t>
      </w:r>
      <w:r w:rsidR="00C024D4">
        <w:t xml:space="preserve">s were </w:t>
      </w:r>
      <w:r w:rsidR="00CD6ED4">
        <w:t>extracted</w:t>
      </w:r>
      <w:r w:rsidR="00C024D4">
        <w:t xml:space="preserve"> from</w:t>
      </w:r>
      <w:r w:rsidR="00FB2DAD">
        <w:t xml:space="preserve"> </w:t>
      </w:r>
      <w:r w:rsidR="00B924FA">
        <w:t>EMR</w:t>
      </w:r>
      <w:r w:rsidR="006B5ECD">
        <w:t xml:space="preserve"> data recorded wit</w:t>
      </w:r>
      <w:r w:rsidR="000A2A4C">
        <w:t xml:space="preserve">hin 24 hours of </w:t>
      </w:r>
      <w:r w:rsidR="00010881">
        <w:t xml:space="preserve">each </w:t>
      </w:r>
      <w:r w:rsidR="000A2A4C">
        <w:t>admission</w:t>
      </w:r>
      <w:r w:rsidR="008C41CA">
        <w:t xml:space="preserve"> to train an</w:t>
      </w:r>
      <w:r w:rsidR="00F51CD3">
        <w:t xml:space="preserve"> </w:t>
      </w:r>
      <w:r w:rsidR="0043347C">
        <w:t>elastic net regularized</w:t>
      </w:r>
      <w:r w:rsidR="00960940">
        <w:t xml:space="preserve"> </w:t>
      </w:r>
      <w:r w:rsidR="0083016D">
        <w:t xml:space="preserve">logistic </w:t>
      </w:r>
      <w:r w:rsidR="004675BE">
        <w:t>regression model</w:t>
      </w:r>
      <w:r w:rsidR="00F51CD3">
        <w:t xml:space="preserve"> </w:t>
      </w:r>
      <w:r w:rsidR="006B3CA7">
        <w:t>for</w:t>
      </w:r>
      <w:r w:rsidR="00F51CD3">
        <w:t xml:space="preserve"> propensity score matching</w:t>
      </w:r>
      <w:r w:rsidR="00A722B2">
        <w:t xml:space="preserve">. To </w:t>
      </w:r>
      <w:r w:rsidR="00924B04">
        <w:t>address</w:t>
      </w:r>
      <w:r w:rsidR="00A722B2">
        <w:t xml:space="preserve"> time-dependent bias</w:t>
      </w:r>
      <w:r w:rsidR="00245AE5">
        <w:t xml:space="preserve"> (reverse causation)</w:t>
      </w:r>
      <w:r w:rsidR="002F59BC">
        <w:t>, we stratified</w:t>
      </w:r>
      <w:r w:rsidR="00A722B2">
        <w:t xml:space="preserve"> </w:t>
      </w:r>
      <w:r w:rsidR="00C024D4">
        <w:t xml:space="preserve">comparisons </w:t>
      </w:r>
      <w:r w:rsidR="002D06C9">
        <w:t>by time-</w:t>
      </w:r>
      <w:r w:rsidR="0083016D">
        <w:t>of</w:t>
      </w:r>
      <w:r w:rsidR="002D06C9">
        <w:t xml:space="preserve">-infection </w:t>
      </w:r>
      <w:r w:rsidR="00A722B2">
        <w:t xml:space="preserve">and </w:t>
      </w:r>
      <w:r w:rsidR="002F59BC">
        <w:t>fit</w:t>
      </w:r>
      <w:r w:rsidR="00C024D4">
        <w:t xml:space="preserve"> </w:t>
      </w:r>
      <w:r w:rsidR="00A722B2">
        <w:t>multistate mo</w:t>
      </w:r>
      <w:r w:rsidR="004E0FFA">
        <w:t>del</w:t>
      </w:r>
      <w:r w:rsidR="00B46E10">
        <w:t>s</w:t>
      </w:r>
      <w:r w:rsidR="00901DF2">
        <w:t>.</w:t>
      </w:r>
    </w:p>
    <w:p w14:paraId="7E75FDDA" w14:textId="77777777" w:rsidR="0091507E" w:rsidRPr="00E86F2F" w:rsidRDefault="0091507E" w:rsidP="00BC5531">
      <w:pPr>
        <w:pStyle w:val="Normal1"/>
        <w:rPr>
          <w:b/>
        </w:rPr>
      </w:pPr>
    </w:p>
    <w:p w14:paraId="54D923F2" w14:textId="5447B95C" w:rsidR="00E86F2F" w:rsidRPr="00195E1C" w:rsidRDefault="00F4137B" w:rsidP="00BC5531">
      <w:pPr>
        <w:pStyle w:val="Normal1"/>
      </w:pPr>
      <w:r>
        <w:rPr>
          <w:b/>
        </w:rPr>
        <w:t>Findings</w:t>
      </w:r>
      <w:r w:rsidR="00516997">
        <w:rPr>
          <w:b/>
        </w:rPr>
        <w:t>:</w:t>
      </w:r>
      <w:r w:rsidR="006E7230">
        <w:rPr>
          <w:b/>
        </w:rPr>
        <w:t xml:space="preserve"> </w:t>
      </w:r>
      <w:r w:rsidR="006E7230">
        <w:t>The</w:t>
      </w:r>
      <w:r w:rsidR="005E0B9F">
        <w:t xml:space="preserve"> estimated</w:t>
      </w:r>
      <w:r w:rsidR="006E7230">
        <w:t xml:space="preserve"> difference </w:t>
      </w:r>
      <w:r w:rsidR="00E50F2E">
        <w:t>in median</w:t>
      </w:r>
      <w:r w:rsidR="006E7230">
        <w:t xml:space="preserve"> </w:t>
      </w:r>
      <w:r w:rsidR="00EC4010">
        <w:t xml:space="preserve">LOS </w:t>
      </w:r>
      <w:r w:rsidR="003E05C7">
        <w:t>for propensity-</w:t>
      </w:r>
      <w:r w:rsidR="006E7230">
        <w:t xml:space="preserve">matched cohorts varied from </w:t>
      </w:r>
      <w:r w:rsidR="00EB7954">
        <w:t>3</w:t>
      </w:r>
      <w:r w:rsidR="00900BC2">
        <w:t>·</w:t>
      </w:r>
      <w:r w:rsidR="00EB7954">
        <w:t>1</w:t>
      </w:r>
      <w:r w:rsidR="006E7230">
        <w:t xml:space="preserve"> days</w:t>
      </w:r>
      <w:r w:rsidR="00CF76F8">
        <w:t xml:space="preserve"> (95% CI, </w:t>
      </w:r>
      <w:r w:rsidR="00EB7954">
        <w:t>2</w:t>
      </w:r>
      <w:r w:rsidR="00900BC2">
        <w:t>·</w:t>
      </w:r>
      <w:r w:rsidR="00EB7954">
        <w:t>2–3</w:t>
      </w:r>
      <w:r w:rsidR="00900BC2">
        <w:t>·</w:t>
      </w:r>
      <w:r w:rsidR="00BD03A2">
        <w:t>9</w:t>
      </w:r>
      <w:r w:rsidR="00CF76F8">
        <w:t>)</w:t>
      </w:r>
      <w:r w:rsidR="00EB7954">
        <w:t xml:space="preserve"> to 10</w:t>
      </w:r>
      <w:r w:rsidR="00445846">
        <w:t>·</w:t>
      </w:r>
      <w:r w:rsidR="00EB7954">
        <w:t>1</w:t>
      </w:r>
      <w:r w:rsidR="006E7230">
        <w:t xml:space="preserve"> days</w:t>
      </w:r>
      <w:r w:rsidR="00CF76F8">
        <w:t xml:space="preserve"> (95% CI,</w:t>
      </w:r>
      <w:r w:rsidR="00EB7954">
        <w:t xml:space="preserve"> 7</w:t>
      </w:r>
      <w:r w:rsidR="00900BC2">
        <w:t>·</w:t>
      </w:r>
      <w:r w:rsidR="00EB7954">
        <w:t>3</w:t>
      </w:r>
      <w:r w:rsidR="00354EF8">
        <w:t>–</w:t>
      </w:r>
      <w:r w:rsidR="00EB7954">
        <w:t>12</w:t>
      </w:r>
      <w:r w:rsidR="00900BC2">
        <w:t>·</w:t>
      </w:r>
      <w:r w:rsidR="00AA10BC">
        <w:t>2</w:t>
      </w:r>
      <w:r w:rsidR="00CF76F8">
        <w:t>)</w:t>
      </w:r>
      <w:r w:rsidR="00791C33">
        <w:t xml:space="preserve"> depending on </w:t>
      </w:r>
      <w:r w:rsidR="001E5418">
        <w:t xml:space="preserve">the </w:t>
      </w:r>
      <w:r w:rsidR="006F5623">
        <w:t>case</w:t>
      </w:r>
      <w:r w:rsidR="001E5418">
        <w:t xml:space="preserve"> definition</w:t>
      </w:r>
      <w:r w:rsidR="006E7230">
        <w:t xml:space="preserve">; however, </w:t>
      </w:r>
      <w:r w:rsidR="00D7052E">
        <w:t>dependency of the estimate</w:t>
      </w:r>
      <w:r w:rsidR="006E7230">
        <w:t xml:space="preserve"> on </w:t>
      </w:r>
      <w:r w:rsidR="000B3DDD">
        <w:t>time-to</w:t>
      </w:r>
      <w:r w:rsidR="00F34520">
        <w:t>-infection</w:t>
      </w:r>
      <w:r w:rsidR="002C2010">
        <w:t xml:space="preserve"> </w:t>
      </w:r>
      <w:r w:rsidR="00E50F2E">
        <w:t xml:space="preserve">was </w:t>
      </w:r>
      <w:r w:rsidR="002B1FEE">
        <w:t>observed</w:t>
      </w:r>
      <w:r w:rsidR="006E7230">
        <w:t xml:space="preserve">. </w:t>
      </w:r>
      <w:r w:rsidR="001E5418">
        <w:t xml:space="preserve">Stratification by </w:t>
      </w:r>
      <w:r w:rsidR="001F65E1">
        <w:t xml:space="preserve">time to </w:t>
      </w:r>
      <w:r w:rsidR="00A16111">
        <w:t xml:space="preserve">first </w:t>
      </w:r>
      <w:r w:rsidR="001F65E1">
        <w:t xml:space="preserve">positive toxin </w:t>
      </w:r>
      <w:r w:rsidR="00D33E1C">
        <w:t xml:space="preserve">assay, excluding </w:t>
      </w:r>
      <w:r w:rsidR="00E46843">
        <w:t xml:space="preserve">probable </w:t>
      </w:r>
      <w:r w:rsidR="00E50F2E">
        <w:t xml:space="preserve">community-acquired </w:t>
      </w:r>
      <w:r w:rsidR="00806B2A">
        <w:t>infections</w:t>
      </w:r>
      <w:r w:rsidR="00D33E1C">
        <w:t>, showed</w:t>
      </w:r>
      <w:r w:rsidR="00791C33">
        <w:t xml:space="preserve"> </w:t>
      </w:r>
      <w:r w:rsidR="00D33E1C">
        <w:t xml:space="preserve">a minimum </w:t>
      </w:r>
      <w:r w:rsidR="00EC4010">
        <w:t>excess LOS</w:t>
      </w:r>
      <w:r w:rsidR="00E50F2E">
        <w:t xml:space="preserve"> </w:t>
      </w:r>
      <w:r w:rsidR="00D33E1C">
        <w:t>of</w:t>
      </w:r>
      <w:r w:rsidR="00B72316">
        <w:t xml:space="preserve"> 3</w:t>
      </w:r>
      <w:r w:rsidR="00900BC2">
        <w:t>·</w:t>
      </w:r>
      <w:r w:rsidR="00B72316">
        <w:t>1</w:t>
      </w:r>
      <w:r w:rsidR="00E50F2E">
        <w:t xml:space="preserve"> days</w:t>
      </w:r>
      <w:r w:rsidR="00B72316">
        <w:t xml:space="preserve"> (95% CI, 1</w:t>
      </w:r>
      <w:r w:rsidR="00900BC2">
        <w:t>·</w:t>
      </w:r>
      <w:r w:rsidR="00B72316">
        <w:t>7–4</w:t>
      </w:r>
      <w:r w:rsidR="00900BC2">
        <w:t>·</w:t>
      </w:r>
      <w:r w:rsidR="00B72316">
        <w:t>4</w:t>
      </w:r>
      <w:r w:rsidR="00CF76F8">
        <w:t>)</w:t>
      </w:r>
      <w:r w:rsidR="00E50F2E">
        <w:t>.</w:t>
      </w:r>
      <w:r w:rsidR="00241166">
        <w:t xml:space="preserve"> </w:t>
      </w:r>
      <w:r w:rsidR="00D73D4E">
        <w:t xml:space="preserve">Under the same case definition, </w:t>
      </w:r>
      <w:r w:rsidR="000900EB">
        <w:t>the</w:t>
      </w:r>
      <w:r w:rsidR="00241166">
        <w:t xml:space="preserve"> multistate model </w:t>
      </w:r>
      <w:r w:rsidR="00764382">
        <w:t>averaged an</w:t>
      </w:r>
      <w:r w:rsidR="00DD04C5">
        <w:t xml:space="preserve"> </w:t>
      </w:r>
      <w:r w:rsidR="00241166">
        <w:t>excess</w:t>
      </w:r>
      <w:r w:rsidR="00DD04C5">
        <w:t xml:space="preserve"> </w:t>
      </w:r>
      <w:r w:rsidR="00241166">
        <w:t>LOS</w:t>
      </w:r>
      <w:r w:rsidR="00764382">
        <w:t xml:space="preserve"> </w:t>
      </w:r>
      <w:r w:rsidR="00241166">
        <w:t xml:space="preserve">of </w:t>
      </w:r>
      <w:r w:rsidR="00352896">
        <w:t>3</w:t>
      </w:r>
      <w:r w:rsidR="00445846">
        <w:t>·</w:t>
      </w:r>
      <w:r w:rsidR="00352896">
        <w:t>3</w:t>
      </w:r>
      <w:r w:rsidR="00241166">
        <w:t xml:space="preserve"> days (95% CI, </w:t>
      </w:r>
      <w:r w:rsidR="00352896">
        <w:t>2</w:t>
      </w:r>
      <w:r w:rsidR="00900BC2">
        <w:t>·</w:t>
      </w:r>
      <w:r w:rsidR="00352896">
        <w:t>6</w:t>
      </w:r>
      <w:r w:rsidR="002F3A16">
        <w:softHyphen/>
        <w:t>–</w:t>
      </w:r>
      <w:r w:rsidR="00726EB9">
        <w:t>4</w:t>
      </w:r>
      <w:r w:rsidR="00900BC2">
        <w:t>·</w:t>
      </w:r>
      <w:r w:rsidR="00726EB9">
        <w:t>0</w:t>
      </w:r>
      <w:r w:rsidR="00241166">
        <w:t>).</w:t>
      </w:r>
    </w:p>
    <w:p w14:paraId="2944E8B0" w14:textId="77777777" w:rsidR="00C024D4" w:rsidRDefault="00C024D4" w:rsidP="00BC5531">
      <w:pPr>
        <w:pStyle w:val="Normal1"/>
        <w:rPr>
          <w:b/>
        </w:rPr>
      </w:pPr>
    </w:p>
    <w:p w14:paraId="3493174C" w14:textId="53923FA6" w:rsidR="00F4137B" w:rsidRDefault="00F4137B" w:rsidP="00BC5531">
      <w:pPr>
        <w:pStyle w:val="Normal1"/>
      </w:pPr>
      <w:r>
        <w:rPr>
          <w:b/>
        </w:rPr>
        <w:t>Interpretation</w:t>
      </w:r>
      <w:r w:rsidR="00516997">
        <w:rPr>
          <w:b/>
        </w:rPr>
        <w:t>:</w:t>
      </w:r>
      <w:r w:rsidR="007E4480">
        <w:rPr>
          <w:b/>
        </w:rPr>
        <w:t xml:space="preserve"> </w:t>
      </w:r>
      <w:r w:rsidR="007E4480">
        <w:t>Change</w:t>
      </w:r>
      <w:r w:rsidR="00FF7580">
        <w:t>s</w:t>
      </w:r>
      <w:r w:rsidR="007E4480">
        <w:t xml:space="preserve"> in LOS </w:t>
      </w:r>
      <w:r w:rsidR="00FF7580">
        <w:t>can</w:t>
      </w:r>
      <w:r w:rsidR="007E4480">
        <w:t xml:space="preserve"> </w:t>
      </w:r>
      <w:r w:rsidR="00025313">
        <w:t>be extrapolated to a</w:t>
      </w:r>
      <w:r w:rsidR="007E4480">
        <w:t xml:space="preserve"> marginal dollar cost per </w:t>
      </w:r>
      <w:r w:rsidR="00D8442C">
        <w:t>CDI case</w:t>
      </w:r>
      <w:r w:rsidR="007E4480">
        <w:t xml:space="preserve"> by multiplying by the average cost of an inpat</w:t>
      </w:r>
      <w:r w:rsidR="00686B23">
        <w:t>ient-day</w:t>
      </w:r>
      <w:r w:rsidR="007E4480">
        <w:t xml:space="preserve">. Infection control officers </w:t>
      </w:r>
      <w:r w:rsidR="00CC2C0F">
        <w:t>can</w:t>
      </w:r>
      <w:r w:rsidR="007E4480">
        <w:t xml:space="preserve"> leverage </w:t>
      </w:r>
      <w:r w:rsidR="002C2010">
        <w:t xml:space="preserve">automatically extractable </w:t>
      </w:r>
      <w:r w:rsidR="007E4480">
        <w:t>EMR data to estimate cost</w:t>
      </w:r>
      <w:r w:rsidR="00BB6040">
        <w:t>s</w:t>
      </w:r>
      <w:r w:rsidR="007E4480">
        <w:t xml:space="preserve"> of CDI </w:t>
      </w:r>
      <w:r w:rsidR="00601CA3">
        <w:t>at</w:t>
      </w:r>
      <w:r w:rsidR="007E4480">
        <w:t xml:space="preserve"> their </w:t>
      </w:r>
      <w:r w:rsidR="00453826">
        <w:t xml:space="preserve">specific </w:t>
      </w:r>
      <w:r w:rsidR="00C7041D">
        <w:t>institution</w:t>
      </w:r>
      <w:r w:rsidR="007E4480">
        <w:t>.</w:t>
      </w:r>
    </w:p>
    <w:p w14:paraId="1CDA9BA9" w14:textId="77777777" w:rsidR="00F4137B" w:rsidRDefault="00F4137B" w:rsidP="00BC5531">
      <w:pPr>
        <w:pStyle w:val="Normal1"/>
      </w:pPr>
    </w:p>
    <w:p w14:paraId="539F5F62" w14:textId="29246E1A" w:rsidR="008C30AA" w:rsidRPr="00E86F2F" w:rsidRDefault="00F4137B" w:rsidP="00BC5531">
      <w:pPr>
        <w:pStyle w:val="Normal1"/>
        <w:rPr>
          <w:b/>
        </w:rPr>
      </w:pPr>
      <w:r>
        <w:rPr>
          <w:b/>
        </w:rPr>
        <w:t>Funding:</w:t>
      </w:r>
      <w:r w:rsidR="00494F65">
        <w:rPr>
          <w:b/>
        </w:rPr>
        <w:t xml:space="preserve"> </w:t>
      </w:r>
      <w:r w:rsidR="00494F65">
        <w:t>Icahn Institute for Geno</w:t>
      </w:r>
      <w:r w:rsidR="001343CE">
        <w:t>mics and Multiscale Biology</w:t>
      </w:r>
      <w:proofErr w:type="gramStart"/>
      <w:r w:rsidR="001343CE">
        <w:t>;</w:t>
      </w:r>
      <w:proofErr w:type="gramEnd"/>
      <w:r w:rsidR="00494F65">
        <w:t xml:space="preserve"> NIH/NIAID.</w:t>
      </w:r>
      <w:r w:rsidR="008C30AA" w:rsidRPr="00E86F2F">
        <w:rPr>
          <w:b/>
        </w:rPr>
        <w:br w:type="page"/>
      </w:r>
    </w:p>
    <w:p w14:paraId="295C578E" w14:textId="579A2BC9" w:rsidR="00141A80" w:rsidRPr="00141A80" w:rsidRDefault="00141A80" w:rsidP="00141A80">
      <w:pPr>
        <w:pStyle w:val="Heading1"/>
      </w:pPr>
      <w:r>
        <w:lastRenderedPageBreak/>
        <w:t>Introduction</w:t>
      </w:r>
    </w:p>
    <w:p w14:paraId="241B1C54" w14:textId="159FE0D3" w:rsidR="00FE0712" w:rsidRDefault="00E3653D" w:rsidP="002C26CC">
      <w:r w:rsidRPr="00E3653D">
        <w:rPr>
          <w:i/>
        </w:rPr>
        <w:t>Clostridium</w:t>
      </w:r>
      <w:r>
        <w:t xml:space="preserve"> </w:t>
      </w:r>
      <w:r>
        <w:rPr>
          <w:i/>
        </w:rPr>
        <w:t>difficile</w:t>
      </w:r>
      <w:r w:rsidR="006A25AB">
        <w:t xml:space="preserve"> </w:t>
      </w:r>
      <w:r w:rsidR="00277AC5">
        <w:t xml:space="preserve">infection (CDI) </w:t>
      </w:r>
      <w:r>
        <w:t xml:space="preserve">is the most frequently reported </w:t>
      </w:r>
      <w:r w:rsidR="00277AC5">
        <w:t>healthcare-associated infection (HAI)</w:t>
      </w:r>
      <w:r w:rsidR="00C72CBB">
        <w:t xml:space="preserve"> in the US</w:t>
      </w:r>
      <w:r>
        <w:fldChar w:fldCharType="begin" w:fldLock="1"/>
      </w:r>
      <w:r w:rsidR="00717812">
        <w:instrText>ADDIN CSL_CITATION { "citationItems" : [ { "id" : "ITEM-1", "itemData" : { "DOI" : "10.1056/NEJMra1403772", "ISSN" : "1533-4406", "author" : [ { "dropping-particle" : "", "family" : "Leffler", "given" : "Daniel A.", "non-dropping-particle" : "", "parse-names" : false, "suffix" : "" }, { "dropping-particle" : "", "family" : "Lamont", "given" : "J. Thomas", "non-dropping-particle" : "", "parse-names" : false, "suffix" : "" } ], "container-title" : "The New England journal of medicine", "id" : "ITEM-1", "issued" : { "date-parts" : [ [ "2015" ] ] }, "note" : "{:PMCID:PMC4558186}", "page" : "1539-48", "title" : "Clostridium difficile.", "type" : "article-journal", "volume" : "372" }, "uris" : [ "http://www.mendeley.com/documents/?uuid=db8c59bf-ff8f-4a7c-b083-669f0b85d33f" ] } ], "mendeley" : { "formattedCitation" : "\\autocite{Leffler2015}", "plainTextFormattedCitation" : "\\autocite{Leffler2015}", "previouslyFormattedCitation" : "&lt;sup&gt;1&lt;/sup&gt;" }, "properties" : { "noteIndex" : 0 }, "schema" : "https://github.com/citation-style-language/schema/raw/master/csl-citation.json" }</w:instrText>
      </w:r>
      <w:r>
        <w:fldChar w:fldCharType="separate"/>
      </w:r>
      <w:r w:rsidR="00717812" w:rsidRPr="00717812">
        <w:rPr>
          <w:noProof/>
        </w:rPr>
        <w:t>\autocite{Leffler2015}</w:t>
      </w:r>
      <w:r>
        <w:fldChar w:fldCharType="end"/>
      </w:r>
      <w:r w:rsidR="00D54099">
        <w:t xml:space="preserve"> and the major infective cause of nosocomial diarrhea in developed countries,</w:t>
      </w:r>
      <w:r w:rsidR="00D54099">
        <w:fldChar w:fldCharType="begin" w:fldLock="1"/>
      </w:r>
      <w:r w:rsidR="00717812">
        <w:instrText>ADDIN CSL_CITATION { "citationItems" : [ { "id" : "ITEM-1", "itemData" : { "DOI" : "10.1016/S1473-3099(14)70991-0", "ISBN" : "1016060610", "ISSN" : "14744457", "PMID" : "19482214", "abstract" : "Background: Variations in testing for Clostridium difficile infection can hinder patients' care, increase the risk of transmission, and skew epidemiological data. We aimed to measure the underdiagnosis of C difficile infection across Europe. Methods: We did a questionnaire-based study at 482 participating hospitals across 20 European countries. Hospitals were questioned about their methods and testing policy for C difficile infection during the periods September, 2011, to August, 2012, and September, 2012, to August, 2013. On one day in winter, 2012-13 (December, 2012, or January, 2013), and summer, 2013 (July or August), every hospital sent all diarrhoeal samples submitted to their microbiology laboratory to a national coordinating laboratory for standardised testing of C difficile infection. Our primary outcome measures were the rates of testing for and cases of C difficile infection per 10 000 patient bed-days. Results of local and national C difficile infection testing were compared with each other. If the result was positive at the national laboratory but negative at the local hospital, the result was classified as undiagnosed C difficile infection. We compared differences in proportions with the Mann-Whitney test, or McNemar's test if data were matched. Findings: During the study period, participating hospitals reported a mean of 65.8 tests (country range 4.6-223.3) for C difficile infection per 10 000 patient-bed days and a mean of 7.0 cases (country range 0.7-28.7) of C difficile infection per 10 000 patient-bed days. Only two-fifths of hospitals reported using optimum methods for testing of C difficile infection (defined by European guidelines), although the number of participating hospitals using optimum methods increased during the study period, from 152 (32%) of 468 in 2011-12 to 205 (48%) of 428 in 2012-13. Across all 482 European hospitals on the two sampling days, 148 (23%) of 641 samples positive for C difficile infection (as determined by the national laboratory) were not diagnosed by participating hospitals because of an absence of clinical suspicion, equating to about 74 missed diagnoses per day. Interpretation: A wide variety of testing strategies for C difficile infection are used across Europe. Absence of clinical suspicion and suboptimum laboratory diagnostic methods mean that an estimated 40 000 inpatients with C difficile infection are potentially undiagnosed every year in 482 European hospitals. Funding: Astellas Pharmaceutical\u2026", "author" : [ { "dropping-particle" : "", "family" : "Davies", "given" : "Kerrie A.", "non-dropping-particle" : "", "parse-names" : false, "suffix" : "" }, { "dropping-particle" : "", "family" : "Longshaw", "given" : "Christopher M.", "non-dropping-particle" : "", "parse-names" : false, "suffix" : "" }, { "dropping-particle" : "", "family" : "Davis", "given" : "Georgina L.", "non-dropping-particle" : "", "parse-names" : false, "suffix" : "" }, { "dropping-particle" : "", "family" : "Bouza", "given" : "Emilio", "non-dropping-particle" : "", "parse-names" : false, "suffix" : "" }, { "dropping-particle" : "", "family" : "Barbut", "given" : "Fr??d??ric", "non-dropping-particle" : "", "parse-names" : false, "suffix" : "" }, { "dropping-particle" : "", "family" : "Barna", "given" : "Zsuzsanna", "non-dropping-particle" : "", "parse-names" : false, "suffix" : "" }, { "dropping-particle" : "", "family" : "Delm??e", "given" : "Michel", "non-dropping-particle" : "", "parse-names" : false, "suffix" : "" }, { "dropping-particle" : "", "family" : "Fitzpatrick", "given" : "Fidelma", "non-dropping-particle" : "", "parse-names" : false, "suffix" : "" }, { "dropping-particle" : "", "family" : "Ivanova", "given" : "Kate", "non-dropping-particle" : "", "parse-names" : false, "suffix" : "" }, { "dropping-particle" : "", "family" : "Kuijper", "given" : "Ed", "non-dropping-particle" : "", "parse-names" : false, "suffix" : "" }, { "dropping-particle" : "", "family" : "Macovei", "given" : "Ioana S.", "non-dropping-particle" : "", "parse-names" : false, "suffix" : "" }, { "dropping-particle" : "", "family" : "Mentula", "given" : "Silja", "non-dropping-particle" : "", "parse-names" : false, "suffix" : "" }, { "dropping-particle" : "", "family" : "Mastrantonio", "given" : "Paola", "non-dropping-particle" : "", "parse-names" : false, "suffix" : "" }, { "dropping-particle" : "", "family" : "M??ller", "given" : "Lutz", "non-dropping-particle" : "von", "parse-names" : false, "suffix" : "" }, { "dropping-particle" : "", "family" : "Oleastro", "given" : "M??nica", "non-dropping-particle" : "", "parse-names" : false, "suffix" : "" }, { "dropping-particle" : "", "family" : "Petinaki", "given" : "Efthymia", "non-dropping-particle" : "", "parse-names" : false, "suffix" : "" }, { "dropping-particle" : "", "family" : "Pituch", "given" : "Hanna", "non-dropping-particle" : "", "parse-names" : false, "suffix" : "" }, { "dropping-particle" : "", "family" : "Nor??n", "given" : "Torbj??rn", "non-dropping-particle" : "", "parse-names" : false, "suffix" : "" }, { "dropping-particle" : "", "family" : "Nov??kov??", "given" : "Elena", "non-dropping-particle" : "", "parse-names" : false, "suffix" : "" }, { "dropping-particle" : "", "family" : "Ny??", "given" : "Otakar", "non-dropping-particle" : "", "parse-names" : false, "suffix" : "" }, { "dropping-particle" : "", "family" : "Rupnik", "given" : "Maja", "non-dropping-particle" : "", "parse-names" : false, "suffix" : "" }, { "dropping-particle" : "", "family" : "Schmid", "given" : "Daniela", "non-dropping-particle" : "", "parse-names" : false, "suffix" : "" }, { "dropping-particle" : "", "family" : "Wilcox", "given" : "Mark H.", "non-dropping-particle" : "", "parse-names" : false, "suffix" : "" } ], "container-title" : "The Lancet Infectious Diseases", "id" : "ITEM-1", "issue" : "12", "issued" : { "date-parts" : [ [ "2014" ] ] }, "page" : "1208-1219", "title" : "Underdiagnosis of Clostridium difficile across Europe: The European, multicentre, prospective, biannual, point-prevalence study of Clostridium difficile infection in hospitalised patients with diarrhoea (EUCLID)", "type" : "article-journal", "volume" : "14" }, "uris" : [ "http://www.mendeley.com/documents/?uuid=58c058dc-2c4a-403a-b2f6-ce2902aaf661" ] } ], "mendeley" : { "formattedCitation" : "\\autocite{Davies2014}", "plainTextFormattedCitation" : "\\autocite{Davies2014}", "previouslyFormattedCitation" : "&lt;sup&gt;2&lt;/sup&gt;" }, "properties" : { "noteIndex" : 0 }, "schema" : "https://github.com/citation-style-language/schema/raw/master/csl-citation.json" }</w:instrText>
      </w:r>
      <w:r w:rsidR="00D54099">
        <w:fldChar w:fldCharType="separate"/>
      </w:r>
      <w:r w:rsidR="00717812" w:rsidRPr="00717812">
        <w:rPr>
          <w:noProof/>
        </w:rPr>
        <w:t>\autocite{Davies2014}</w:t>
      </w:r>
      <w:r w:rsidR="00D54099">
        <w:fldChar w:fldCharType="end"/>
      </w:r>
      <w:r w:rsidR="006D5C6B">
        <w:t xml:space="preserve"> </w:t>
      </w:r>
      <w:r w:rsidR="003D517B">
        <w:t>incurring</w:t>
      </w:r>
      <w:r>
        <w:t xml:space="preserve"> billion</w:t>
      </w:r>
      <w:r w:rsidR="006D5C6B">
        <w:t>s of dollars</w:t>
      </w:r>
      <w:r>
        <w:t xml:space="preserve"> in excess medical costs per year</w:t>
      </w:r>
      <w:r w:rsidR="00CA628B">
        <w:t>.</w:t>
      </w:r>
      <w:r>
        <w:fldChar w:fldCharType="begin" w:fldLock="1"/>
      </w:r>
      <w:r w:rsidR="00717812">
        <w:instrText>ADDIN CSL_CITATION { "citationItems" : [ { "id" : "ITEM-1", "itemData" : { "DOI" : "10.1001/jamainternmed.2013.9763", "ISBN" : "2168-6114", "ISSN" : "2168-6114", "PMID" : "23999949", "abstract" : "IMPORTANCE: Health care-associated infections (HAIs) account for a large proportion of the harms caused by health care and are associated with high costs. Better evaluation of the costs of these infections could help providers and payers to justify investing in prevention.\\n\\nOBJECTIVE: To estimate costs associated with the most significant and targetable HAIs.\\n\\nDATA SOURCES: For estimation of attributable costs, we conducted a systematic review of the literature using PubMed for the years 1986 through April 2013. For HAI incidence estimates, we used the National Healthcare Safety Network of the Centers for Disease Control and Prevention (CDC).\\n\\nSTUDY SELECTION: Studies performed outside the United States were excluded. Inclusion criteria included a robust method of comparison using a matched control group or an appropriate regression strategy, generalizable populations typical of inpatient wards and critical care units, methodologic consistency with CDC definitions, and soundness of handling economic outcomes.\\n\\nDATA EXTRACTION AND SYNTHESIS: Three review cycles were completed, with the final iteration carried out from July 2011 to April 2013. Selected publications underwent a secondary review by the research team.\\n\\nMAIN OUTCOMES AND MEASURES: Costs, inflated to 2012 US dollars.\\n\\nRESULTS: Using Monte Carlo simulation, we generated point estimates and 95% CIs for attributable costs and length of hospital stay. On a per-case basis, central line-associated bloodstream infections were found to be the most costly HAIs at $45,814 (95% CI, $30,919-$65,245), followed by ventilator-associated pneumonia at $40,144 (95% CI, $36,286-$44,220), surgical site infections at $20,785 (95% CI, $18,902-$22,667), Clostridium difficile infection at $11,285 (95% CI, $9118-$13,574), and catheter-associated urinary tract infections at $896 (95% CI, $603-$1189). The total annual costs for the 5 major infections were $9.8 billion (95% CI, $8.3-$11.5 billion), with surgical site infections contributing the most to overall costs (33.7% of the total), followed by ventilator-associated pneumonia (31.6%), central line-associated bloodstream infections (18.9%), C difficile infections (15.4%), and catheter-associated urinary tract infections (&lt;1%).\\n\\nCONCLUSIONS AND RELEVANCE: While quality improvement initiatives have decreased HAI incidence and costs, much more remains to be done. As hospitals realize savings from prevention of these complications under payment reforms, the\u2026", "author" : [ { "dropping-particle" : "", "family" : "Zimlichman", "given" : "Eyal", "non-dropping-particle" : "", "parse-names" : false, "suffix" : "" }, { "dropping-particle" : "", "family" : "Henderson", "given" : "Daniel", "non-dropping-particle" : "", "parse-names" : false, "suffix" : "" }, { "dropping-particle" : "", "family" : "Tamir", "given" : "Orly", "non-dropping-particle" : "", "parse-names" : false, "suffix" : "" }, { "dropping-particle" : "", "family" : "Franz", "given" : "Calvin", "non-dropping-particle" : "", "parse-names" : false, "suffix" : "" }, { "dropping-particle" : "", "family" : "Song", "given" : "Peter", "non-dropping-particle" : "", "parse-names" : false, "suffix" : "" }, { "dropping-particle" : "", "family" : "Yamin", "given" : "Cyrus K.", "non-dropping-particle" : "", "parse-names" : false, "suffix" : "" }, { "dropping-particle" : "", "family" : "Keohane", "given" : "Carol", "non-dropping-particle" : "", "parse-names" : false, "suffix" : "" }, { "dropping-particle" : "", "family" : "Denham", "given" : "Charles R.", "non-dropping-particle" : "", "parse-names" : false, "suffix" : "" }, { "dropping-particle" : "", "family" : "Bates", "given" : "David W.", "non-dropping-particle" : "", "parse-names" : false, "suffix" : "" } ], "container-title" : "JAMA internal medicine", "id" : "ITEM-1", "issue" : "22", "issued" : { "date-parts" : [ [ "2013" ] ] }, "page" : "2039-46", "title" : "Health care-associated infections: a meta-analysis of costs and financial impact on the US health care system.", "type" : "article-journal", "volume" : "173" }, "uris" : [ "http://www.mendeley.com/documents/?uuid=c3782faa-a896-4aff-bdab-e8997d58b765" ] } ], "mendeley" : { "formattedCitation" : "\\autocite{Zimlichman2013}", "plainTextFormattedCitation" : "\\autocite{Zimlichman2013}", "previouslyFormattedCitation" : "&lt;sup&gt;3&lt;/sup&gt;" }, "properties" : { "noteIndex" : 0 }, "schema" : "https://github.com/citation-style-language/schema/raw/master/csl-citation.json" }</w:instrText>
      </w:r>
      <w:r>
        <w:fldChar w:fldCharType="separate"/>
      </w:r>
      <w:r w:rsidR="00717812" w:rsidRPr="00717812">
        <w:rPr>
          <w:noProof/>
        </w:rPr>
        <w:t>\autocite{Zimlichman2013}</w:t>
      </w:r>
      <w:r>
        <w:fldChar w:fldCharType="end"/>
      </w:r>
      <w:r w:rsidR="00B54626">
        <w:t xml:space="preserve"> </w:t>
      </w:r>
      <w:r w:rsidR="00E72A94">
        <w:t>E</w:t>
      </w:r>
      <w:r w:rsidR="00D04BE1">
        <w:t>stimates</w:t>
      </w:r>
      <w:r w:rsidR="00B54626">
        <w:t xml:space="preserve"> of </w:t>
      </w:r>
      <w:r w:rsidR="00CA628B">
        <w:t>the per-</w:t>
      </w:r>
      <w:r w:rsidR="00813E86">
        <w:t xml:space="preserve">patient </w:t>
      </w:r>
      <w:r w:rsidR="00B54626">
        <w:t xml:space="preserve">cost </w:t>
      </w:r>
      <w:r w:rsidR="006F4DFC">
        <w:t xml:space="preserve">of </w:t>
      </w:r>
      <w:r w:rsidR="00277AC5" w:rsidRPr="00277AC5">
        <w:t>CDI</w:t>
      </w:r>
      <w:r w:rsidR="006F4DFC">
        <w:t xml:space="preserve"> have varied from </w:t>
      </w:r>
      <w:r w:rsidR="00813E86">
        <w:t>$2,871 to $</w:t>
      </w:r>
      <w:r w:rsidR="00CA628B">
        <w:t>122</w:t>
      </w:r>
      <w:r w:rsidR="00813E86">
        <w:t>,</w:t>
      </w:r>
      <w:r w:rsidR="00CA628B">
        <w:t>318</w:t>
      </w:r>
      <w:r w:rsidR="00430C16">
        <w:t xml:space="preserve"> </w:t>
      </w:r>
      <w:r w:rsidR="00AB5E3F">
        <w:t xml:space="preserve">due to </w:t>
      </w:r>
      <w:r w:rsidR="00CA628B">
        <w:t>differences in</w:t>
      </w:r>
      <w:r w:rsidR="006A25AB">
        <w:t xml:space="preserve"> methodology, </w:t>
      </w:r>
      <w:r w:rsidR="00357E90">
        <w:t>patient inclusion criteria</w:t>
      </w:r>
      <w:r w:rsidR="006A25AB">
        <w:t>, and regional cost</w:t>
      </w:r>
      <w:r w:rsidR="009C2C4D">
        <w:t>s</w:t>
      </w:r>
      <w:r w:rsidR="00CA628B">
        <w:t>.</w:t>
      </w:r>
      <w:r w:rsidR="00CA628B">
        <w:fldChar w:fldCharType="begin" w:fldLock="1"/>
      </w:r>
      <w:r w:rsidR="00717812">
        <w:instrText>ADDIN CSL_CITATION { "citationItems" : [ { "id" : "ITEM-1", "itemData" : { "DOI" : "10.1016/j.jhin.2009.10.016", "ISBN" : "1532-2939", "ISSN" : "01956701", "PMID" : "20153547", "abstract" : "Clostridium difficile infection (CDI) is the leading cause of infectious diarrhoea in hospitalised patients. CDI increases patient healthcare costs due to extended hospitalisation, re-hospitalisation, laboratory tests and medications. However, the economic costs of CDI on healthcare systems remain uncertain. The purpose of this study was to perform a systematic review to summarise available studies aimed at defining the economic healthcare costs of CDI. We conducted a literature search for peer-reviewed studies that investigated costs associated with CDI (1980 to present). Thirteen studies met inclusion and exclusion criteria. CDI costs in 2008 US dollars were calculated using the consumer price index. The total and incremental costs for primary and recurrent CDI were estimated. Of the 13, 10 were from the USA and one each from Canada, UK, and Ireland. In US-based studies incremental cost estimates ranged from $2,871 to $4,846 per case for primary CDI and from $13,655 to $18,067 per case for recurrent CDI. US-based studies in special populations (subjects with irritable bowel disease, surgical inpatients, and patients treated in the intensive care unit) showed an incremental cost range from $6,242 to $90,664. Non-US-based studies showed an estimated incremental cost of $5,243 to $8,570 per case for primary CDI and $13,655 per case for recurrent CDI. Economic healthcare costs of CDI were high for primary and recurrent cases. The high cost associated with CDI justifies the use of additional resources for CDI prevention and control. ?? 2009 The Hospital Infection Society.", "author" : [ { "dropping-particle" : "", "family" : "Ghantoji", "given" : "S. S.", "non-dropping-particle" : "", "parse-names" : false, "suffix" : "" }, { "dropping-particle" : "", "family" : "Sail", "given" : "K.", "non-dropping-particle" : "", "parse-names" : false, "suffix" : "" }, { "dropping-particle" : "", "family" : "Lairson", "given" : "D. R.", "non-dropping-particle" : "", "parse-names" : false, "suffix" : "" }, { "dropping-particle" : "", "family" : "DuPont", "given" : "H. L.", "non-dropping-particle" : "", "parse-names" : false, "suffix" : "" }, { "dropping-particle" : "", "family" : "Garey", "given" : "K. W.", "non-dropping-particle" : "", "parse-names" : false, "suffix" : "" } ], "container-title" : "Journal of Hospital Infection", "id" : "ITEM-1", "issue" : "4", "issued" : { "date-parts" : [ [ "2010" ] ] }, "page" : "309-318", "publisher" : "Elsevier Ltd", "title" : "Economic healthcare costs of Clostridium difficile infection: A systematic review", "type" : "article-journal", "volume" : "74" }, "uris" : [ "http://www.mendeley.com/documents/?uuid=40e14ad6-7732-4391-b292-c502f7b2747a" ] }, { "id" : "ITEM-2", "itemData" : { "DOI" : "10.1186/s12879-016-1786-6", "ISSN" : "1471-2334", "abstract" : "Clostridium difficile infection (CDI) is the leading cause of infectious nosocomial diarrhoea but the economic costs of CDI on healthcare systems in the US remain uncertain. We conducted a systematic search for published studies investigating the direct medical cost associated with CDI hospital management in the past 10\u00a0years (2005\u20132015) and included 42 studies to the final data analysis to estimate the financial impact of CDI in the US. We also conducted a meta-analysis of all costs using Monte Carlo simulation. The average cost for CDI case management and average CDI-attributable costs per case were $42,316 (90\u00a0% CI: $39,886, $44,765) and $21,448 (90\u00a0% CI: $21,152, $21,744) in 2015 US dollars. Hospital-onset CDI-attributable cost per case was $34,157 (90\u00a0% CI: $33,134, $35,180), which was 1.5 times the cost of community-onset CDI ($20,095 [90\u00a0% CI: $4991, $35,204]). The average and incremental length of stay (LOS) for CDI inpatient treatment were 11.1 (90\u00a0% CI: 8.7\u201313.6) and 9.7 (90\u00a0% CI: 9.6\u20139.8) days respectively. Total annual CDI-attributable cost in the US is estimated US$6.3 (Range: $1.9\u2013$7.0) billion. Total annual CDI hospital management required nearly 2.4 million days of inpatient stay. This review indicates that CDI places a significant financial burden on the US healthcare system. This review adds strong evidence to aid policy-making on adequate resource allocation to CDI prevention and treatment in the US. Future studies should focus on recurrent CDI, CDI in long-term care facilities and persons with comorbidities and indirect cost from a societal perspective. Health-economic studies for CDI preventive intervention are needed.", "author" : [ { "dropping-particle" : "", "family" : "Zhang", "given" : "Shanshan", "non-dropping-particle" : "", "parse-names" : false, "suffix" : "" }, { "dropping-particle" : "", "family" : "Palazuelos-Munoz", "given" : "Sarah", "non-dropping-particle" : "", "parse-names" : false, "suffix" : "" }, { "dropping-particle" : "", "family" : "Balsells", "given" : "Evelyn M.", "non-dropping-particle" : "", "parse-names" : false, "suffix" : "" }, { "dropping-particle" : "", "family" : "Nair", "given" : "Harish", "non-dropping-particle" : "", "parse-names" : false, "suffix" : "" }, { "dropping-particle" : "", "family" : "Chit", "given" : "Ayman", "non-dropping-particle" : "", "parse-names" : false, "suffix" : "" }, { "dropping-particle" : "", "family" : "Kyaw", "given" : "Moe H.", "non-dropping-particle" : "", "parse-names" : false, "suffix" : "" }, { "dropping-particle" : "", "family" : "Crobach", "given" : "M", "non-dropping-particle" : "", "parse-names" : false, "suffix" : "" }, { "dropping-particle" : "", "family" : "Dekkers", "given" : "O", "non-dropping-particle" : "", "parse-names" : false, "suffix" : "" }, { "dropping-particle" : "", "family" : "Wilcox", "given" : "M", "non-dropping-particle" : "", "parse-names" : false, "suffix" : "" }, { "dropping-particle" : "", "family" : "Kuijper", "given" : "E", "non-dropping-particle" : "", "parse-names" : false, "suffix" : "" }, { "dropping-particle" : "", "family" : "Dubberke", "given" : "ER", "non-dropping-particle" : "", "parse-names" : false, "suffix" : "" }, { "dropping-particle" : "", "family" : "Carling", "given" : "P", "non-dropping-particle" : "", "parse-names" : false, "suffix" : "" }, { "dropping-particle" : "", "family" : "Carrico", "given" : "R", "non-dropping-particle" : "", "parse-names" : false, "suffix" : "" }, { "dropping-particle" : "", "family" : "Mylonakis", "given" : "E", "non-dropping-particle" : "", "parse-names" : false, "suffix" : "" }, { "dropping-particle" : "", "family" : "Ryan", "given" : "E", "non-dropping-particle" : "", "parse-names" : false, "suffix" : "" }, { "dropping-particle" : "", "family" : "Calderwood", "given" : "S", "non-dropping-particle" : "", "parse-names" : false, "suffix" : "" }, { "dropping-particle" : "", "family" : "Rubin", "given" : "M", "non-dropping-particle" : "", "parse-names" : false, "suffix" : "" }, { "dropping-particle" : "", "family" : "Bodenstein", "given" : "L", "non-dropping-particle" : "", "parse-names" : false, "suffix" : "" }, { "dropping-particle" : "", "family" : "Kent", "given" : "K", "non-dropping-particle" : "", "parse-names" : false, "suffix" : "" }, { "dropping-particle" : "", "family" : "Triadafilopoulos", "given" : "G", "non-dropping-particle" : "", "parse-names" : false, "suffix" : "" }, { "dropping-particle" : "", "family" : "Hallstone", "given" : "AE", "non-dropping-particle" : "", "parse-names" : false, "suffix" : "" }, { "dropping-particle" : "", "family" : "Sanchez", "given" : "T", "non-dropping-particle" : "", "parse-names" : false, "suffix" : "" }, { "dropping-particle" : "", "family" : "Brooks", "given" : "J", "non-dropping-particle" : "", "parse-names" : false, "suffix" : "" }, { "dropping-particle" : "", "family" : "Sullivan", "given" : "P", "non-dropping-particle" : "", "parse-names" : false, "suffix" : "" }, { "dropping-particle" : "", "family" : "Bilgrami", "given" : "S", "non-dropping-particle" : "", "parse-names" : false, "suffix" : "" }, { "dropping-particle" : "", "family" : "Feingold", "given" : "J", "non-dropping-particle" : "", "parse-names" : false, "suffix" : "" }, { "dropping-particle" : "", "family" : "Dorsky", "given" : "D", "non-dropping-particle" : "", "parse-names" : false, "suffix" : "" }, { "dropping-particle" : "", "family" : "Barbut", "given" : "F", "non-dropping-particle" : "", "parse-names" : false, "suffix" : "" }, { "dropping-particle" : "", "family" : "Corthier", "given" : "G", "non-dropping-particle" : "", "parse-names" : false, "suffix" : "" }, { "dropping-particle" : "", "family" : "Charpak", "given" : "Y", "non-dropping-particle" : "", "parse-names" : false, "suffix" : "" }, { "dropping-particle" : "", "family" : "Cohen", "given" : "S", "non-dropping-particle" : "", "parse-names" : false, "suffix" : "" }, { "dropping-particle" : "", "family" : "Gerding", "given" : "D", "non-dropping-particle" : "", "parse-names" : false, "suffix" : "" }, { "dropping-particle" : "", "family" : "Johnson", "given" : "S", "non-dropping-particle" : "", "parse-names" : false, "suffix" : "" }, { "dropping-particle" : "", "family" : "Bignardi", "given" : "G", "non-dropping-particle" : "", "parse-names" : false, "suffix" : "" }, { "dropping-particle" : "", "family" : "Aseeri", "given" : "M", "non-dropping-particle" : "", "parse-names" : false, "suffix" : "" }, { "dropping-particle" : "", "family" : "Schroeder", "given" : "T", "non-dropping-particle" : "", "parse-names" : false, "suffix" : "" }, { "dropping-particle" : "", "family" : "Kramer", "given" : "J", "non-dropping-particle" : "", "parse-names" : false, "suffix" : "" }, { "dropping-particle" : "", "family" : "Zackula", "given" : "R", "non-dropping-particle" : "", "parse-names" : false, "suffix" : "" }, { "dropping-particle" : "", "family" : "Bauer", "given" : "M", "non-dropping-particle" : "", "parse-names" : false, "suffix" : "" }, { "dropping-particle" : "", "family" : "Notermans", "given" : "D", "non-dropping-particle" : "", "parse-names" : false, "suffix" : "" }, { "dropping-particle" : "", "family" : "Benthem", "given" : "B", "non-dropping-particle" : "", "parse-names" : false, "suffix" : "" }, { "dropping-particle" : "", "family" : "Dubberke", "given" : "ER", "non-dropping-particle" : "", "parse-names" : false, "suffix" : "" }, { "dropping-particle" : "", "family" : "Wertheimer", "given" : "AI", "non-dropping-particle" : "", "parse-names" : false, "suffix" : "" }, { "dropping-particle" : "", "family" : "Dubberke", "given" : "ER", "non-dropping-particle" : "", "parse-names" : false, "suffix" : "" }, { "dropping-particle" : "", "family" : "Olsen", "given" : "MA", "non-dropping-particle" : "", "parse-names" : false, "suffix" : "" }, { "dropping-particle" : "", "family" : "Gabriel", "given" : "L", "non-dropping-particle" : "", "parse-names" : false, "suffix" : "" }, { "dropping-particle" : "", "family" : "Beriot-Mathiot", "given" : "A", "non-dropping-particle" : "", "parse-names" : false, "suffix" : "" }, { "dropping-particle" : "", "family" : "Ghantoji", "given" : "SS", "non-dropping-particle" : "", "parse-names" : false, "suffix" : "" }, { "dropping-particle" : "", "family" : "Sail", "given" : "K", "non-dropping-particle" : "", "parse-names" : false, "suffix" : "" }, { "dropping-particle" : "", "family" : "Lairson", "given" : "DR", "non-dropping-particle" : "", "parse-names" : false, "suffix" : "" }, { "dropping-particle" : "", "family" : "Dupont", "given" : "HL", "non-dropping-particle" : "", "parse-names" : false, "suffix" : "" }, { "dropping-particle" : "", "family" : "Garey", "given" : "KW", "non-dropping-particle" : "", "parse-names" : false, "suffix" : "" }, { "dropping-particle" : "", "family" : "Zimlichman", "given" : "E", "non-dropping-particle" : "", "parse-names" : false, "suffix" : "" }, { "dropping-particle" : "", "family" : "Henderson", "given" : "D", "non-dropping-particle" : "", "parse-names" : false, "suffix" : "" }, { "dropping-particle" : "", "family" : "Tamir", "given" : "O", "non-dropping-particle" : "", "parse-names" : false, "suffix" : "" }, { "dropping-particle" : "", "family" : "Johnson", "given" : "S", "non-dropping-particle" : "", "parse-names" : false, "suffix" : "" }, { "dropping-particle" : "", "family" : "Mergenhagen", "given" : "KA", "non-dropping-particle" : "", "parse-names" : false, "suffix" : "" }, { "dropping-particle" : "", "family" : "Wojciechowski", "given" : "AL", "non-dropping-particle" : "", "parse-names" : false, "suffix" : "" }, { "dropping-particle" : "", "family" : "Paladino", "given" : "JA", "non-dropping-particle" : "", "parse-names" : false, "suffix" : "" }, { "dropping-particle" : "", "family" : "Wiegand", "given" : "PN", "non-dropping-particle" : "", "parse-names" : false, "suffix" : "" }, { "dropping-particle" : "", "family" : "Nathwani", "given" : "D", "non-dropping-particle" : "", "parse-names" : false, "suffix" : "" }, { "dropping-particle" : "", "family" : "Wilcox", "given" : "MH", "non-dropping-particle" : "", "parse-names" : false, "suffix" : "" }, { "dropping-particle" : "", "family" : "Stephens", "given" : "J", "non-dropping-particle" : "", "parse-names" : false, "suffix" : "" }, { "dropping-particle" : "", "family" : "Shelbaya", "given" : "A", "non-dropping-particle" : "", "parse-names" : false, "suffix" : "" }, { "dropping-particle" : "", "family" : "Haider", "given" : "S", "non-dropping-particle" : "", "parse-names" : false, "suffix" : "" }, { "dropping-particle" : "", "family" : "Bouza", "given" : "E", "non-dropping-particle" : "", "parse-names" : false, "suffix" : "" }, { "dropping-particle" : "", "family" : "Jha", "given" : "A", "non-dropping-particle" : "", "parse-names" : false, "suffix" : "" }, { "dropping-particle" : "", "family" : "Chan", "given" : "D", "non-dropping-particle" : "", "parse-names" : false, "suffix" : "" }, { "dropping-particle" : "", "family" : "Ridgway", "given" : "A", "non-dropping-particle" : "", "parse-names" : false, "suffix" : "" }, { "dropping-particle" : "", "family" : "Franz", "given" : "C", "non-dropping-particle" : "", "parse-names" : false, "suffix" : "" }, { "dropping-particle" : "", "family" : "Bates", "given" : "DW", "non-dropping-particle" : "", "parse-names" : false, "suffix" : "" }, { "dropping-particle" : "", "family" : "Lessa", "given" : "FC", "non-dropping-particle" : "", "parse-names" : false, "suffix" : "" }, { "dropping-particle" : "", "family" : "Winston", "given" : "LG", "non-dropping-particle" : "", "parse-names" : false, "suffix" : "" }, { "dropping-particle" : "", "family" : "McDonald", "given" : "LC", "non-dropping-particle" : "", "parse-names" : false, "suffix" : "" }, { "dropping-particle" : "", "family" : "Nanwa", "given" : "N", "non-dropping-particle" : "", "parse-names" : false, "suffix" : "" }, { "dropping-particle" : "", "family" : "Kendzerska", "given" : "T", "non-dropping-particle" : "", "parse-names" : false, "suffix" : "" }, { "dropping-particle" : "", "family" : "Krahn", "given" : "M", "non-dropping-particle" : "", "parse-names" : false, "suffix" : "" }, { "dropping-particle" : "", "family" : "Ali", "given" : "M", "non-dropping-particle" : "", "parse-names" : false, "suffix" : "" }, { "dropping-particle" : "", "family" : "Ananthakrishnan", "given" : "AN", "non-dropping-particle" : "", "parse-names" : false, "suffix" : "" }, { "dropping-particle" : "", "family" : "Ahmad", "given" : "S", "non-dropping-particle" : "", "parse-names" : false, "suffix" : "" }, { "dropping-particle" : "", "family" : "Kumar", "given" : "N", "non-dropping-particle" : "", "parse-names" : false, "suffix" : "" }, { "dropping-particle" : "", "family" : "Kumar", "given" : "G", "non-dropping-particle" : "", "parse-names" : false, "suffix" : "" }, { "dropping-particle" : "", "family" : "Saeian", "given" : "K", "non-dropping-particle" : "", "parse-names" : false, "suffix" : "" }, { "dropping-particle" : "", "family" : "Ananthakrishnan", "given" : "AN", "non-dropping-particle" : "", "parse-names" : false, "suffix" : "" }, { "dropping-particle" : "", "family" : "Mcginley", "given" : "EL", "non-dropping-particle" : "", "parse-names" : false, "suffix" : "" }, { "dropping-particle" : "", "family" : "Binion", "given" : "DG", "non-dropping-particle" : "", "parse-names" : false, "suffix" : "" }, { "dropping-particle" : "", "family" : "Arora", "given" : "V", "non-dropping-particle" : "", "parse-names" : false, "suffix" : "" }, { "dropping-particle" : "", "family" : "Kachroo", "given" : "S", "non-dropping-particle" : "", "parse-names" : false, "suffix" : "" }, { "dropping-particle" : "", "family" : "Ghantoji", "given" : "SS", "non-dropping-particle" : "", "parse-names" : false, "suffix" : "" }, { "dropping-particle" : "", "family" : "Dupont", "given" : "HL", "non-dropping-particle" : "", "parse-names" : false, "suffix" : "" }, { "dropping-particle" : "", "family" : "Garey", "given" : "KW", "non-dropping-particle" : "", "parse-names" : false, "suffix" : "" }, { "dropping-particle" : "", "family" : "Bajaj", "given" : "JS", "non-dropping-particle" : "", "parse-names" : false, "suffix" : "" }, { "dropping-particle" : "", "family" : "Ananthakrishnan", "given" : "AN", "non-dropping-particle" : "", "parse-names" : false, "suffix" : "" }, { "dropping-particle" : "", "family" : "Hafeezullah", "given" : "M", "non-dropping-particle" : "", "parse-names" : false, "suffix" : "" }, { "dropping-particle" : "", "family" : "Campbell", "given" : "R", "non-dropping-particle" : "", "parse-names" : false, "suffix" : "" }, { "dropping-particle" : "", "family" : "Dean", "given" : "B", "non-dropping-particle" : "", "parse-names" : false, "suffix" : "" }, { "dropping-particle" : "", "family" : "Nathanson", "given" : "B", "non-dropping-particle" : "", "parse-names" : false, "suffix" : "" }, { "dropping-particle" : "", "family" : "Haidar", "given" : "T", "non-dropping-particle" : "", "parse-names" : false, "suffix" : "" }, { "dropping-particle" : "", "family" : "Strauss", "given" : "M", "non-dropping-particle" : "", "parse-names" : false, "suffix" : "" }, { "dropping-particle" : "", "family" : "Thomas", "given" : "S", "non-dropping-particle" : "", "parse-names" : false, "suffix" : "" }, { "dropping-particle" : "", "family" : "Damle", "given" : "RN", "non-dropping-particle" : "", "parse-names" : false, "suffix" : "" }, { "dropping-particle" : "", "family" : "Cherng", "given" : "NB", "non-dropping-particle" : "", "parse-names" : false, "suffix" : "" }, { "dropping-particle" : "", "family" : "Flahive", "given" : "JM", "non-dropping-particle" : "", "parse-names" : false, "suffix" : "" }, { "dropping-particle" : "", "family" : "Dubberke", "given" : "ER", "non-dropping-particle" : "", "parse-names" : false, "suffix" : "" }, { "dropping-particle" : "", "family" : "Reske", "given" : "KA", "non-dropping-particle" : "", "parse-names" : false, "suffix" : "" }, { "dropping-particle" : "", "family" : "Olsen", "given" : "MA", "non-dropping-particle" : "", "parse-names" : false, "suffix" : "" }, { "dropping-particle" : "", "family" : "McDonald", "given" : "LC", "non-dropping-particle" : "", "parse-names" : false, "suffix" : "" }, { "dropping-particle" : "", "family" : "Fraser", "given" : "VJ", "non-dropping-particle" : "", "parse-names" : false, "suffix" : "" }, { "dropping-particle" : "", "family" : "Dubberke", "given" : "ER", "non-dropping-particle" : "", "parse-names" : false, "suffix" : "" }, { "dropping-particle" : "", "family" : "Schaefer", "given" : "E", "non-dropping-particle" : "", "parse-names" : false, "suffix" : "" }, { "dropping-particle" : "", "family" : "Reske", "given" : "KA", "non-dropping-particle" : "", "parse-names" : false, "suffix" : "" }, { "dropping-particle" : "", "family" : "Zilberberg", "given" : "M", "non-dropping-particle" : "", "parse-names" : false, "suffix" : "" }, { "dropping-particle" : "", "family" : "Hollenbeak", "given" : "CS", "non-dropping-particle" : "", "parse-names" : false, "suffix" : "" }, { "dropping-particle" : "", "family" : "Olsen", "given" : "MA", "non-dropping-particle" : "", "parse-names" : false, "suffix" : "" }, { "dropping-particle" : "", "family" : "Egorova", "given" : "NN", "non-dropping-particle" : "", "parse-names" : false, "suffix" : "" }, { "dropping-particle" : "", "family" : "Siracuse", "given" : "JJ", "non-dropping-particle" : "", "parse-names" : false, "suffix" : "" }, { "dropping-particle" : "", "family" : "Mckinsey", "given" : "JF", "non-dropping-particle" : "", "parse-names" : false, "suffix" : "" }, { "dropping-particle" : "", "family" : "Nowygrod", "given" : "R", "non-dropping-particle" : "", "parse-names" : false, "suffix" : "" }, { "dropping-particle" : "", "family" : "Flagg", "given" : "A", "non-dropping-particle" : "", "parse-names" : false, "suffix" : "" }, { "dropping-particle" : "", "family" : "Koch", "given" : "CG", "non-dropping-particle" : "", "parse-names" : false, "suffix" : "" }, { "dropping-particle" : "", "family" : "Schiltz", "given" : "N", "non-dropping-particle" : "", "parse-names" : false, "suffix" : "" }, { "dropping-particle" : "", "family" : "Fuller", "given" : "RL", "non-dropping-particle" : "", "parse-names" : false, "suffix" : "" }, { "dropping-particle" : "", "family" : "McCullough", "given" : "EC", "non-dropping-particle" : "", "parse-names" : false, "suffix" : "" }, { "dropping-particle" : "", "family" : "Bao", "given" : "MZ", "non-dropping-particle" : "", "parse-names" : false, "suffix" : "" }, { "dropping-particle" : "", "family" : "Averill", "given" : "RF", "non-dropping-particle" : "", "parse-names" : false, "suffix" : "" }, { "dropping-particle" : "", "family" : "Glance", "given" : "LG", "non-dropping-particle" : "", "parse-names" : false, "suffix" : "" }, { "dropping-particle" : "", "family" : "Stone", "given" : "PW", "non-dropping-particle" : "", "parse-names" : false, "suffix" : "" }, { "dropping-particle" : "", "family" : "Mukamel", "given" : "DB", "non-dropping-particle" : "", "parse-names" : false, "suffix" : "" }, { "dropping-particle" : "", "family" : "Dick", "given" : "AW", "non-dropping-particle" : "", "parse-names" : false, "suffix" : "" }, { "dropping-particle" : "", "family" : "Jiang", "given" : "Y", "non-dropping-particle" : "", "parse-names" : false, "suffix" : "" }, { "dropping-particle" : "", "family" : "Viner-Brown", "given" : "S", "non-dropping-particle" : "", "parse-names" : false, "suffix" : "" }, { "dropping-particle" : "", "family" : "Baier", "given" : "R", "non-dropping-particle" : "", "parse-names" : false, "suffix" : "" }, { "dropping-particle" : "", "family" : "Kim", "given" : "SP", "non-dropping-particle" : "", "parse-names" : false, "suffix" : "" }, { "dropping-particle" : "", "family" : "Shah", "given" : "ND", "non-dropping-particle" : "", "parse-names" : false, "suffix" : "" }, { "dropping-particle" : "", "family" : "Karnes", "given" : "RJ", "non-dropping-particle" : "", "parse-names" : false, "suffix" : "" }, { "dropping-particle" : "", "family" : "Kuntz", "given" : "JL", "non-dropping-particle" : "", "parse-names" : false, "suffix" : "" }, { "dropping-particle" : "", "family" : "Johnson", "given" : "ES", "non-dropping-particle" : "", "parse-names" : false, "suffix" : "" }, { "dropping-particle" : "", "family" : "Raebel", "given" : "MA", "non-dropping-particle" : "", "parse-names" : false, "suffix" : "" }, { "dropping-particle" : "", "family" : "Lagu", "given" : "T", "non-dropping-particle" : "", "parse-names" : false, "suffix" : "" }, { "dropping-particle" : "", "family" : "Stefan", "given" : "MS", "non-dropping-particle" : "", "parse-names" : false, "suffix" : "" }, { "dropping-particle" : "", "family" : "Haessler", "given" : "S", "non-dropping-particle" : "", "parse-names" : false, "suffix" : "" }, { "dropping-particle" : "", "family" : "Lemaire", "given" : "A", "non-dropping-particle" : "", "parse-names" : false, "suffix" : "" }, { "dropping-particle" : "", "family" : "Dombrovskiy", "given" : "V", "non-dropping-particle" : "", "parse-names" : false, "suffix" : "" }, { "dropping-particle" : "", "family" : "Batsides", "given" : "G", "non-dropping-particle" : "", "parse-names" : false, "suffix" : "" }, { "dropping-particle" : "", "family" : "Lawrence", "given" : "SJ", "non-dropping-particle" : "", "parse-names" : false, "suffix" : "" }, { "dropping-particle" : "", "family" : "Puzniak", "given" : "LA", "non-dropping-particle" : "", "parse-names" : false, "suffix" : "" }, { "dropping-particle" : "", "family" : "Shadel", "given" : "BN", "non-dropping-particle" : "", "parse-names" : false, "suffix" : "" }, { "dropping-particle" : "", "family" : "Gillespie", "given" : "KN", "non-dropping-particle" : "", "parse-names" : false, "suffix" : "" }, { "dropping-particle" : "", "family" : "Kollef", "given" : "MH", "non-dropping-particle" : "", "parse-names" : false, "suffix" : "" }, { "dropping-particle" : "", "family" : "Mundy", "given" : "LM", "non-dropping-particle" : "", "parse-names" : false, "suffix" : "" }, { "dropping-particle" : "", "family" : "Lesperance", "given" : "K", "non-dropping-particle" : "", "parse-names" : false, "suffix" : "" }, { "dropping-particle" : "", "family" : "Causey", "given" : "MW", "non-dropping-particle" : "", "parse-names" : false, "suffix" : "" }, { "dropping-particle" : "", "family" : "Spencer", "given" : "M", "non-dropping-particle" : "", "parse-names" : false, "suffix" : "" }, { "dropping-particle" : "", "family" : "Steele", "given" : "SR", "non-dropping-particle" : "", "parse-names" : false, "suffix" : "" }, { "dropping-particle" : "", "family" : "Lipp", "given" : "MJ", "non-dropping-particle" : "", "parse-names" : false, "suffix" : "" }, { "dropping-particle" : "", "family" : "Nero", "given" : "DC", "non-dropping-particle" : "", "parse-names" : false, "suffix" : "" }, { "dropping-particle" : "", "family" : "Callahan", "given" : "MA", "non-dropping-particle" : "", "parse-names" : false, "suffix" : "" }, { "dropping-particle" : "", "family" : "Maltenfort", "given" : "MG", "non-dropping-particle" : "", "parse-names" : false, "suffix" : "" }, { "dropping-particle" : "", "family" : "Rasouli", "given" : "MR", "non-dropping-particle" : "", "parse-names" : false, "suffix" : "" }, { "dropping-particle" : "", "family" : "Morrison", "given" : "TA", "non-dropping-particle" : "", "parse-names" : false, "suffix" : "" }, { "dropping-particle" : "", "family" : "Parvizi", "given" : "J", "non-dropping-particle" : "", "parse-names" : false, "suffix" : "" }, { "dropping-particle" : "", "family" : "Mcglone", "given" : "SM", "non-dropping-particle" : "", "parse-names" : false, "suffix" : "" }, { "dropping-particle" : "", "family" : "Bailey", "given" : "RR", "non-dropping-particle" : "", "parse-names" : false, "suffix" : "" }, { "dropping-particle" : "", "family" : "Zimmer", "given" : "SM", "non-dropping-particle" : "", "parse-names" : false, "suffix" : "" }, { "dropping-particle" : "", "family" : "Nguyen", "given" : "GC", "non-dropping-particle" : "", "parse-names" : false, "suffix" : "" }, { "dropping-particle" : "", "family" : "Kaplan", "given" : "GG", "non-dropping-particle" : "", "parse-names" : false, "suffix" : "" }, { "dropping-particle" : "", "family" : "Harris", "given" : "ML", "non-dropping-particle" : "", "parse-names" : false, "suffix" : "" }, { "dropping-particle" : "", "family" : "Brant", "given" : "SR", "non-dropping-particle" : "", "parse-names" : false, "suffix" : "" }, { "dropping-particle" : "", "family" : "Nylund", "given" : "CM", "non-dropping-particle" : "", "parse-names" : false, "suffix" : "" }, { "dropping-particle" : "", "family" : "Goudie", "given" : "A", "non-dropping-particle" : "", "parse-names" : false, "suffix" : "" }, { "dropping-particle" : "", "family" : "Garza", "given" : "JM", "non-dropping-particle" : "", "parse-names" : false, "suffix" : "" }, { "dropping-particle" : "", "family" : "Fairbrother", "given" : "G", "non-dropping-particle" : "", "parse-names" : false, "suffix" : "" }, { "dropping-particle" : "", "family" : "Cohen", "given" : "MB", "non-dropping-particle" : "", "parse-names" : false, "suffix" : "" }, { "dropping-particle" : "", "family" : "O\u2019Brien", "given" : "JA", "non-dropping-particle" : "", "parse-names" : false, "suffix" : "" }, { "dropping-particle" : "", "family" : "Lahue", "given" : "BJ", "non-dropping-particle" : "", "parse-names" : false, "suffix" : "" }, { "dropping-particle" : "", "family" : "Caro", "given" : "JJ", "non-dropping-particle" : "", "parse-names" : false, "suffix" : "" }, { "dropping-particle" : "", "family" : "Davidson", "given" : "DM", "non-dropping-particle" : "", "parse-names" : false, "suffix" : "" }, { "dropping-particle" : "", "family" : "Pakyz", "given" : "A", "non-dropping-particle" : "", "parse-names" : false, "suffix" : "" }, { "dropping-particle" : "", "family" : "Carroll", "given" : "NV", "non-dropping-particle" : "", "parse-names" : false, "suffix" : "" }, { "dropping-particle" : "", "family" : "Harpe", "given" : "SE", "non-dropping-particle" : "", "parse-names" : false, "suffix" : "" }, { "dropping-particle" : "", "family" : "Oinonen", "given" : "M", "non-dropping-particle" : "", "parse-names" : false, "suffix" : "" }, { "dropping-particle" : "", "family" : "Polk", "given" : "RE", "non-dropping-particle" : "", "parse-names" : false, "suffix" : "" }, { "dropping-particle" : "", "family" : "Pant", "given" : "C", "non-dropping-particle" : "", "parse-names" : false, "suffix" : "" }, { "dropping-particle" : "", "family" : "Anderson", "given" : "MP", "non-dropping-particle" : "", "parse-names" : false, "suffix" : "" }, { "dropping-particle" : "", "family" : "O\u2019Connor", "given" : "JA", "non-dropping-particle" : "", "parse-names" : false, "suffix" : "" }, { "dropping-particle" : "", "family" : "Marshall", "given" : "CM", "non-dropping-particle" : "", "parse-names" : false, "suffix" : "" }, { "dropping-particle" : "", "family" : "Deshpande", "given" : "A", "non-dropping-particle" : "", "parse-names" : false, "suffix" : "" }, { "dropping-particle" : "", "family" : "Sferra", "given" : "TJ", "non-dropping-particle" : "", "parse-names" : false, "suffix" : "" }, { "dropping-particle" : "", "family" : "Pant", "given" : "C", "non-dropping-particle" : "", "parse-names" : false, "suffix" : "" }, { "dropping-particle" : "", "family" : "Deshpande", "given" : "A", "non-dropping-particle" : "", "parse-names" : false, "suffix" : "" }, { "dropping-particle" : "", "family" : "Anderson", "given" : "MP", "non-dropping-particle" : "", "parse-names" : false, "suffix" : "" }, { "dropping-particle" : "", "family" : "Sferra", "given" : "TJ", "non-dropping-particle" : "", "parse-names" : false, "suffix" : "" }, { "dropping-particle" : "", "family" : "Pant", "given" : "C", "non-dropping-particle" : "", "parse-names" : false, "suffix" : "" }, { "dropping-particle" : "", "family" : "Anderson", "given" : "MP", "non-dropping-particle" : "", "parse-names" : false, "suffix" : "" }, { "dropping-particle" : "", "family" : "Deshpande", "given" : "A", "non-dropping-particle" : "", "parse-names" : false, "suffix" : "" }, { "dropping-particle" : "", "family" : "Peery", "given" : "AF", "non-dropping-particle" : "", "parse-names" : false, "suffix" : "" }, { "dropping-particle" : "", "family" : "Dellon", "given" : "ES", "non-dropping-particle" : "", "parse-names" : false, "suffix" : "" }, { "dropping-particle" : "", "family" : "Lund", "given" : "J", "non-dropping-particle" : "", "parse-names" : false, "suffix" : "" }, { "dropping-particle" : "", "family" : "Quimbo", "given" : "RA", "non-dropping-particle" : "", "parse-names" : false, "suffix" : "" }, { "dropping-particle" : "", "family" : "Palli", "given" : "SR", "non-dropping-particle" : "", "parse-names" : false, "suffix" : "" }, { "dropping-particle" : "", "family" : "Singer", "given" : "J", "non-dropping-particle" : "", "parse-names" : false, "suffix" : "" }, { "dropping-particle" : "", "family" : "Strauss", "given" : "ME", "non-dropping-particle" : "", "parse-names" : false, "suffix" : "" }, { "dropping-particle" : "", "family" : "Thomas", "given" : "SM", "non-dropping-particle" : "", "parse-names" : false, "suffix" : "" }, { "dropping-particle" : "", "family" : "Reed", "given" : "IJF", "non-dropping-particle" : "", "parse-names" : false, "suffix" : "" }, { "dropping-particle" : "", "family" : "Edris", "given" : "BA", "non-dropping-particle" : "", "parse-names" : false, "suffix" : "" }, { "dropping-particle" : "", "family" : "Eid", "given" : "S", "non-dropping-particle" : "", "parse-names" : false, "suffix" : "" }, { "dropping-particle" : "", "family" : "Molitoris", "given" : "A", "non-dropping-particle" : "", "parse-names" : false, "suffix" : "" }, { "dropping-particle" : "", "family" : "Sammons", "given" : "JS", "non-dropping-particle" : "", "parse-names" : false, "suffix" : "" }, { "dropping-particle" : "", "family" : "Localio", "given" : "R", "non-dropping-particle" : "", "parse-names" : false, "suffix" : "" }, { "dropping-particle" : "", "family" : "Xiao", "given" : "R", "non-dropping-particle" : "", "parse-names" : false, "suffix" : "" }, { "dropping-particle" : "", "family" : "Coffin", "given" : "SE", "non-dropping-particle" : "", "parse-names" : false, "suffix" : "" }, { "dropping-particle" : "", "family" : "Zaoutis", "given" : "T", "non-dropping-particle" : "", "parse-names" : false, "suffix" : "" }, { "dropping-particle" : "", "family" : "Singal", "given" : "AK", "non-dropping-particle" : "", "parse-names" : false, "suffix" : "" }, { "dropping-particle" : "", "family" : "Salameh", "given" : "H", "non-dropping-particle" : "", "parse-names" : false, "suffix" : "" }, { "dropping-particle" : "", "family" : "Kamath", "given" : "PS", "non-dropping-particle" : "", "parse-names" : false, "suffix" : "" }, { "dropping-particle" : "", "family" : "Song", "given" : "X", "non-dropping-particle" : "", "parse-names" : false, "suffix" : "" }, { "dropping-particle" : "", "family" : "Bartlett", "given" : "JG", "non-dropping-particle" : "", "parse-names" : false, "suffix" : "" }, { "dropping-particle" : "", "family" : "Speck", "given" : "K", "non-dropping-particle" : "", "parse-names" : false, "suffix" : "" }, { "dropping-particle" : "", "family" : "Naegeli", "given" : "A", "non-dropping-particle" : "", "parse-names" : false, "suffix" : "" }, { "dropping-particle" : "", "family" : "Carroll", "given" : "K", "non-dropping-particle" : "", "parse-names" : false, "suffix" : "" }, { "dropping-particle" : "", "family" : "Perl", "given" : "TM", "non-dropping-particle" : "", "parse-names" : false, "suffix" : "" }, { "dropping-particle" : "", "family" : "Stewart", "given" : "DB", "non-dropping-particle" : "", "parse-names" : false, "suffix" : "" }, { "dropping-particle" : "", "family" : "Hollenbeak", "given" : "CS", "non-dropping-particle" : "", "parse-names" : false, "suffix" : "" }, { "dropping-particle" : "", "family" : "Tabak", "given" : "YP", "non-dropping-particle" : "", "parse-names" : false, "suffix" : "" }, { "dropping-particle" : "", "family" : "Zilberberg", "given" : "MD", "non-dropping-particle" : "", "parse-names" : false, "suffix" : "" }, { "dropping-particle" : "", "family" : "Johannes", "given" : "RS", "non-dropping-particle" : "", "parse-names" : false, "suffix" : "" }, { "dropping-particle" : "", "family" : "Sun", "given" : "X", "non-dropping-particle" : "", "parse-names" : false, "suffix" : "" }, { "dropping-particle" : "", "family" : "McDonald", "given" : "LC", "non-dropping-particle" : "", "parse-names" : false, "suffix" : "" }, { "dropping-particle" : "", "family" : "Verlee", "given" : "KE", "non-dropping-particle" : "", "parse-names" : false, "suffix" : "" }, { "dropping-particle" : "", "family" : "Finks", "given" : "JL", "non-dropping-particle" : "", "parse-names" : false, "suffix" : "" }, { "dropping-particle" : "", "family" : "Wilkins", "given" : "MJ", "non-dropping-particle" : "", "parse-names" : false, "suffix" : "" }, { "dropping-particle" : "", "family" : "Wells", "given" : "EV", "non-dropping-particle" : "", "parse-names" : false, "suffix" : "" }, { "dropping-particle" : "", "family" : "Wang", "given" : "L", "non-dropping-particle" : "", "parse-names" : false, "suffix" : "" }, { "dropping-particle" : "", "family" : "Stewart", "given" : "DB", "non-dropping-particle" : "", "parse-names" : false, "suffix" : "" }, { "dropping-particle" : "", "family" : "Wilson", "given" : "MZ", "non-dropping-particle" : "", "parse-names" : false, "suffix" : "" }, { "dropping-particle" : "", "family" : "Hollenbeak", "given" : "CS", "non-dropping-particle" : "", "parse-names" : false, "suffix" : "" }, { "dropping-particle" : "", "family" : "Stewart", "given" : "DB", "non-dropping-particle" : "", "parse-names" : false, "suffix" : "" }, { "dropping-particle" : "", "family" : "Zerey", "given" : "M", "non-dropping-particle" : "", "parse-names" : false, "suffix" : "" }, { "dropping-particle" : "", "family" : "Paton", "given" : "BL", "non-dropping-particle" : "", "parse-names" : false, "suffix" : "" }, { "dropping-particle" : "", "family" : "Lincourt", "given" : "AE", "non-dropping-particle" : "", "parse-names" : false, "suffix" : "" }, { "dropping-particle" : "", "family" : "Gersin", "given" : "KS", "non-dropping-particle" : "", "parse-names" : false, "suffix" : "" }, { "dropping-particle" : "", "family" : "Kercher", "given" : "KW", "non-dropping-particle" : "", "parse-names" : false, "suffix" : "" }, { "dropping-particle" : "", "family" : "Heniford", "given" : "BT", "non-dropping-particle" : "", "parse-names" : false, "suffix" : "" }, { "dropping-particle" : "", "family" : "Zilberberg", "given" : "MD", "non-dropping-particle" : "", "parse-names" : false, "suffix" : "" }, { "dropping-particle" : "", "family" : "Nathanson", "given" : "BH", "non-dropping-particle" : "", "parse-names" : false, "suffix" : "" }, { "dropping-particle" : "", "family" : "Sadigov", "given" : "S", "non-dropping-particle" : "", "parse-names" : false, "suffix" : "" }, { "dropping-particle" : "", "family" : "Higgins", "given" : "TL", "non-dropping-particle" : "", "parse-names" : false, "suffix" : "" }, { "dropping-particle" : "", "family" : "Kollef", "given" : "MH", "non-dropping-particle" : "", "parse-names" : false, "suffix" : "" }, { "dropping-particle" : "", "family" : "Shorr", "given" : "AF", "non-dropping-particle" : "", "parse-names" : false, "suffix" : "" }, { "dropping-particle" : "", "family" : "Kyne", "given" : "L", "non-dropping-particle" : "", "parse-names" : false, "suffix" : "" }, { "dropping-particle" : "", "family" : "Hamel", "given" : "M", "non-dropping-particle" : "", "parse-names" : false, "suffix" : "" }, { "dropping-particle" : "", "family" : "Polavaram", "given" : "R", "non-dropping-particle" : "", "parse-names" : false, "suffix" : "" }, { "dropping-particle" : "", "family" : "Kelly", "given" : "C", "non-dropping-particle" : "", "parse-names" : false, "suffix" : "" }, { "dropping-particle" : "", "family" : "Angelis", "given" : "G", "non-dropping-particle" : "", "parse-names" : false, "suffix" : "" }, { "dropping-particle" : "", "family" : "Murthy", "given" : "AR", "non-dropping-particle" : "", "parse-names" : false, "suffix" : "" }, { "dropping-particle" : "", "family" : "Beyersmann", "given" : "J", "non-dropping-particle" : "", "parse-names" : false, "suffix" : "" }, { "dropping-particle" : "", "family" : "Harbarth", "given" : "S", "non-dropping-particle" : "", "parse-names" : false, "suffix" : "" }, { "dropping-particle" : "", "family" : "Dubberke", "given" : "E", "non-dropping-particle" : "", "parse-names" : false, "suffix" : "" }, { "dropping-particle" : "", "family" : "Carling", "given" : "P", "non-dropping-particle" : "", "parse-names" : false, "suffix" : "" }, { "dropping-particle" : "", "family" : "Carrico", "given" : "R", "non-dropping-particle" : "", "parse-names" : false, "suffix" : "" }, { "dropping-particle" : "", "family" : "Foglia", "given" : "G", "non-dropping-particle" : "", "parse-names" : false, "suffix" : "" }, { "dropping-particle" : "", "family" : "Shah", "given" : "S", "non-dropping-particle" : "", "parse-names" : false, "suffix" : "" }, { "dropping-particle" : "", "family" : "Luxemburger", "given" : "C", "non-dropping-particle" : "", "parse-names" : false, "suffix" : "" }, { "dropping-particle" : "", "family" : "Pietrobon", "given" : "PJF", "non-dropping-particle" : "", "parse-names" : false, "suffix" : "" } ], "container-title" : "BMC Infectious Diseases", "id" : "ITEM-2", "issue" : "1", "issued" : { "date-parts" : [ [ "2016" ] ] }, "page" : "447", "publisher" : "BMC Infectious Diseases", "title" : "Cost of hospital management of Clostridium difficile infection in United States\u2014a meta-analysis and modelling study", "type" : "article-journal", "volume" : "16" }, "uris" : [ "http://www.mendeley.com/documents/?uuid=5f760f23-4ae0-43ca-8f0b-67c11eed44d4" ] }, { "id" : "ITEM-3", "itemData" : { "DOI" : "10.1016/j.jhin.2014.04.011", "ISBN" : "1532-2939 (Electronic)\\r0195-6701 (Linking)", "ISSN" : "15322939", "PMID" : "24996516", "abstract" : "In most healthcare systems, third-party payers fund the costs for patients admitted to hospital for Clostridium difficile infection (CDI) whereas, for CDI cases arising as complications of hospitalization, not all related costs are refundable to the hospital. We therefore aimed to critically review and categorize hospital costs and length of hospital stay (LOS) attributable to Clostridium difficile infection and to investigate the economic burden associated with it. A comprehensive literature review selected papers describing the costs and LOS for hospitalized patients as outcomes of CDI, following the use of statisticsto identify costs and LOS solely attributable to CDI. Twenty-four studies were selected. Estimated attributable costs, all ranges expressed in US dollars, were $6,774-$10,212 for CDI requiring admission, $2,992-$29,000 for hospital-acquired CDI, and $2,454-$12,850 where no categorization was made. The ranges for LOS values were 5-13.6, 2.7-21.3, and 2.8-17.9 days, respectively. The categorization of CDI attributable costs allows budget holders to anticipate the cost per CDI case, a perspective that should enrich the design of appropriate incentives for the various budget holders to invest in prevention so that CDI prevention is optimized globally. ?? 2014 The Healthcare Infection Society.", "author" : [ { "dropping-particle" : "", "family" : "Gabriel", "given" : "L.", "non-dropping-particle" : "", "parse-names" : false, "suffix" : "" }, { "dropping-particle" : "", "family" : "Beriot-Mathiot", "given" : "A.", "non-dropping-particle" : "", "parse-names" : false, "suffix" : "" } ], "container-title" : "Journal of Hospital Infection", "id" : "ITEM-3", "issue" : "1", "issued" : { "date-parts" : [ [ "2014" ] ] }, "page" : "12-21", "publisher" : "Elsevier Ltd", "title" : "Hospitalization stay and costs attributable to Clostridium difficile infection: A critical review", "type" : "article-journal", "volume" : "88" }, "uris" : [ "http://www.mendeley.com/documents/?uuid=4cff00f0-7c90-4a16-9e07-102871cb16ae" ] } ], "mendeley" : { "formattedCitation" : "\\autocite{Gabriel2014,Ghantoji2010,Zhang2016}", "plainTextFormattedCitation" : "\\autocite{Gabriel2014,Ghantoji2010,Zhang2016}", "previouslyFormattedCitation" : "&lt;sup&gt;4\u20136&lt;/sup&gt;" }, "properties" : { "noteIndex" : 0 }, "schema" : "https://github.com/citation-style-language/schema/raw/master/csl-citation.json" }</w:instrText>
      </w:r>
      <w:r w:rsidR="00CA628B">
        <w:fldChar w:fldCharType="separate"/>
      </w:r>
      <w:r w:rsidR="00717812" w:rsidRPr="00717812">
        <w:rPr>
          <w:noProof/>
        </w:rPr>
        <w:t>\autocite{Gabriel2014,Ghantoji2010,Zhang2016}</w:t>
      </w:r>
      <w:r w:rsidR="00CA628B">
        <w:fldChar w:fldCharType="end"/>
      </w:r>
      <w:r w:rsidR="00CA628B">
        <w:t xml:space="preserve"> </w:t>
      </w:r>
      <w:r w:rsidR="00581754">
        <w:t>G</w:t>
      </w:r>
      <w:r w:rsidR="00996344">
        <w:t xml:space="preserve">iven </w:t>
      </w:r>
      <w:r w:rsidR="00245344">
        <w:t xml:space="preserve">the </w:t>
      </w:r>
      <w:r w:rsidR="00996344">
        <w:t>high hospital</w:t>
      </w:r>
      <w:r w:rsidR="00FB45BE">
        <w:t>-to-</w:t>
      </w:r>
      <w:r w:rsidR="00996344">
        <w:t>hospital</w:t>
      </w:r>
      <w:r w:rsidR="003628CD">
        <w:t xml:space="preserve"> </w:t>
      </w:r>
      <w:r w:rsidR="00996344">
        <w:t>variability</w:t>
      </w:r>
      <w:r w:rsidR="00FB45BE">
        <w:t xml:space="preserve"> </w:t>
      </w:r>
      <w:r w:rsidR="00245344">
        <w:t>of</w:t>
      </w:r>
      <w:r w:rsidR="00FB45BE">
        <w:t xml:space="preserve"> </w:t>
      </w:r>
      <w:r w:rsidR="004F1901">
        <w:t>these</w:t>
      </w:r>
      <w:r w:rsidR="00FB45BE">
        <w:t xml:space="preserve"> costs</w:t>
      </w:r>
      <w:r w:rsidR="001F06C6">
        <w:t>,</w:t>
      </w:r>
      <w:r w:rsidR="00996344">
        <w:fldChar w:fldCharType="begin" w:fldLock="1"/>
      </w:r>
      <w:r w:rsidR="00717812">
        <w:instrText>ADDIN CSL_CITATION { "citationItems" : [ { "id" : "ITEM-1", "itemData" : { "DOI" : "10.1017/ice.2015.132", "ISBN" : "1559-6834", "ISSN" : "1559-6834", "PMID" : "26006153", "abstract" : "BACKGROUND Standard estimates of the impact of Clostridium difficile infections (CDI) on inpatient lengths of stay (LOS) may overstate inpatient care costs attributable to CDI. In this study, we used multistate modeling (MSM) of CDI timing to reduce bias in estimates of excess LOS. METHODS A retrospective cohort study of all hospitalizations at any of 120 acute care facilities within the US Department of Veterans Affairs (VA) between 2005 and 2012 was conducted. We estimated the excess LOS attributable to CDI using an MSM to address time-dependent bias. Bootstrapping was used to generate 95% confidence intervals (CI). These estimates were compared to unadjusted differences in mean LOS for hospitalizations with and without CDI. RESULTS During the study period, there were 3.96 million hospitalizations and 43,540 CDIs. A comparison of unadjusted means suggested an excess LOS of 14.0 days (19.4 vs 5.4 days). In contrast, the MSM estimated an attributable LOS of only 2.27 days (95% CI, 2.14-2.40). The excess LOS for mild-to-moderate CDI was 0.75 days (95% CI, 0.59-0.89), and for severe CDI, it was 4.11 days (95% CI, 3.90-4.32). Substantial variation across the Veteran Integrated Services Networks (VISN) was observed. CONCLUSIONS CDI significantly contributes to LOS, but the magnitude of its estimated impact is smaller when methods are used that account for the time-varying nature of infection. The greatest impact on LOS occurred among patients with severe CDI. Significant geographic variability was observed. MSM is a useful tool for obtaining more accurate estimates of the inpatient care costs of CDI. Infect. Control Hosp. Epidemiol. 2015;00(0):1-7.", "author" : [ { "dropping-particle" : "", "family" : "Stevens", "given" : "Vanessa W", "non-dropping-particle" : "", "parse-names" : false, "suffix" : "" }, { "dropping-particle" : "", "family" : "Khader", "given" : "Karim", "non-dropping-particle" : "", "parse-names" : false, "suffix" : "" }, { "dropping-particle" : "", "family" : "Nelson", "given" : "Richard E", "non-dropping-particle" : "", "parse-names" : false, "suffix" : "" }, { "dropping-particle" : "", "family" : "Jones", "given" : "Makoto", "non-dropping-particle" : "", "parse-names" : false, "suffix" : "" }, { "dropping-particle" : "", "family" : "Rubin", "given" : "Michael a", "non-dropping-particle" : "", "parse-names" : false, "suffix" : "" }, { "dropping-particle" : "", "family" : "Brown", "given" : "Kevin a", "non-dropping-particle" : "", "parse-names" : false, "suffix" : "" }, { "dropping-particle" : "", "family" : "Evans", "given" : "Martin E", "non-dropping-particle" : "", "parse-names" : false, "suffix" : "" }, { "dropping-particle" : "", "family" : "Greene", "given" : "Tom", "non-dropping-particle" : "", "parse-names" : false, "suffix" : "" }, { "dropping-particle" : "", "family" : "Slade", "given" : "Eric", "non-dropping-particle" : "", "parse-names" : false, "suffix" : "" }, { "dropping-particle" : "", "family" : "Samore", "given" : "Matthew H", "non-dropping-particle" : "", "parse-names" : false, "suffix" : "" } ], "container-title" : "Infection control and hospital epidemiology", "id" : "ITEM-1", "issue" : "Cdi", "issued" : { "date-parts" : [ [ "2015" ] ] }, "page" : "1-7", "title" : "Excess Length of Stay Attributable to Clostridium difficile Infection (CDI) in the Acute Care Setting: A Multistate Model.", "type" : "article-journal", "volume" : "36" }, "uris" : [ "http://www.mendeley.com/documents/?uuid=48762d07-8992-4ffd-a6c6-cae69631360e" ] }, { "id" : "ITEM-2", "itemData" : { "DOI" : "10.1097/EDE.0000000000000119", "ISBN" : "0000000000000", "ISSN" : "1044-3983", "author" : [ { "dropping-particle" : "", "family" : "Lofgren", "given" : "Eric T.", "non-dropping-particle" : "", "parse-names" : false, "suffix" : "" }, { "dropping-particle" : "", "family" : "Cole", "given" : "Stephen R.", "non-dropping-particle" : "", "parse-names" : false, "suffix" : "" }, { "dropping-particle" : "", "family" : "Weber", "given" : "David J.", "non-dropping-particle" : "", "parse-names" : false, "suffix" : "" }, { "dropping-particle" : "", "family" : "Anderson", "given" : "Deverick J.", "non-dropping-particle" : "", "parse-names" : false, "suffix" : "" }, { "dropping-particle" : "", "family" : "Moehring", "given" : "Rebekah W.", "non-dropping-particle" : "", "parse-names" : false, "suffix" : "" } ], "container-title" : "Epidemiology", "id" : "ITEM-2", "issue" : "4", "issued" : { "date-parts" : [ [ "2014" ] ] }, "page" : "570-575", "title" : "Hospital-Acquired Clostridium difficile Infections", "type" : "article-journal", "volume" : "25" }, "uris" : [ "http://www.mendeley.com/documents/?uuid=ec578068-720e-4ff2-84d5-ca3817990306" ] } ], "mendeley" : { "formattedCitation" : "\\autocite{Lofgren2014,Stevens2015}", "plainTextFormattedCitation" : "\\autocite{Lofgren2014,Stevens2015}", "previouslyFormattedCitation" : "&lt;sup&gt;7,8&lt;/sup&gt;" }, "properties" : { "noteIndex" : 0 }, "schema" : "https://github.com/citation-style-language/schema/raw/master/csl-citation.json" }</w:instrText>
      </w:r>
      <w:r w:rsidR="00996344">
        <w:fldChar w:fldCharType="separate"/>
      </w:r>
      <w:r w:rsidR="00717812" w:rsidRPr="00717812">
        <w:rPr>
          <w:noProof/>
        </w:rPr>
        <w:t>\autocite{Lofgren2014,Stevens2015}</w:t>
      </w:r>
      <w:r w:rsidR="00996344">
        <w:fldChar w:fldCharType="end"/>
      </w:r>
      <w:r w:rsidR="001F06C6">
        <w:t xml:space="preserve"> </w:t>
      </w:r>
      <w:r w:rsidR="006A25AB">
        <w:t>infection control officers, hospital administrators, and clinicians would b</w:t>
      </w:r>
      <w:r w:rsidR="00FE0712">
        <w:t xml:space="preserve">enefit from </w:t>
      </w:r>
      <w:r w:rsidR="00BE3E34">
        <w:t xml:space="preserve">estimates </w:t>
      </w:r>
      <w:r w:rsidR="00D17232">
        <w:t>tailored</w:t>
      </w:r>
      <w:r w:rsidR="00BE3E34">
        <w:t xml:space="preserve"> </w:t>
      </w:r>
      <w:r w:rsidR="00D17232">
        <w:t>to</w:t>
      </w:r>
      <w:r w:rsidR="00BE3E34">
        <w:t xml:space="preserve"> their particular</w:t>
      </w:r>
      <w:r w:rsidR="00FE0712">
        <w:t xml:space="preserve"> population</w:t>
      </w:r>
      <w:r w:rsidR="00996344">
        <w:t xml:space="preserve"> and healthcare practices</w:t>
      </w:r>
      <w:r w:rsidR="00FE0712">
        <w:t xml:space="preserve">. </w:t>
      </w:r>
      <w:r w:rsidR="0009155E">
        <w:t xml:space="preserve">Concretely </w:t>
      </w:r>
      <w:r w:rsidR="003E48BF">
        <w:t>defining</w:t>
      </w:r>
      <w:r w:rsidR="00996344">
        <w:t xml:space="preserve"> the</w:t>
      </w:r>
      <w:r w:rsidR="003E48BF">
        <w:t xml:space="preserve"> </w:t>
      </w:r>
      <w:r w:rsidR="00250E7C">
        <w:t xml:space="preserve">potential </w:t>
      </w:r>
      <w:r w:rsidR="00996344">
        <w:t xml:space="preserve">economic </w:t>
      </w:r>
      <w:r w:rsidR="003E5E3E">
        <w:t>savings</w:t>
      </w:r>
      <w:r w:rsidR="00996344">
        <w:t xml:space="preserve"> </w:t>
      </w:r>
      <w:r w:rsidR="000B7B4D">
        <w:t xml:space="preserve">of </w:t>
      </w:r>
      <w:r w:rsidR="003E5E3E">
        <w:t>CDI</w:t>
      </w:r>
      <w:r w:rsidR="00C318F6">
        <w:t xml:space="preserve"> prevention</w:t>
      </w:r>
      <w:r w:rsidR="00250E7C">
        <w:t xml:space="preserve"> </w:t>
      </w:r>
      <w:r w:rsidR="00695D63">
        <w:t>would</w:t>
      </w:r>
      <w:r w:rsidR="00CC1CAF">
        <w:t xml:space="preserve"> </w:t>
      </w:r>
      <w:r w:rsidR="00C93292">
        <w:t>empower</w:t>
      </w:r>
      <w:r w:rsidR="00CC1CAF">
        <w:t xml:space="preserve"> </w:t>
      </w:r>
      <w:r w:rsidR="00872A49">
        <w:t>stakeholders</w:t>
      </w:r>
      <w:r w:rsidR="0009155E">
        <w:t xml:space="preserve"> </w:t>
      </w:r>
      <w:r w:rsidR="00C93292">
        <w:t>to</w:t>
      </w:r>
      <w:r w:rsidR="005613D8">
        <w:t xml:space="preserve"> </w:t>
      </w:r>
      <w:r w:rsidR="005D06C6">
        <w:t>prudently</w:t>
      </w:r>
      <w:r w:rsidR="000E4AF2">
        <w:t xml:space="preserve"> </w:t>
      </w:r>
      <w:r w:rsidR="0052280C">
        <w:t>choose</w:t>
      </w:r>
      <w:r w:rsidR="00333980">
        <w:t xml:space="preserve"> among</w:t>
      </w:r>
      <w:r w:rsidR="000E0E1B">
        <w:t xml:space="preserve"> </w:t>
      </w:r>
      <w:r w:rsidR="00042C58">
        <w:t xml:space="preserve">the </w:t>
      </w:r>
      <w:r w:rsidR="00BA1D1C">
        <w:t xml:space="preserve">many </w:t>
      </w:r>
      <w:r w:rsidR="006A6AB4">
        <w:t xml:space="preserve">available </w:t>
      </w:r>
      <w:r w:rsidR="008F0A7E">
        <w:t xml:space="preserve">validated </w:t>
      </w:r>
      <w:r w:rsidR="003177A5">
        <w:t>interventions</w:t>
      </w:r>
      <w:r w:rsidR="003E48BF">
        <w:t>.</w:t>
      </w:r>
      <w:r w:rsidR="00C979B4">
        <w:fldChar w:fldCharType="begin" w:fldLock="1"/>
      </w:r>
      <w:r w:rsidR="00717812">
        <w:instrText>ADDIN CSL_CITATION { "citationItems" : [ { "id" : "ITEM-1", "itemData" : { "DOI" : "10.1001/jamainternmed.2013.9754", "ISSN" : "2168-6114", "PMID" : "23999771", "abstract" : "The answer is that the editors believe that the extraordinary costs of these infections\u2014an estimated $10 billion a year in the United States\u2014will motivate health care administrators to invest in the necessary systems to decrease these infections. The costs of these investments are not trivial. Information technology systems to monitor infection rates (successful quality improvement projects require knowledge of baseline rates of infection and infection following interventions); dedicated time to educate clinicians; supplementary assessments of patients for need of lines, catheters, or ventilator support; and preventive measures (eg, chlorhexidine baths, oral care with antiseptic solution) are costly. This study, however, will enable hospital administrators to better prioritize their spending by allowing them to compare the costs of interventions with the savings accrued by avoiding infections.", "author" : [ { "dropping-particle" : "", "family" : "Katz", "given" : "Mitchell H", "non-dropping-particle" : "", "parse-names" : false, "suffix" : "" } ], "container-title" : "JAMA internal medicine", "id" : "ITEM-1", "issue" : "22", "issued" : { "date-parts" : [ [ "2013" ] ] }, "page" : "2046", "title" : "Pay for preventing (not causing) health care-associated infections.", "type" : "article-journal", "volume" : "173" }, "uris" : [ "http://www.mendeley.com/documents/?uuid=a26463c2-f8b2-4e07-be05-3cf532466f37" ] }, { "id" : "ITEM-2", "itemData" : { "DOI" : "10.1086/676023", "ISBN" : "0195941700093", "ISSN" : "0899823X", "abstract" : "Downloaded from http://journals.cambridge.org/ICE, IP address: 200.24.16.139 on 12 Feb 2016 infection control and hospital epidemiology june 2014, vol. 35, no. 6 s h e a / i d s a p r a c t i c e r e c o m m e n d a t i o n", "author" : [ { "dropping-particle" : "", "family" : "Dubberke", "given" : "Erik R", "non-dropping-particle" : "", "parse-names" : false, "suffix" : "" }, { "dropping-particle" : "", "family" : "Carling", "given" : "Philip", "non-dropping-particle" : "", "parse-names" : false, "suffix" : "" }, { "dropping-particle" : "", "family" : "Carrico", "given" : "Ruth", "non-dropping-particle" : "", "parse-names" : false, "suffix" : "" }, { "dropping-particle" : "", "family" : "Donskey", "given" : "Curtis J", "non-dropping-particle" : "", "parse-names" : false, "suffix" : "" }, { "dropping-particle" : "", "family" : "Loo", "given" : "Vivian G", "non-dropping-particle" : "", "parse-names" : false, "suffix" : "" }, { "dropping-particle" : "", "family" : "McDonald", "given" : "L. Clifford", "non-dropping-particle" : "", "parse-names" : false, "suffix" : "" }, { "dropping-particle" : "", "family" : "Maragakis", "given" : "Lisa L", "non-dropping-particle" : "", "parse-names" : false, "suffix" : "" }, { "dropping-particle" : "", "family" : "Sandora", "given" : "Thomas J", "non-dropping-particle" : "", "parse-names" : false, "suffix" : "" }, { "dropping-particle" : "", "family" : "Weber", "given" : "David J", "non-dropping-particle" : "", "parse-names" : false, "suffix" : "" }, { "dropping-particle" : "", "family" : "Yokoe", "given" : "Deborah S", "non-dropping-particle" : "", "parse-names" : false, "suffix" : "" }, { "dropping-particle" : "", "family" : "Gerding", "given" : "Dale N", "non-dropping-particle" : "", "parse-names" : false, "suffix" : "" } ], "container-title" : "Infection Control and Hospital Epidemiology", "id" : "ITEM-2", "issue" : "6", "issued" : { "date-parts" : [ [ "2014", "6" ] ] }, "page" : "628-645", "title" : "Strategies to Prevent Clostridium difficile Infections in Acute Care Hospitals: 2014 Update", "type" : "article-journal", "volume" : "35" }, "uris" : [ "http://www.mendeley.com/documents/?uuid=eadb2612-f7bf-4480-b210-f1cc42beb629" ] } ], "mendeley" : { "formattedCitation" : "\\autocite{Dubberke2014,Katz2013}", "plainTextFormattedCitation" : "\\autocite{Dubberke2014,Katz2013}", "previouslyFormattedCitation" : "&lt;sup&gt;9,10&lt;/sup&gt;" }, "properties" : { "noteIndex" : 0 }, "schema" : "https://github.com/citation-style-language/schema/raw/master/csl-citation.json" }</w:instrText>
      </w:r>
      <w:r w:rsidR="00C979B4">
        <w:fldChar w:fldCharType="separate"/>
      </w:r>
      <w:r w:rsidR="00717812" w:rsidRPr="00717812">
        <w:rPr>
          <w:noProof/>
        </w:rPr>
        <w:t>\autocite{Dubberke2014,Katz2013}</w:t>
      </w:r>
      <w:r w:rsidR="00C979B4">
        <w:fldChar w:fldCharType="end"/>
      </w:r>
    </w:p>
    <w:p w14:paraId="3F1A814E" w14:textId="29930A8C" w:rsidR="00394153" w:rsidRDefault="006A25AB" w:rsidP="00E3653D">
      <w:pPr>
        <w:ind w:firstLine="720"/>
      </w:pPr>
      <w:r>
        <w:t xml:space="preserve"> </w:t>
      </w:r>
      <w:r w:rsidR="00D459B9">
        <w:t xml:space="preserve">Measuring </w:t>
      </w:r>
      <w:r w:rsidR="005C581C">
        <w:t xml:space="preserve">costs within </w:t>
      </w:r>
      <w:r w:rsidR="00D459B9">
        <w:t xml:space="preserve">healthcare </w:t>
      </w:r>
      <w:r w:rsidR="00C61B48">
        <w:t>system</w:t>
      </w:r>
      <w:r w:rsidR="005C581C">
        <w:t xml:space="preserve">s </w:t>
      </w:r>
      <w:r w:rsidR="00E14829">
        <w:t>is notoriously difficult</w:t>
      </w:r>
      <w:r w:rsidR="00132191">
        <w:t xml:space="preserve"> (</w:t>
      </w:r>
      <w:r w:rsidR="005C581C">
        <w:t>particularly in the US</w:t>
      </w:r>
      <w:r w:rsidR="00132191">
        <w:t>)</w:t>
      </w:r>
      <w:r w:rsidR="00E14829">
        <w:t xml:space="preserve">, as </w:t>
      </w:r>
      <w:r w:rsidR="00A17530">
        <w:t>many</w:t>
      </w:r>
      <w:r w:rsidR="00FB005D">
        <w:t xml:space="preserve"> hospitals do not have access to </w:t>
      </w:r>
      <w:r w:rsidR="00C61B48">
        <w:t xml:space="preserve">structured, </w:t>
      </w:r>
      <w:r w:rsidR="00D459B9">
        <w:t xml:space="preserve">itemized reimbursement data linked to </w:t>
      </w:r>
      <w:r w:rsidR="00EB5296">
        <w:t>all</w:t>
      </w:r>
      <w:r w:rsidR="00E14829">
        <w:t xml:space="preserve"> </w:t>
      </w:r>
      <w:proofErr w:type="gramStart"/>
      <w:r w:rsidR="00E14829">
        <w:t>of</w:t>
      </w:r>
      <w:proofErr w:type="gramEnd"/>
      <w:r w:rsidR="00E14829">
        <w:t xml:space="preserve"> their</w:t>
      </w:r>
      <w:r w:rsidR="00100ACA">
        <w:t xml:space="preserve"> </w:t>
      </w:r>
      <w:r w:rsidR="00D459B9">
        <w:t xml:space="preserve">patient medical </w:t>
      </w:r>
      <w:r w:rsidR="00C61B48">
        <w:t>records</w:t>
      </w:r>
      <w:r w:rsidR="00D459B9">
        <w:t>.</w:t>
      </w:r>
      <w:r w:rsidR="00B071E8">
        <w:fldChar w:fldCharType="begin" w:fldLock="1"/>
      </w:r>
      <w:r w:rsidR="00717812">
        <w:instrText>ADDIN CSL_CITATION { "citationItems" : [ { "id" : "ITEM-1", "itemData" : { "DOI" : "10.3386/w21815", "ISBN" : "9780874216561", "ISSN" : "0717-6163", "abstract" : "We use insurance claims data for 27.6 percent of individuals with private employer-sponsored insurance in the US between 2007 and 2011 to examine the variation in health spending and in hospitals\u2019 transaction prices. We document the variation in hospital prices within and across geographic areas, examine how hospital prices influence the variation in health spending on the privately insured, and analyze the factors associated with hospital price variation. Four key findings emerge. First, health care spending per privately insured beneficiary varies by a factor of three across the 306 Hospital Referral Regions (HRRs) in the US. Moreover, the correlation between total spending per privately insured beneficiary and total spending per Medicare beneficiary across HRRs is only 0.14. Second, variation in providers\u2019 transaction prices across HRRs is the primary driver of spending variation for the privately insured, whereas variation in the quantity of care provided across HRRs is the primary driver of Medicare spending variation. Consequently, extrapolating lessons on health spending from Medicare to the privately insured must be done with caution. Third, we document large dispersion in overall inpatient hospital prices and in prices for seven relatively homogenous procedures. For example, hospital prices for lower-limb MRIs vary by a factor of twelve across the nation and, on average, two-fold within HRRs. Finally, hospital prices are positively associated with indicators of hospital market power. Even after conditioning on many demand and cost factors, hospital prices in monopoly markets are 15.3 percent higher than those in markets with four or more hospitals.", "author" : [ { "dropping-particle" : "", "family" : "Cooper", "given" : "Zack", "non-dropping-particle" : "", "parse-names" : false, "suffix" : "" }, { "dropping-particle" : "", "family" : "Craig", "given" : "Stuart", "non-dropping-particle" : "", "parse-names" : false, "suffix" : "" }, { "dropping-particle" : "", "family" : "Gaynor", "given" : "Martin", "non-dropping-particle" : "", "parse-names" : false, "suffix" : "" }, { "dropping-particle" : "", "family" : "Reenen", "given" : "John", "non-dropping-particle" : "Van", "parse-names" : false, "suffix" : "" } ], "collection-title" : "NBER Working Paper", "container-title" : "NBER Working Paper", "id" : "ITEM-1", "issued" : { "date-parts" : [ [ "2015" ] ] }, "page" : "21815", "title" : "The Price Ain\u2019t Right? Hospital Prices and Health Spending on the Privately Insured", "type" : "article-journal" }, "uris" : [ "http://www.mendeley.com/documents/?uuid=812f6aad-0a9e-4376-b94d-decd3bd65a7a" ] } ], "mendeley" : { "formattedCitation" : "\\autocite{Cooper2015}", "plainTextFormattedCitation" : "\\autocite{Cooper2015}", "previouslyFormattedCitation" : "&lt;sup&gt;11&lt;/sup&gt;" }, "properties" : { "noteIndex" : 0 }, "schema" : "https://github.com/citation-style-language/schema/raw/master/csl-citation.json" }</w:instrText>
      </w:r>
      <w:r w:rsidR="00B071E8">
        <w:fldChar w:fldCharType="separate"/>
      </w:r>
      <w:r w:rsidR="00717812" w:rsidRPr="00717812">
        <w:rPr>
          <w:noProof/>
        </w:rPr>
        <w:t>\autocite{Cooper2015}</w:t>
      </w:r>
      <w:r w:rsidR="00B071E8">
        <w:fldChar w:fldCharType="end"/>
      </w:r>
      <w:r w:rsidR="009E4DCB">
        <w:t xml:space="preserve"> Even </w:t>
      </w:r>
      <w:r w:rsidR="00DB7A2D">
        <w:t xml:space="preserve">the </w:t>
      </w:r>
      <w:r w:rsidR="009E4DCB">
        <w:t>institutions that have</w:t>
      </w:r>
      <w:r w:rsidR="00B74C00">
        <w:t xml:space="preserve"> </w:t>
      </w:r>
      <w:r w:rsidR="0051713C">
        <w:t xml:space="preserve">informatics </w:t>
      </w:r>
      <w:r w:rsidR="00601C82">
        <w:t>capabilities</w:t>
      </w:r>
      <w:r w:rsidR="00527093">
        <w:t xml:space="preserve"> </w:t>
      </w:r>
      <w:r w:rsidR="009E4DCB">
        <w:t xml:space="preserve">to </w:t>
      </w:r>
      <w:r w:rsidR="00FB1962">
        <w:t xml:space="preserve">retrospectively </w:t>
      </w:r>
      <w:r w:rsidR="00A66C82">
        <w:t>link</w:t>
      </w:r>
      <w:r w:rsidR="009E4DCB">
        <w:t xml:space="preserve"> these data have relied on the curation of </w:t>
      </w:r>
      <w:r w:rsidR="00FB4777">
        <w:t>select</w:t>
      </w:r>
      <w:r w:rsidR="009E4DCB">
        <w:t xml:space="preserve"> </w:t>
      </w:r>
      <w:r w:rsidR="002175F0">
        <w:t>variables</w:t>
      </w:r>
      <w:r w:rsidR="00F3526A">
        <w:t xml:space="preserve"> </w:t>
      </w:r>
      <w:r w:rsidR="00415864">
        <w:t>and</w:t>
      </w:r>
      <w:r w:rsidR="00F3526A">
        <w:t xml:space="preserve"> chart review</w:t>
      </w:r>
      <w:r w:rsidR="008B745C">
        <w:t xml:space="preserve"> </w:t>
      </w:r>
      <w:r w:rsidR="00814AE2">
        <w:t xml:space="preserve">to </w:t>
      </w:r>
      <w:r w:rsidR="009E4DCB">
        <w:t>estimate</w:t>
      </w:r>
      <w:r w:rsidR="000D2C69">
        <w:t xml:space="preserve"> attributable</w:t>
      </w:r>
      <w:r w:rsidR="009E4DCB">
        <w:t xml:space="preserve"> CDI cost.</w:t>
      </w:r>
      <w:r w:rsidR="00F3526A">
        <w:fldChar w:fldCharType="begin" w:fldLock="1"/>
      </w:r>
      <w:r w:rsidR="00717812">
        <w:instrText>ADDIN CSL_CITATION { "citationItems" : [ { "id" : "ITEM-1", "itemData" : { "DOI" : "10.1086/678428", "ISSN" : "0899823X", "PMID" : "25333435", "author" : [ { "dropping-particle" : "", "family" : "Dubberke", "given" : "Erik R.", "non-dropping-particle" : "", "parse-names" : false, "suffix" : "" }, { "dropping-particle" : "", "family" : "Schaefer", "given" : "Eric", "non-dropping-particle" : "", "parse-names" : false, "suffix" : "" }, { "dropping-particle" : "", "family" : "Reske", "given" : "Kimberly A.", "non-dropping-particle" : "", "parse-names" : false, "suffix" : "" }, { "dropping-particle" : "", "family" : "Zilberberg", "given" : "Marya", "non-dropping-particle" : "", "parse-names" : false, "suffix" : "" }, { "dropping-particle" : "", "family" : "Hollenbeak", "given" : "Christopher S.", "non-dropping-particle" : "", "parse-names" : false, "suffix" : "" }, { "dropping-particle" : "", "family" : "Olsen", "given" : "Margaret A.", "non-dropping-particle" : "", "parse-names" : false, "suffix" : "" } ], "container-title" : "Infection Control and Hospital Epidemiology", "id" : "ITEM-1", "issue" : "11", "issued" : { "date-parts" : [ [ "2014" ] ] }, "page" : "1400-1407", "title" : "Attributable Inpatient Costs of Recurrent &lt;i&gt;Clostridium difficile&lt;/i&gt; Infections", "type" : "article-journal", "volume" : "35" }, "uris" : [ "http://www.mendeley.com/documents/?uuid=97636d13-caa2-41d4-b8e1-8de5c7d4b355" ] }, { "id" : "ITEM-2", "itemData" : { "DOI" : "10.1086/526530", "ISSN" : "1058-4838", "PMID" : "18197759", "author" : [ { "dropping-particle" : "", "family" : "Dubberke", "given" : "E. R.", "non-dropping-particle" : "", "parse-names" : false, "suffix" : "" }, { "dropping-particle" : "", "family" : "Reske", "given" : "K. A.", "non-dropping-particle" : "", "parse-names" : false, "suffix" : "" }, { "dropping-particle" : "", "family" : "Olsen", "given" : "M. A.", "non-dropping-particle" : "", "parse-names" : false, "suffix" : "" }, { "dropping-particle" : "", "family" : "McDonald", "given" : "L. C.", "non-dropping-particle" : "", "parse-names" : false, "suffix" : "" }, { "dropping-particle" : "", "family" : "Fraser", "given" : "V. J.", "non-dropping-particle" : "", "parse-names" : false, "suffix" : "" } ], "container-title" : "Clinical Infectious Diseases", "id" : "ITEM-2", "issue" : "4", "issued" : { "date-parts" : [ [ "2008" ] ] }, "page" : "497-504", "title" : "Short- and Long-Term Attributable Costs of Clostridium difficile-Associated Disease in Nonsurgical Inpatients", "type" : "article-journal", "volume" : "46" }, "uris" : [ "http://www.mendeley.com/documents/?uuid=f5c60b21-1862-4e4c-ada5-732efc6692cf" ] }, { "id" : "ITEM-3", "itemData" : { "DOI" : "10.1016/j.jacc.2014.09.079", "ISBN" : "1558-3597", "ISSN" : "15583597", "PMID" : "25572505", "abstract" : "Background Health care-associated infections (HAIs) are the most common noncardiac complications after cardiac surgery and are associated with increased morbidity and mortality. Current information about their economic burden is limited.\nObjectives This research was designed to determine the cost associated with major types of HAIs during the first 2 months after cardiac surgery.\nMethods Prospectively collected data from a multicenter, observational study of the Cardiothoracic Surgery Clinical Trials Network, in which patients were monitored for infections for 65 days after surgery, were merged with related financial data routinely collected by the University HealthSystem Consortium. Incremental length of stay (LOS) and cost associated with HAIs were estimated using generalized linear models, with adjustments for patient demographics, clinical history, baseline laboratory values, and surgery type.\nResults Among 4,320 cardiac surgery patients (mean age: 64 ?? 13 years), 119 (2.8%) experienced a major HAI during the index hospitalization. The most common HAIs were pneumonia (48%), sepsis (20%), and Clostridium difficile colitis (18%). On average, the estimated incremental cost associated with a major HAI was nearly $38,000, of which 47% was related to intensive care unit services. The incremental LOS was 14 days. Overall, there were 849 readmissions; among these, 8.7% were attributed to major HAIs. The cost of readmissions due to major HAIs was, on average, nearly threefold that of readmissions not related to HAIs.\nConclusions Hospital cost, LOS, and readmissions are strongly associated with HAIs. These associations suggest the potential for large reductions in costs if HAIs following cardiac surgery can be reduced. (Management Practices and the Risk of Infections Following Cardiac Surgery; NCT01089712).", "author" : [ { "dropping-particle" : "", "family" : "Greco", "given" : "Giampaolo", "non-dropping-particle" : "", "parse-names" : false, "suffix" : "" }, { "dropping-particle" : "", "family" : "Shi", "given" : "Wei", "non-dropping-particle" : "", "parse-names" : false, "suffix" : "" }, { "dropping-particle" : "", "family" : "Michler", "given" : "Robert E.", "non-dropping-particle" : "", "parse-names" : false, "suffix" : "" }, { "dropping-particle" : "", "family" : "Meltzer", "given" : "David O.", "non-dropping-particle" : "", "parse-names" : false, "suffix" : "" }, { "dropping-particle" : "", "family" : "Ailawadi", "given" : "Gorav", "non-dropping-particle" : "", "parse-names" : false, "suffix" : "" }, { "dropping-particle" : "", "family" : "Hohmann", "given" : "Samuel F.", "non-dropping-particle" : "", "parse-names" : false, "suffix" : "" }, { "dropping-particle" : "", "family" : "Thourani", "given" : "Vinod H.", "non-dropping-particle" : "", "parse-names" : false, "suffix" : "" }, { "dropping-particle" : "", "family" : "Argenziano", "given" : "Michael", "non-dropping-particle" : "", "parse-names" : false, "suffix" : "" }, { "dropping-particle" : "", "family" : "Alexander", "given" : "John H.", "non-dropping-particle" : "", "parse-names" : false, "suffix" : "" }, { "dropping-particle" : "", "family" : "Sankovic", "given" : "Kathy", "non-dropping-particle" : "", "parse-names" : false, "suffix" : "" }, { "dropping-particle" : "", "family" : "Gupta", "given" : "Lopa", "non-dropping-particle" : "", "parse-names" : false, "suffix" : "" }, { "dropping-particle" : "", "family" : "Blackstone", "given" : "Eugene H.", "non-dropping-particle" : "", "parse-names" : false, "suffix" : "" }, { "dropping-particle" : "", "family" : "Acker", "given" : "Michael A.", "non-dropping-particle" : "", "parse-names" : false, "suffix" : "" }, { "dropping-particle" : "", "family" : "Russo", "given" : "Mark J.", "non-dropping-particle" : "", "parse-names" : false, "suffix" : "" }, { "dropping-particle" : "", "family" : "Lee", "given" : "Albert", "non-dropping-particle" : "", "parse-names" : false, "suffix" : "" }, { "dropping-particle" : "", "family" : "Burks", "given" : "Sandra G.", "non-dropping-particle" : "", "parse-names" : false, "suffix" : "" }, { "dropping-particle" : "", "family" : "Gelijns", "given" : "Annetine C.", "non-dropping-particle" : "", "parse-names" : false, "suffix" : "" }, { "dropping-particle" : "", "family" : "Bagiella", "given" : "Emilia", "non-dropping-particle" : "", "parse-names" : false, "suffix" : "" }, { "dropping-particle" : "", "family" : "Moskowitz", "given" : "Alan J.", "non-dropping-particle" : "", "parse-names" : false, "suffix" : "" }, { "dropping-particle" : "", "family" : "Gardner", "given" : "Timothy J.", "non-dropping-particle" : "", "parse-names" : false, "suffix" : "" } ], "container-title" : "Journal of the American College of Cardiology", "id" : "ITEM-3", "issue" : "1", "issued" : { "date-parts" : [ [ "2015" ] ] }, "page" : "15-23", "title" : "Costs associated with health care-associated infections in cardiac surgery", "type" : "article-journal", "volume" : "65" }, "uris" : [ "http://www.mendeley.com/documents/?uuid=78b0c04e-9dee-4e24-ad00-8dc84a7e529a" ] } ], "mendeley" : { "formattedCitation" : "\\autocite{Dubberke2008, 2014,Greco2015}", "plainTextFormattedCitation" : "\\autocite{Dubberke2008, 2014,Greco2015}", "previouslyFormattedCitation" : "&lt;sup&gt;12\u201314&lt;/sup&gt;" }, "properties" : { "noteIndex" : 0 }, "schema" : "https://github.com/citation-style-language/schema/raw/master/csl-citation.json" }</w:instrText>
      </w:r>
      <w:r w:rsidR="00F3526A">
        <w:fldChar w:fldCharType="separate"/>
      </w:r>
      <w:r w:rsidR="00717812" w:rsidRPr="00717812">
        <w:rPr>
          <w:noProof/>
        </w:rPr>
        <w:t>\autocite{Dubberke2008, 2014,Greco2015}</w:t>
      </w:r>
      <w:r w:rsidR="00F3526A">
        <w:fldChar w:fldCharType="end"/>
      </w:r>
      <w:r w:rsidR="009E4DCB">
        <w:t xml:space="preserve"> </w:t>
      </w:r>
      <w:r w:rsidR="003E0F66">
        <w:t>Nevertheless</w:t>
      </w:r>
      <w:r w:rsidR="00C50070">
        <w:t xml:space="preserve">, </w:t>
      </w:r>
      <w:r w:rsidR="004B2704">
        <w:t xml:space="preserve">electronic medical record (EMR) systems are </w:t>
      </w:r>
      <w:r w:rsidR="00954BA9">
        <w:t>used</w:t>
      </w:r>
      <w:r w:rsidR="004B2704">
        <w:t xml:space="preserve"> by </w:t>
      </w:r>
      <w:r w:rsidR="00EE0495">
        <w:t xml:space="preserve">the </w:t>
      </w:r>
      <w:r w:rsidR="00972949">
        <w:t xml:space="preserve">majority of </w:t>
      </w:r>
      <w:r w:rsidR="004B2704">
        <w:t xml:space="preserve">first-world </w:t>
      </w:r>
      <w:r w:rsidR="00BE5CBF">
        <w:t>acute care facilities</w:t>
      </w:r>
      <w:r w:rsidR="00EE0495">
        <w:t>.</w:t>
      </w:r>
      <w:r w:rsidR="002E4E57">
        <w:fldChar w:fldCharType="begin" w:fldLock="1"/>
      </w:r>
      <w:r w:rsidR="00717812">
        <w:instrText>ADDIN CSL_CITATION { "citationItems" : [ { "id" : "ITEM-1", "itemData" : { "author" : [ { "dropping-particle" : "", "family" : "Henry", "given" : "Jawanna", "non-dropping-particle" : "", "parse-names" : false, "suffix" : "" }, { "dropping-particle" : "", "family" : "Pylypchuk", "given" : "Yuriy", "non-dropping-particle" : "", "parse-names" : false, "suffix" : "" }, { "dropping-particle" : "", "family" : "Searcy", "given" : "Talisha", "non-dropping-particle" : "", "parse-names" : false, "suffix" : "" }, { "dropping-particle" : "", "family" : "Patel", "given" : "Vaishali", "non-dropping-particle" : "", "parse-names" : false, "suffix" : "" } ], "container-title" : "ONC Data Brief", "id" : "ITEM-1", "issued" : { "date-parts" : [ [ "2016" ] ] }, "page" : "no.35", "publisher-place" : "Washington, DC", "title" : "Adoption of Electronic Health Record Systems among U.S. Non-Federal Acute Care Hospitals: 2008-2015", "type" : "article-journal" }, "uris" : [ "http://www.mendeley.com/documents/?uuid=41d611d0-6e95-3731-a648-451357cd531c" ] }, { "id" : "ITEM-2", "itemData" : { "ISBN" : "1558-6847", "ISSN" : "1558-6847", "PMID" : "22164356", "abstract" : "Research has shown that the United States lags many other countries in the adoption of electronic health records (EHRs). The U.S. has now embarked on a major effort to achieve \"meaningful use\" of health information technology by clinicians and hospitals. This issue brief describes the extent of meaningful use in three countries with very high levels of health information technology adoption\u2014Denmark, New Zealand, and Sweden. While all three have achieved high levels of meaningful use, none has reached 100 percent in all categories. The brief find[sic] high levels of meaningful use for EHR items and substantial information-sharing with other organizations or health authorities, although less information is shared with patients. Insights that may prove useful to the United States include providing economic incentives to encourage adoption and designating an organization to take responsibility for standardization and interoperability.", "author" : [ { "dropping-particle" : "", "family" : "Gray", "given" : "Bradford H", "non-dropping-particle" : "", "parse-names" : false, "suffix" : "" }, { "dropping-particle" : "", "family" : "Bowden", "given" : "Thomas", "non-dropping-particle" : "", "parse-names" : false, "suffix" : "" }, { "dropping-particle" : "", "family" : "Johansen", "given" : "Ib", "non-dropping-particle" : "", "parse-names" : false, "suffix" : "" }, { "dropping-particle" : "", "family" : "Koch", "given" : "Sabine", "non-dropping-particle" : "", "parse-names" : false, "suffix" : "" } ], "container-title" : "Issue brief (Commonwealth Fund)", "id" : "ITEM-2", "issue" : "November", "issued" : { "date-parts" : [ [ "2011" ] ] }, "page" : "1-18", "title" : "Electronic health records: an international perspective on \"meaningful use\".", "type" : "article-journal", "volume" : "28" }, "uris" : [ "http://www.mendeley.com/documents/?uuid=620cc8be-6415-4747-87d2-9c901f777dfd" ] } ], "mendeley" : { "formattedCitation" : "\\autocite{Gray2011,Henry2016}", "plainTextFormattedCitation" : "\\autocite{Gray2011,Henry2016}", "previouslyFormattedCitation" : "&lt;sup&gt;15,16&lt;/sup&gt;" }, "properties" : { "noteIndex" : 0 }, "schema" : "https://github.com/citation-style-language/schema/raw/master/csl-citation.json" }</w:instrText>
      </w:r>
      <w:r w:rsidR="002E4E57">
        <w:fldChar w:fldCharType="separate"/>
      </w:r>
      <w:r w:rsidR="00717812" w:rsidRPr="00717812">
        <w:rPr>
          <w:noProof/>
        </w:rPr>
        <w:t>\autocite{Gray2011,Henry2016}</w:t>
      </w:r>
      <w:r w:rsidR="002E4E57">
        <w:fldChar w:fldCharType="end"/>
      </w:r>
      <w:r w:rsidR="00EE0495">
        <w:t xml:space="preserve"> </w:t>
      </w:r>
      <w:r w:rsidR="0077252B">
        <w:t>Part of the rationale for these systems</w:t>
      </w:r>
      <w:r w:rsidR="00FB45BE">
        <w:t xml:space="preserve"> </w:t>
      </w:r>
      <w:r w:rsidR="005B694C">
        <w:t xml:space="preserve">is </w:t>
      </w:r>
      <w:r w:rsidR="004B2C2C">
        <w:t>that hospitals</w:t>
      </w:r>
      <w:r w:rsidR="005B694C">
        <w:t xml:space="preserve"> </w:t>
      </w:r>
      <w:r w:rsidR="000E2C32">
        <w:t xml:space="preserve">may </w:t>
      </w:r>
      <w:r w:rsidR="005B694C">
        <w:t>leverag</w:t>
      </w:r>
      <w:r w:rsidR="004B2C2C">
        <w:t>e</w:t>
      </w:r>
      <w:r w:rsidR="005B694C">
        <w:t xml:space="preserve"> </w:t>
      </w:r>
      <w:r w:rsidR="00582F66">
        <w:t xml:space="preserve">EMR </w:t>
      </w:r>
      <w:r w:rsidR="005B694C">
        <w:t>data</w:t>
      </w:r>
      <w:r w:rsidR="006E304E">
        <w:t xml:space="preserve"> for </w:t>
      </w:r>
      <w:r w:rsidR="0039186E">
        <w:t>optimal</w:t>
      </w:r>
      <w:r w:rsidR="00E447D3">
        <w:t xml:space="preserve"> decision-making by </w:t>
      </w:r>
      <w:r w:rsidR="00C43451">
        <w:t xml:space="preserve">inferring </w:t>
      </w:r>
      <w:r w:rsidR="00EE0495">
        <w:t>causal relationships from</w:t>
      </w:r>
      <w:r w:rsidR="003B4309">
        <w:t xml:space="preserve"> </w:t>
      </w:r>
      <w:r w:rsidR="00EE0495">
        <w:t xml:space="preserve">raw </w:t>
      </w:r>
      <w:r w:rsidR="005B694C">
        <w:t xml:space="preserve">observations </w:t>
      </w:r>
      <w:r w:rsidR="001D1528">
        <w:t xml:space="preserve">during </w:t>
      </w:r>
      <w:r w:rsidR="00E447D3">
        <w:t>routine care</w:t>
      </w:r>
      <w:r w:rsidR="00102AF7">
        <w:t>.</w:t>
      </w:r>
      <w:r w:rsidR="00102AF7">
        <w:fldChar w:fldCharType="begin" w:fldLock="1"/>
      </w:r>
      <w:r w:rsidR="00717812">
        <w:instrText>ADDIN CSL_CITATION { "citationItems" : [ { "id" : "ITEM-1", "itemData" : { "DOI" : "10.1377/hlthaff.26.2.w107", "ISSN" : "1544-5208", "PMID" : "17259191", "abstract" : "Private- and public-sector initiatives, using electronic health record (EHR) databases from millions of people, could rapidly advance the U.S. evidence base for clinical care. Rapid learning could fill major knowledge gaps about health care costs, the benefits and risks of drugs and procedures, geographic variations, environmental health influences, the health of special populations, and personalized medicine. Policymakers could use rapid learning to revitalize value-based competition, redesign Medicare's payments, advance Medicaid into national health care leadership, foster national collaborative research initiatives, and design a national technology assessment system.", "author" : [ { "dropping-particle" : "", "family" : "Etheredge", "given" : "Lynn M", "non-dropping-particle" : "", "parse-names" : false, "suffix" : "" } ], "container-title" : "Health affairs (Project Hope)", "id" : "ITEM-1", "issue" : "2", "issued" : { "date-parts" : [ [ "2007" ] ] }, "page" : "w107-18", "title" : "A rapid-learning health system.", "type" : "article-journal", "volume" : "26" }, "uris" : [ "http://www.mendeley.com/documents/?uuid=7c571ab1-37cf-4873-bd3a-685f82be8730" ] }, { "id" : "ITEM-2", "itemData" : { "DOI" : "10.1001/jama.2014.4364", "ISSN" : "1538-3598", "PMID" : "25005647", "author" : [ { "dropping-particle" : "", "family" : "Dahabreh", "given" : "Issa J", "non-dropping-particle" : "", "parse-names" : false, "suffix" : "" }, { "dropping-particle" : "", "family" : "Kent", "given" : "David M", "non-dropping-particle" : "", "parse-names" : false, "suffix" : "" } ], "container-title" : "JAMA", "id" : "ITEM-2", "issue" : "2", "issued" : { "date-parts" : [ [ "2014", "7" ] ] }, "page" : "129-30", "title" : "Can the learning health care system be educated with observational data?", "type" : "article-journal", "volume" : "312" }, "uris" : [ "http://www.mendeley.com/documents/?uuid=a05780cd-8889-4d3e-80a3-a04e77b17ce5" ] }, { "id" : "ITEM-3", "itemData" : { "DOI" : "10.1093/cid/civ670", "ISSN" : "1058-4838", "PMID" : "26251049", "author" : [ { "dropping-particle" : "", "family" : "Pak", "given" : "Theodore R.", "non-dropping-particle" : "", "parse-names" : false, "suffix" : "" }, { "dropping-particle" : "", "family" : "Kasarskis", "given" : "Andrew", "non-dropping-particle" : "", "parse-names" : false, "suffix" : "" } ], "container-title" : "Clinical Infectious Diseases", "id" : "ITEM-3", "issue" : "11", "issued" : { "date-parts" : [ [ "2015" ] ] }, "page" : "1695-1702", "title" : "How Next-Generation Sequencing and Multiscale Data Analysis Will Transform Infectious Disease Management", "type" : "article-journal", "volume" : "61" }, "uris" : [ "http://www.mendeley.com/documents/?uuid=84e0eade-0015-4b4f-bf68-2a7718b9cbc7" ] } ], "mendeley" : { "formattedCitation" : "\\autocite{Dahabreh2014,Etheredge2007,Pak2015}", "plainTextFormattedCitation" : "\\autocite{Dahabreh2014,Etheredge2007,Pak2015}", "previouslyFormattedCitation" : "&lt;sup&gt;17\u201319&lt;/sup&gt;" }, "properties" : { "noteIndex" : 0 }, "schema" : "https://github.com/citation-style-language/schema/raw/master/csl-citation.json" }</w:instrText>
      </w:r>
      <w:r w:rsidR="00102AF7">
        <w:fldChar w:fldCharType="separate"/>
      </w:r>
      <w:r w:rsidR="00717812" w:rsidRPr="00717812">
        <w:rPr>
          <w:noProof/>
        </w:rPr>
        <w:t>\autocite{Dahabreh2014,Etheredge2007,Pak2015}</w:t>
      </w:r>
      <w:r w:rsidR="00102AF7">
        <w:fldChar w:fldCharType="end"/>
      </w:r>
      <w:r w:rsidR="00102AF7">
        <w:t xml:space="preserve"> </w:t>
      </w:r>
      <w:r w:rsidR="009E4DCB">
        <w:t xml:space="preserve">An analysis </w:t>
      </w:r>
      <w:r w:rsidR="00C343AC">
        <w:t xml:space="preserve">based on </w:t>
      </w:r>
      <w:r w:rsidR="008240EF" w:rsidRPr="008240EF">
        <w:rPr>
          <w:i/>
        </w:rPr>
        <w:t>automatically extractable</w:t>
      </w:r>
      <w:r w:rsidR="008240EF">
        <w:t xml:space="preserve"> data from </w:t>
      </w:r>
      <w:r w:rsidR="00261C40">
        <w:t>an</w:t>
      </w:r>
      <w:r w:rsidR="009E4DCB">
        <w:t xml:space="preserve"> EMR </w:t>
      </w:r>
      <w:r w:rsidR="008240EF">
        <w:t>that</w:t>
      </w:r>
      <w:r w:rsidR="009E4DCB">
        <w:t xml:space="preserve"> </w:t>
      </w:r>
      <w:r w:rsidR="002412F5">
        <w:t>quantifies</w:t>
      </w:r>
      <w:r w:rsidR="00BE5CBF">
        <w:t xml:space="preserve"> preventable hospital </w:t>
      </w:r>
      <w:r w:rsidR="00226C3F">
        <w:t>costs</w:t>
      </w:r>
      <w:r w:rsidR="008240EF">
        <w:t xml:space="preserve">, such as </w:t>
      </w:r>
      <w:r w:rsidR="00D703F2">
        <w:t xml:space="preserve">those attributable to </w:t>
      </w:r>
      <w:r w:rsidR="008240EF">
        <w:t xml:space="preserve">an HAI </w:t>
      </w:r>
      <w:r w:rsidR="00BE5CBF">
        <w:t xml:space="preserve">like CDI, would be </w:t>
      </w:r>
      <w:r w:rsidR="009E4DCB">
        <w:t>of</w:t>
      </w:r>
      <w:r w:rsidR="00D703F2">
        <w:t xml:space="preserve"> great value in building </w:t>
      </w:r>
      <w:r w:rsidR="007B078C">
        <w:t xml:space="preserve">a </w:t>
      </w:r>
      <w:r w:rsidR="00923C8B">
        <w:t xml:space="preserve">continuously </w:t>
      </w:r>
      <w:r w:rsidR="00D703F2">
        <w:t>le</w:t>
      </w:r>
      <w:r w:rsidR="008240EF">
        <w:t>arning healthcare system.</w:t>
      </w:r>
      <w:r w:rsidR="00A52DE4">
        <w:fldChar w:fldCharType="begin" w:fldLock="1"/>
      </w:r>
      <w:r w:rsidR="00717812">
        <w:instrText>ADDIN CSL_CITATION { "citationItems" : [ { "id" : "ITEM-1", "itemData" : { "DOI" : "10.1001/jama.2016.12537", "ISSN" : "0098-7484", "PMID" : "27668668", "author" : [ { "dropping-particle" : "", "family" : "Krumholz", "given" : "Harlan M.", "non-dropping-particle" : "", "parse-names" : false, "suffix" : "" }, { "dropping-particle" : "", "family" : "Terry", "given" : "Sharon F.", "non-dropping-particle" : "", "parse-names" : false, "suffix" : "" }, { "dropping-particle" : "", "family" : "Waldstreicher", "given" : "Joanne", "non-dropping-particle" : "", "parse-names" : false, "suffix" : "" } ], "container-title" : "JAMA", "id" : "ITEM-1", "issue" : "16", "issued" : { "date-parts" : [ [ "2016", "10", "25" ] ] }, "page" : "1669", "title" : "Data Acquisition, Curation, and Use for a Continuously Learning Health System", "type" : "article-journal", "volume" : "316" }, "uris" : [ "http://www.mendeley.com/documents/?uuid=975efd08-3c88-4caf-9a00-807d96912730" ] } ], "mendeley" : { "formattedCitation" : "\\autocite{Krumholz2016}", "plainTextFormattedCitation" : "\\autocite{Krumholz2016}", "previouslyFormattedCitation" : "&lt;sup&gt;20&lt;/sup&gt;" }, "properties" : { "noteIndex" : 0 }, "schema" : "https://github.com/citation-style-language/schema/raw/master/csl-citation.json" }</w:instrText>
      </w:r>
      <w:r w:rsidR="00A52DE4">
        <w:fldChar w:fldCharType="separate"/>
      </w:r>
      <w:r w:rsidR="00717812" w:rsidRPr="00717812">
        <w:rPr>
          <w:noProof/>
        </w:rPr>
        <w:t>\autocite{Krumholz2016}</w:t>
      </w:r>
      <w:r w:rsidR="00A52DE4">
        <w:fldChar w:fldCharType="end"/>
      </w:r>
      <w:r w:rsidR="00C01D17">
        <w:t xml:space="preserve"> EMRs contain </w:t>
      </w:r>
      <w:r w:rsidR="00356428">
        <w:t>many</w:t>
      </w:r>
      <w:r w:rsidR="00C01D17">
        <w:t xml:space="preserve"> structured </w:t>
      </w:r>
      <w:r w:rsidR="00C51CB6">
        <w:t xml:space="preserve">fields </w:t>
      </w:r>
      <w:r w:rsidR="004563BB">
        <w:t xml:space="preserve">relevant to this </w:t>
      </w:r>
      <w:r w:rsidR="00C01D17">
        <w:t xml:space="preserve">analysis, </w:t>
      </w:r>
      <w:r w:rsidR="00156F42">
        <w:t>including</w:t>
      </w:r>
      <w:r w:rsidR="00C43532">
        <w:t>:</w:t>
      </w:r>
      <w:r w:rsidR="00C01D17">
        <w:t xml:space="preserve"> diagnosis codes </w:t>
      </w:r>
      <w:r w:rsidR="00A42F2E">
        <w:t>and</w:t>
      </w:r>
      <w:r w:rsidR="00C01D17">
        <w:t xml:space="preserve"> lab results </w:t>
      </w:r>
      <w:r w:rsidR="00511E88">
        <w:t>demonstrating</w:t>
      </w:r>
      <w:r w:rsidR="00C01D17">
        <w:t xml:space="preserve"> onset of</w:t>
      </w:r>
      <w:r w:rsidR="004E5BAE">
        <w:t xml:space="preserve"> </w:t>
      </w:r>
      <w:r w:rsidR="00C43532">
        <w:t>HAI</w:t>
      </w:r>
      <w:r w:rsidR="00A05C66">
        <w:t>s</w:t>
      </w:r>
      <w:r w:rsidR="00C43532">
        <w:t>;</w:t>
      </w:r>
      <w:r w:rsidR="00C01D17">
        <w:t xml:space="preserve"> thousands of variables for </w:t>
      </w:r>
      <w:r w:rsidR="00213A5A">
        <w:t>procedures</w:t>
      </w:r>
      <w:r w:rsidR="00195BC2">
        <w:t>, problems,</w:t>
      </w:r>
      <w:r w:rsidR="00213A5A">
        <w:t xml:space="preserve"> and medications</w:t>
      </w:r>
      <w:r w:rsidR="00C01D17">
        <w:t xml:space="preserve"> that </w:t>
      </w:r>
      <w:r w:rsidR="00213A5A">
        <w:t>can serve as</w:t>
      </w:r>
      <w:r w:rsidR="00C01D17">
        <w:t xml:space="preserve"> covariates </w:t>
      </w:r>
      <w:r w:rsidR="000C7A4A">
        <w:t xml:space="preserve">for </w:t>
      </w:r>
      <w:r w:rsidR="003E0168">
        <w:t xml:space="preserve">adjustment in </w:t>
      </w:r>
      <w:r w:rsidR="000C7A4A">
        <w:t xml:space="preserve">observational </w:t>
      </w:r>
      <w:r w:rsidR="004063C0">
        <w:t>studies</w:t>
      </w:r>
      <w:r w:rsidR="00C43532">
        <w:t>;</w:t>
      </w:r>
      <w:r w:rsidR="000C7A4A">
        <w:t xml:space="preserve"> and</w:t>
      </w:r>
      <w:r w:rsidR="00C43532">
        <w:t xml:space="preserve"> importantly,</w:t>
      </w:r>
      <w:r w:rsidR="000C7A4A">
        <w:t xml:space="preserve"> </w:t>
      </w:r>
      <w:r w:rsidR="00A1527C">
        <w:t xml:space="preserve">the </w:t>
      </w:r>
      <w:r w:rsidR="00C01D17">
        <w:t>length of stay</w:t>
      </w:r>
      <w:r w:rsidR="00D8771D">
        <w:t xml:space="preserve"> </w:t>
      </w:r>
      <w:r w:rsidR="00ED4F26">
        <w:t xml:space="preserve">(LOS) </w:t>
      </w:r>
      <w:r w:rsidR="00D8771D">
        <w:t>for each visit</w:t>
      </w:r>
      <w:r w:rsidR="00C01D17">
        <w:t xml:space="preserve">, which </w:t>
      </w:r>
      <w:r w:rsidR="000C7A4A">
        <w:t xml:space="preserve">is the </w:t>
      </w:r>
      <w:r w:rsidR="006B2994">
        <w:t>primary</w:t>
      </w:r>
      <w:r w:rsidR="00F83A59">
        <w:t xml:space="preserve"> </w:t>
      </w:r>
      <w:r w:rsidR="008F7C7B">
        <w:t>contributor</w:t>
      </w:r>
      <w:r w:rsidR="00F83A59">
        <w:t xml:space="preserve"> </w:t>
      </w:r>
      <w:r w:rsidR="008F7C7B">
        <w:t>to</w:t>
      </w:r>
      <w:r w:rsidR="00F83A59">
        <w:t xml:space="preserve"> </w:t>
      </w:r>
      <w:r w:rsidR="005D68F7">
        <w:t>excess</w:t>
      </w:r>
      <w:r w:rsidR="000C7A4A">
        <w:t xml:space="preserve"> costs</w:t>
      </w:r>
      <w:r w:rsidR="00213A5A">
        <w:t xml:space="preserve"> for</w:t>
      </w:r>
      <w:r w:rsidR="004E5BAE">
        <w:t xml:space="preserve"> </w:t>
      </w:r>
      <w:r w:rsidR="00F83A59">
        <w:t>most</w:t>
      </w:r>
      <w:r w:rsidR="004E5BAE">
        <w:t xml:space="preserve"> HAIs, </w:t>
      </w:r>
      <w:r w:rsidR="00A770F3">
        <w:t>including</w:t>
      </w:r>
      <w:r w:rsidR="00213A5A">
        <w:t xml:space="preserve"> CDI.</w:t>
      </w:r>
      <w:r w:rsidR="00213A5A">
        <w:fldChar w:fldCharType="begin" w:fldLock="1"/>
      </w:r>
      <w:r w:rsidR="00717812">
        <w:instrText>ADDIN CSL_CITATION { "citationItems" : [ { "id" : "ITEM-1", "itemData" : { "DOI" : "10.1001/jamainternmed.2013.9763", "ISBN" : "2168-6114", "ISSN" : "2168-6114", "PMID" : "23999949", "abstract" : "IMPORTANCE: Health care-associated infections (HAIs) account for a large proportion of the harms caused by health care and are associated with high costs. Better evaluation of the costs of these infections could help providers and payers to justify investing in prevention.\\n\\nOBJECTIVE: To estimate costs associated with the most significant and targetable HAIs.\\n\\nDATA SOURCES: For estimation of attributable costs, we conducted a systematic review of the literature using PubMed for the years 1986 through April 2013. For HAI incidence estimates, we used the National Healthcare Safety Network of the Centers for Disease Control and Prevention (CDC).\\n\\nSTUDY SELECTION: Studies performed outside the United States were excluded. Inclusion criteria included a robust method of comparison using a matched control group or an appropriate regression strategy, generalizable populations typical of inpatient wards and critical care units, methodologic consistency with CDC definitions, and soundness of handling economic outcomes.\\n\\nDATA EXTRACTION AND SYNTHESIS: Three review cycles were completed, with the final iteration carried out from July 2011 to April 2013. Selected publications underwent a secondary review by the research team.\\n\\nMAIN OUTCOMES AND MEASURES: Costs, inflated to 2012 US dollars.\\n\\nRESULTS: Using Monte Carlo simulation, we generated point estimates and 95% CIs for attributable costs and length of hospital stay. On a per-case basis, central line-associated bloodstream infections were found to be the most costly HAIs at $45,814 (95% CI, $30,919-$65,245), followed by ventilator-associated pneumonia at $40,144 (95% CI, $36,286-$44,220), surgical site infections at $20,785 (95% CI, $18,902-$22,667), Clostridium difficile infection at $11,285 (95% CI, $9118-$13,574), and catheter-associated urinary tract infections at $896 (95% CI, $603-$1189). The total annual costs for the 5 major infections were $9.8 billion (95% CI, $8.3-$11.5 billion), with surgical site infections contributing the most to overall costs (33.7% of the total), followed by ventilator-associated pneumonia (31.6%), central line-associated bloodstream infections (18.9%), C difficile infections (15.4%), and catheter-associated urinary tract infections (&lt;1%).\\n\\nCONCLUSIONS AND RELEVANCE: While quality improvement initiatives have decreased HAI incidence and costs, much more remains to be done. As hospitals realize savings from prevention of these complications under payment reforms, the\u2026", "author" : [ { "dropping-particle" : "", "family" : "Zimlichman", "given" : "Eyal", "non-dropping-particle" : "", "parse-names" : false, "suffix" : "" }, { "dropping-particle" : "", "family" : "Henderson", "given" : "Daniel", "non-dropping-particle" : "", "parse-names" : false, "suffix" : "" }, { "dropping-particle" : "", "family" : "Tamir", "given" : "Orly", "non-dropping-particle" : "", "parse-names" : false, "suffix" : "" }, { "dropping-particle" : "", "family" : "Franz", "given" : "Calvin", "non-dropping-particle" : "", "parse-names" : false, "suffix" : "" }, { "dropping-particle" : "", "family" : "Song", "given" : "Peter", "non-dropping-particle" : "", "parse-names" : false, "suffix" : "" }, { "dropping-particle" : "", "family" : "Yamin", "given" : "Cyrus K.", "non-dropping-particle" : "", "parse-names" : false, "suffix" : "" }, { "dropping-particle" : "", "family" : "Keohane", "given" : "Carol", "non-dropping-particle" : "", "parse-names" : false, "suffix" : "" }, { "dropping-particle" : "", "family" : "Denham", "given" : "Charles R.", "non-dropping-particle" : "", "parse-names" : false, "suffix" : "" }, { "dropping-particle" : "", "family" : "Bates", "given" : "David W.", "non-dropping-particle" : "", "parse-names" : false, "suffix" : "" } ], "container-title" : "JAMA internal medicine", "id" : "ITEM-1", "issue" : "22", "issued" : { "date-parts" : [ [ "2013" ] ] }, "page" : "2039-46", "title" : "Health care-associated infections: a meta-analysis of costs and financial impact on the US health care system.", "type" : "article-journal", "volume" : "173" }, "uris" : [ "http://www.mendeley.com/documents/?uuid=c3782faa-a896-4aff-bdab-e8997d58b765" ] }, { "id" : "ITEM-2", "itemData" : { "DOI" : "10.1016/S0195-6701(96)90122-X", "ISBN" : "0195-6701", "ISSN" : "0195-6701", "PMID" : "8880547", "abstract" : "Clostridium difficile infection has become endemic in many hospitals and yet few data on the associated costs of such cases are available. We prospectively followed 50 consecutive cases of C. difficile infection and 92 control patients, who were admitted to the same geriatric wards within 72 h of the cases. Cases and controls had similar age, sex and major diagnosis distributions. Cases stayed significantly longer (mean 21.3 days, median 20.5 days; P &lt; 0.001) in hospital than controls, including an average 14 days in a side room. Diarrhoea developed in cases on average 10.8 days after admission, which, when compared with a mean duration of stay for controls of 25.2 days, implies that C. difficile infection caused an increased duration of stay, as opposed to infection occurring because of longer residence. There was a significantly higher death rate in cases compared with controls (P &lt; 0.01). Antibiotic treatment of C. difficile infection cost an average of Pounds 47 per case. The average number of laboratory investigations per day was similar for cases and controls, but the increased length of stay meant an extra cost for tests of approximately Pounds 210 per case. Assuming hotel costs of Pounds 150 (Pounds 200) per day stay (in a side room), 94% of the additional costs associated with C. difficile infection were due to increased duration of stay (Pounds 3850). The total identifiable increased cost of C. difficile infection was, therefore, in excess of Pounds 4000 per case. Such high costs can be used to justify expenditure on personnel and/or other control measures to reduce the incidence of this hospital-acquired infection.", "author" : [ { "dropping-particle" : "", "family" : "Wilcox", "given" : "M H", "non-dropping-particle" : "", "parse-names" : false, "suffix" : "" }, { "dropping-particle" : "", "family" : "Cunniffe", "given" : "J G", "non-dropping-particle" : "", "parse-names" : false, "suffix" : "" }, { "dropping-particle" : "", "family" : "Trundle", "given" : "C", "non-dropping-particle" : "", "parse-names" : false, "suffix" : "" }, { "dropping-particle" : "", "family" : "Redpath", "given" : "C", "non-dropping-particle" : "", "parse-names" : false, "suffix" : "" } ], "container-title" : "The Journal of hospital infection", "id" : "ITEM-2", "issue" : "1", "issued" : { "date-parts" : [ [ "1996" ] ] }, "page" : "23-30", "title" : "Financial burden of hospital-acquired Clostridium difficile infection.", "type" : "article-journal", "volume" : "34" }, "uris" : [ "http://www.mendeley.com/documents/?uuid=fb4c33e6-57cb-4561-89ce-59c9637c9e2b" ] }, { "id" : "ITEM-3", "itemData" : { "DOI" : "10.1111/j.1469-0691.2011.03571.x", "ISBN" : "1469-0691 (Electronic)\\r1198-743X (Linking)", "ISSN" : "1198743X", "PMID" : "21668576", "abstract" : "Although Clostridium difficile (C. difficile) is the leading cause of infectious diarrhoea in hospitalized patients, the economic burden of this major nosocomial pathogen for hospitals, third-party payers and society remains unclear. We developed an economic computer simulation model to determine the costs attributable to healthcare-acquired C. difficile infection (CDI) from the hospital, third-party payer and societal perspectives. Sensitivity analyses explored the effects of varying the cost of hospitalization, C. difficile-attributable length of stay, and the probability of initial and secondary recurrences. The median cost of a case ranged from $9179 to $11 456 from the hospital perspective, $8932 to $11 679 from the third-party payor perspective, and $13 310 to $16 464 from the societal perspective. Most of the costs incurred were accrued during a patient's primary CDI episode. Hospitals with an incidence of 4.1 CDI cases per 100 000 discharges would incur costs &gt;/=$3.2 million (hospital perspective); an incidence of 10.5 would lead to costs &gt;/=$30.6 million. Our model suggests that the annual US economic burden of CDI would be &gt;/=$496 million (hospital perspective), &gt;/=$547 million (third-party payer perspective) and &gt;/=$796 million (societal perspective). Our results show that C. difficile infection is indeed costly, not only to third-party payers and the hospital, but to society as well. These results are consistent with current literature citing C. difficile as a costly disease.", "author" : [ { "dropping-particle" : "", "family" : "McGlone", "given" : "S. M.", "non-dropping-particle" : "", "parse-names" : false, "suffix" : "" }, { "dropping-particle" : "", "family" : "Bailey", "given" : "R. R.", "non-dropping-particle" : "", "parse-names" : false, "suffix" : "" }, { "dropping-particle" : "", "family" : "Zimmer", "given" : "S. M.", "non-dropping-particle" : "", "parse-names" : false, "suffix" : "" }, { "dropping-particle" : "", "family" : "Popovich", "given" : "M. J.", "non-dropping-particle" : "", "parse-names" : false, "suffix" : "" }, { "dropping-particle" : "", "family" : "Tian", "given" : "Y.", "non-dropping-particle" : "", "parse-names" : false, "suffix" : "" }, { "dropping-particle" : "", "family" : "Ufberg", "given" : "P.", "non-dropping-particle" : "", "parse-names" : false, "suffix" : "" }, { "dropping-particle" : "", "family" : "Muder", "given" : "R. R.", "non-dropping-particle" : "", "parse-names" : false, "suffix" : "" }, { "dropping-particle" : "", "family" : "Lee", "given" : "B. Y.", "non-dropping-particle" : "", "parse-names" : false, "suffix" : "" } ], "container-title" : "Clinical Microbiology and Infection", "id" : "ITEM-3", "issue" : "3", "issued" : { "date-parts" : [ [ "2012" ] ] }, "page" : "282-289", "publisher" : "European Society of Clinical Infectious Diseases", "title" : "The economic burden of Clostridium difficile", "type" : "article-journal", "volume" : "18" }, "uris" : [ "http://www.mendeley.com/documents/?uuid=9da019eb-34a9-4776-a37b-9b8820273ef3" ] } ], "mendeley" : { "formattedCitation" : "\\autocite{McGlone2012,Wilcox1996,Zimlichman2013}", "plainTextFormattedCitation" : "\\autocite{McGlone2012,Wilcox1996,Zimlichman2013}", "previouslyFormattedCitation" : "&lt;sup&gt;3,21,22&lt;/sup&gt;" }, "properties" : { "noteIndex" : 0 }, "schema" : "https://github.com/citation-style-language/schema/raw/master/csl-citation.json" }</w:instrText>
      </w:r>
      <w:r w:rsidR="00213A5A">
        <w:fldChar w:fldCharType="separate"/>
      </w:r>
      <w:r w:rsidR="00717812" w:rsidRPr="00717812">
        <w:rPr>
          <w:noProof/>
        </w:rPr>
        <w:t>\autocite{McGlone2012,Wilcox1996,Zimlichman2013}</w:t>
      </w:r>
      <w:r w:rsidR="00213A5A">
        <w:fldChar w:fldCharType="end"/>
      </w:r>
    </w:p>
    <w:p w14:paraId="76DF6F6A" w14:textId="11324BD9" w:rsidR="002B4983" w:rsidRPr="00BE5CBF" w:rsidRDefault="00861C79" w:rsidP="00861C79">
      <w:pPr>
        <w:ind w:firstLine="720"/>
      </w:pPr>
      <w:r>
        <w:lastRenderedPageBreak/>
        <w:t xml:space="preserve">The goal of this study was to generate a robust estimate of local cost </w:t>
      </w:r>
      <w:r w:rsidR="00EC5A81">
        <w:t>associated with</w:t>
      </w:r>
      <w:r>
        <w:t xml:space="preserve"> CDI using data that are automatically extractable from </w:t>
      </w:r>
      <w:r w:rsidR="005E5FFB">
        <w:t>a typical</w:t>
      </w:r>
      <w:r>
        <w:t xml:space="preserve"> EMR.</w:t>
      </w:r>
      <w:r w:rsidR="009E4DCB">
        <w:t xml:space="preserve"> </w:t>
      </w:r>
      <w:r>
        <w:t>W</w:t>
      </w:r>
      <w:r w:rsidR="00437F2E">
        <w:t>e use</w:t>
      </w:r>
      <w:r w:rsidR="006D6E9A">
        <w:t xml:space="preserve"> </w:t>
      </w:r>
      <w:r w:rsidR="00BD47D7">
        <w:t>all available structured data recorded within 24 hours of</w:t>
      </w:r>
      <w:r w:rsidR="003277F8">
        <w:t xml:space="preserve"> admission in the EMR—</w:t>
      </w:r>
      <w:r w:rsidR="00E65EA0">
        <w:t xml:space="preserve">including </w:t>
      </w:r>
      <w:r w:rsidR="00804274">
        <w:t xml:space="preserve">over 20,000 </w:t>
      </w:r>
      <w:r w:rsidR="00D97035">
        <w:t xml:space="preserve">variables, </w:t>
      </w:r>
      <w:r w:rsidR="00E65EA0">
        <w:t xml:space="preserve">such as </w:t>
      </w:r>
      <w:r w:rsidR="00437F2E">
        <w:t>medications</w:t>
      </w:r>
      <w:r w:rsidR="00C47BCA">
        <w:t xml:space="preserve"> reported </w:t>
      </w:r>
      <w:r w:rsidR="00B51809">
        <w:t xml:space="preserve">and </w:t>
      </w:r>
      <w:r w:rsidR="00C47BCA">
        <w:t>administered</w:t>
      </w:r>
      <w:r w:rsidR="00437F2E">
        <w:t xml:space="preserve">, abnormal lab values, and </w:t>
      </w:r>
      <w:r w:rsidR="003277F8">
        <w:t>problem list entries—</w:t>
      </w:r>
      <w:r w:rsidR="000A3223">
        <w:t>to build</w:t>
      </w:r>
      <w:r w:rsidR="00B72626">
        <w:t xml:space="preserve"> </w:t>
      </w:r>
      <w:r w:rsidR="00761B43">
        <w:t>fully</w:t>
      </w:r>
      <w:r w:rsidR="007278AA">
        <w:t xml:space="preserve"> </w:t>
      </w:r>
      <w:r w:rsidR="00B72626">
        <w:t>data-driven</w:t>
      </w:r>
      <w:r w:rsidR="00B82114">
        <w:t xml:space="preserve"> </w:t>
      </w:r>
      <w:r w:rsidR="00437F2E">
        <w:t xml:space="preserve">models for CDI </w:t>
      </w:r>
      <w:r w:rsidR="003E5807">
        <w:t>risk</w:t>
      </w:r>
      <w:r w:rsidR="00B82114">
        <w:t xml:space="preserve"> using </w:t>
      </w:r>
      <w:r w:rsidR="00FC6770">
        <w:t xml:space="preserve">a </w:t>
      </w:r>
      <w:r w:rsidR="00B82114">
        <w:t xml:space="preserve">machine learning </w:t>
      </w:r>
      <w:r w:rsidR="00162BDB">
        <w:t>algorithm</w:t>
      </w:r>
      <w:r w:rsidR="00973C53">
        <w:t>,</w:t>
      </w:r>
      <w:r w:rsidR="000A3223">
        <w:t xml:space="preserve"> avoid</w:t>
      </w:r>
      <w:r w:rsidR="00973C53">
        <w:t>ing</w:t>
      </w:r>
      <w:r w:rsidR="000A3223">
        <w:t xml:space="preserve"> the</w:t>
      </w:r>
      <w:r w:rsidR="00A031A6">
        <w:t xml:space="preserve"> potential</w:t>
      </w:r>
      <w:r w:rsidR="000A3223">
        <w:t xml:space="preserve"> bias</w:t>
      </w:r>
      <w:r w:rsidR="00D46A05">
        <w:t xml:space="preserve"> of preselected</w:t>
      </w:r>
      <w:r w:rsidR="000A3223">
        <w:t xml:space="preserve"> covariates</w:t>
      </w:r>
      <w:r w:rsidR="003073C2">
        <w:t xml:space="preserve"> </w:t>
      </w:r>
      <w:r w:rsidR="00A031A6">
        <w:t>and</w:t>
      </w:r>
      <w:r w:rsidR="003073C2">
        <w:t xml:space="preserve"> manual </w:t>
      </w:r>
      <w:r w:rsidR="00CF5720">
        <w:t>chart review</w:t>
      </w:r>
      <w:r w:rsidR="00A5322F">
        <w:t xml:space="preserve">. </w:t>
      </w:r>
      <w:r w:rsidR="000A3223">
        <w:t>CDI risk models</w:t>
      </w:r>
      <w:r w:rsidR="00A5322F">
        <w:t xml:space="preserve"> </w:t>
      </w:r>
      <w:r w:rsidR="00A81D21">
        <w:t>trained on</w:t>
      </w:r>
      <w:r w:rsidR="00B74768">
        <w:t xml:space="preserve"> </w:t>
      </w:r>
      <w:r w:rsidR="00C418BD">
        <w:t>uncurated</w:t>
      </w:r>
      <w:r w:rsidR="00B74768">
        <w:t xml:space="preserve"> data from</w:t>
      </w:r>
      <w:r w:rsidR="00A5322F">
        <w:t xml:space="preserve"> EMR</w:t>
      </w:r>
      <w:r w:rsidR="00B74768">
        <w:t xml:space="preserve">s </w:t>
      </w:r>
      <w:r w:rsidR="004F0623">
        <w:t xml:space="preserve">have </w:t>
      </w:r>
      <w:r w:rsidR="0030482F">
        <w:t xml:space="preserve">already </w:t>
      </w:r>
      <w:r w:rsidR="00A5322F">
        <w:t>outperform</w:t>
      </w:r>
      <w:r w:rsidR="004F0623">
        <w:t>ed</w:t>
      </w:r>
      <w:r w:rsidR="00ED4F26">
        <w:t xml:space="preserve"> </w:t>
      </w:r>
      <w:r w:rsidR="00A5322F">
        <w:t xml:space="preserve">models </w:t>
      </w:r>
      <w:r w:rsidR="00207C52">
        <w:t>that only incorporate</w:t>
      </w:r>
      <w:r w:rsidR="006D1734">
        <w:t xml:space="preserve"> variables </w:t>
      </w:r>
      <w:r w:rsidR="00C87BD2">
        <w:t>for</w:t>
      </w:r>
      <w:r w:rsidR="00A5322F">
        <w:t xml:space="preserve"> known risk factors</w:t>
      </w:r>
      <w:r w:rsidR="00F26442">
        <w:t xml:space="preserve">, </w:t>
      </w:r>
      <w:r w:rsidR="00A92B99">
        <w:t>indicating that</w:t>
      </w:r>
      <w:r w:rsidR="00F26442">
        <w:t xml:space="preserve"> CDI </w:t>
      </w:r>
      <w:r w:rsidR="00B82114">
        <w:t xml:space="preserve">risk </w:t>
      </w:r>
      <w:r w:rsidR="00BF523C">
        <w:t>m</w:t>
      </w:r>
      <w:r w:rsidR="00923B9D">
        <w:t xml:space="preserve">ay </w:t>
      </w:r>
      <w:r w:rsidR="004631B2">
        <w:t xml:space="preserve">be </w:t>
      </w:r>
      <w:r w:rsidR="00923B9D">
        <w:t xml:space="preserve">nuanced </w:t>
      </w:r>
      <w:r w:rsidR="00DC222F">
        <w:t>in</w:t>
      </w:r>
      <w:r w:rsidR="00294A6E">
        <w:t xml:space="preserve"> </w:t>
      </w:r>
      <w:r w:rsidR="006B2191">
        <w:t>particular</w:t>
      </w:r>
      <w:r w:rsidR="00923B9D">
        <w:t xml:space="preserve"> care setting</w:t>
      </w:r>
      <w:r w:rsidR="00294A6E">
        <w:t>s</w:t>
      </w:r>
      <w:r w:rsidR="00ED4F26">
        <w:t>.</w:t>
      </w:r>
      <w:r w:rsidR="000A3223">
        <w:fldChar w:fldCharType="begin" w:fldLock="1"/>
      </w:r>
      <w:r w:rsidR="00717812">
        <w:instrText>ADDIN CSL_CITATION { "citationItems" : [ { "id" : "ITEM-1", "itemData" : { "DOI" : "10.1093/ofid/ofu045", "author" : [ { "dropping-particle" : "", "family" : "Wiens", "given" : "Jenna", "non-dropping-particle" : "", "parse-names" : false, "suffix" : "" }, { "dropping-particle" : "", "family" : "Campbell", "given" : "WN", "non-dropping-particle" : "", "parse-names" : false, "suffix" : "" } ], "container-title" : "Open Forum Infectious Diseases", "id" : "ITEM-1", "issue" : "2", "issued" : { "date-parts" : [ [ "2014" ] ] }, "page" : "1-9", "title" : "Learning Data-Driven Patient Risk Stratification Models for Clostridium difficile", "type" : "article-journal", "volume" : "1" }, "uris" : [ "http://www.mendeley.com/documents/?uuid=1be90483-7594-4ef3-a0a1-92457eeca6f0" ] } ], "mendeley" : { "formattedCitation" : "\\autocite{Wiens2014}", "plainTextFormattedCitation" : "\\autocite{Wiens2014}", "previouslyFormattedCitation" : "&lt;sup&gt;23&lt;/sup&gt;" }, "properties" : { "noteIndex" : 0 }, "schema" : "https://github.com/citation-style-language/schema/raw/master/csl-citation.json" }</w:instrText>
      </w:r>
      <w:r w:rsidR="000A3223">
        <w:fldChar w:fldCharType="separate"/>
      </w:r>
      <w:r w:rsidR="00717812" w:rsidRPr="00717812">
        <w:rPr>
          <w:noProof/>
        </w:rPr>
        <w:t>\autocite{Wiens2014}</w:t>
      </w:r>
      <w:r w:rsidR="000A3223">
        <w:fldChar w:fldCharType="end"/>
      </w:r>
      <w:r w:rsidR="00B72626">
        <w:t xml:space="preserve"> </w:t>
      </w:r>
      <w:proofErr w:type="gramStart"/>
      <w:r w:rsidR="006D1734">
        <w:t>We</w:t>
      </w:r>
      <w:proofErr w:type="gramEnd"/>
      <w:r w:rsidR="006D1734">
        <w:t xml:space="preserve"> then use</w:t>
      </w:r>
      <w:r w:rsidR="00D53BD0">
        <w:t xml:space="preserve"> </w:t>
      </w:r>
      <w:r w:rsidR="00CC21CB">
        <w:t xml:space="preserve">these trained </w:t>
      </w:r>
      <w:r w:rsidR="00D53BD0">
        <w:t xml:space="preserve">CDI risk </w:t>
      </w:r>
      <w:r w:rsidR="00437F2E">
        <w:t xml:space="preserve">models </w:t>
      </w:r>
      <w:r w:rsidR="004E3F35">
        <w:t>for propensity sco</w:t>
      </w:r>
      <w:r w:rsidR="00995045">
        <w:t xml:space="preserve">re matching, which allows </w:t>
      </w:r>
      <w:r w:rsidR="004E3F35">
        <w:t>estima</w:t>
      </w:r>
      <w:r w:rsidR="00ED4F26">
        <w:t>tion of change</w:t>
      </w:r>
      <w:r w:rsidR="006D1734">
        <w:t>s</w:t>
      </w:r>
      <w:r w:rsidR="00ED4F26">
        <w:t xml:space="preserve"> in LOS </w:t>
      </w:r>
      <w:r w:rsidR="00747072">
        <w:t>associated with</w:t>
      </w:r>
      <w:r w:rsidR="004E3F35">
        <w:t xml:space="preserve"> CDI. </w:t>
      </w:r>
      <w:r w:rsidR="00633D35">
        <w:t>M</w:t>
      </w:r>
      <w:r w:rsidR="004E3F35">
        <w:t xml:space="preserve">ost previous studies of CDI cost do not account for the </w:t>
      </w:r>
      <w:r w:rsidR="00ED4F26">
        <w:t>possibility that longer LOS increases the</w:t>
      </w:r>
      <w:r w:rsidR="00995045">
        <w:t xml:space="preserve"> risk of CDI, i.e., </w:t>
      </w:r>
      <w:r w:rsidR="00ED4F26">
        <w:t xml:space="preserve">reverse causation, and </w:t>
      </w:r>
      <w:r w:rsidR="00143660">
        <w:t xml:space="preserve">therefore </w:t>
      </w:r>
      <w:r w:rsidR="00ED4F26">
        <w:t>likely overestimate the cost of CDI.</w:t>
      </w:r>
      <w:r w:rsidR="00ED4F26">
        <w:fldChar w:fldCharType="begin" w:fldLock="1"/>
      </w:r>
      <w:r w:rsidR="00717812">
        <w:instrText>ADDIN CSL_CITATION { "citationItems" : [ { "id" : "ITEM-1", "itemData" : { "DOI" : "10.1017/ice.2015.132", "ISBN" : "1559-6834", "ISSN" : "1559-6834", "PMID" : "26006153", "abstract" : "BACKGROUND Standard estimates of the impact of Clostridium difficile infections (CDI) on inpatient lengths of stay (LOS) may overstate inpatient care costs attributable to CDI. In this study, we used multistate modeling (MSM) of CDI timing to reduce bias in estimates of excess LOS. METHODS A retrospective cohort study of all hospitalizations at any of 120 acute care facilities within the US Department of Veterans Affairs (VA) between 2005 and 2012 was conducted. We estimated the excess LOS attributable to CDI using an MSM to address time-dependent bias. Bootstrapping was used to generate 95% confidence intervals (CI). These estimates were compared to unadjusted differences in mean LOS for hospitalizations with and without CDI. RESULTS During the study period, there were 3.96 million hospitalizations and 43,540 CDIs. A comparison of unadjusted means suggested an excess LOS of 14.0 days (19.4 vs 5.4 days). In contrast, the MSM estimated an attributable LOS of only 2.27 days (95% CI, 2.14-2.40). The excess LOS for mild-to-moderate CDI was 0.75 days (95% CI, 0.59-0.89), and for severe CDI, it was 4.11 days (95% CI, 3.90-4.32). Substantial variation across the Veteran Integrated Services Networks (VISN) was observed. CONCLUSIONS CDI significantly contributes to LOS, but the magnitude of its estimated impact is smaller when methods are used that account for the time-varying nature of infection. The greatest impact on LOS occurred among patients with severe CDI. Significant geographic variability was observed. MSM is a useful tool for obtaining more accurate estimates of the inpatient care costs of CDI. Infect. Control Hosp. Epidemiol. 2015;00(0):1-7.", "author" : [ { "dropping-particle" : "", "family" : "Stevens", "given" : "Vanessa W", "non-dropping-particle" : "", "parse-names" : false, "suffix" : "" }, { "dropping-particle" : "", "family" : "Khader", "given" : "Karim", "non-dropping-particle" : "", "parse-names" : false, "suffix" : "" }, { "dropping-particle" : "", "family" : "Nelson", "given" : "Richard E", "non-dropping-particle" : "", "parse-names" : false, "suffix" : "" }, { "dropping-particle" : "", "family" : "Jones", "given" : "Makoto", "non-dropping-particle" : "", "parse-names" : false, "suffix" : "" }, { "dropping-particle" : "", "family" : "Rubin", "given" : "Michael a", "non-dropping-particle" : "", "parse-names" : false, "suffix" : "" }, { "dropping-particle" : "", "family" : "Brown", "given" : "Kevin a", "non-dropping-particle" : "", "parse-names" : false, "suffix" : "" }, { "dropping-particle" : "", "family" : "Evans", "given" : "Martin E", "non-dropping-particle" : "", "parse-names" : false, "suffix" : "" }, { "dropping-particle" : "", "family" : "Greene", "given" : "Tom", "non-dropping-particle" : "", "parse-names" : false, "suffix" : "" }, { "dropping-particle" : "", "family" : "Slade", "given" : "Eric", "non-dropping-particle" : "", "parse-names" : false, "suffix" : "" }, { "dropping-particle" : "", "family" : "Samore", "given" : "Matthew H", "non-dropping-particle" : "", "parse-names" : false, "suffix" : "" } ], "container-title" : "Infection control and hospital epidemiology", "id" : "ITEM-1", "issue" : "Cdi", "issued" : { "date-parts" : [ [ "2015" ] ] }, "page" : "1-7", "title" : "Excess Length of Stay Attributable to Clostridium difficile Infection (CDI) in the Acute Care Setting: A Multistate Model.", "type" : "article-journal", "volume" : "36" }, "uris" : [ "http://www.mendeley.com/documents/?uuid=48762d07-8992-4ffd-a6c6-cae69631360e" ] }, { "id" : "ITEM-2", "itemData" : { "DOI" : "10.1016/j.ajic.2013.07.006", "ISBN" : "0196-6553\r1527-3296", "ISSN" : "01966553", "PMID" : "24290226", "abstract" : "Background Clostridium difficile infection (CDI) possibly extends hospital length of stay (LOS); however, the current evidence does not account for the time-dependent bias, ie, when infection is incorrectly analyzed as a baseline covariate. The aim of this study was to determine whether CDI increases LOS after managing this bias. Methods We examined the estimated extra LOS because of CDI using a multistate model. Data from all persons hospitalized &gt;48 hours over 4 years in a tertiary hospital in Australia were analyzed. Persons with health care-associated CDIs were identified. Cox proportional hazards models were applied together with multistate modeling. Results One hundred fifty-eight of 58,942 admissions examined had CDI. The mean extra LOS because of infection was 0.9 days (95% confidence interval: -1.8 to 3.6 days, P =.51) when a multistate model was applied. The hazard of discharge was lower in persons who had CDI (adjusted hazard ratio, 0.42; P &lt;.001) when a Cox proportional hazard model was applied. Conclusion This study is the first to use multistate models to determine the extra LOS because of CDI. Results suggest CDI does not significantly contribute to hospital LOS, contradicting findings published elsewhere. Conversely, when methods prone to result in time-dependent bias were applied to the data, the hazard of discharge significantly increased. These findings contribute to discussion on methods used to evaluate LOS and health care-associated infections.", "author" : [ { "dropping-particle" : "", "family" : "Mitchell", "given" : "Brett G.", "non-dropping-particle" : "", "parse-names" : false, "suffix" : "" }, { "dropping-particle" : "", "family" : "Gardner", "given" : "Anne", "non-dropping-particle" : "", "parse-names" : false, "suffix" : "" }, { "dropping-particle" : "", "family" : "Barnett", "given" : "Adrian G.", "non-dropping-particle" : "", "parse-names" : false, "suffix" : "" }, { "dropping-particle" : "", "family" : "Hiller", "given" : "Janet E.", "non-dropping-particle" : "", "parse-names" : false, "suffix" : "" }, { "dropping-particle" : "", "family" : "Graves", "given" : "Nicholas", "non-dropping-particle" : "", "parse-names" : false, "suffix" : "" } ], "container-title" : "American Journal of Infection Control", "id" : "ITEM-2", "issue" : "2", "issued" : { "date-parts" : [ [ "2014" ] ] }, "page" : "164-167", "publisher" : "Elsevier Inc", "title" : "The prolongation of length of stay because of Clostridium difficile infection", "type" : "article-journal", "volume" : "42" }, "uris" : [ "http://www.mendeley.com/documents/?uuid=a1f2dcd7-ed71-4ff1-9e5a-589fada7571d" ] } ], "mendeley" : { "formattedCitation" : "\\autocite{Mitchell2014,Stevens2015}", "plainTextFormattedCitation" : "\\autocite{Mitchell2014,Stevens2015}", "previouslyFormattedCitation" : "&lt;sup&gt;7,24&lt;/sup&gt;" }, "properties" : { "noteIndex" : 0 }, "schema" : "https://github.com/citation-style-language/schema/raw/master/csl-citation.json" }</w:instrText>
      </w:r>
      <w:r w:rsidR="00ED4F26">
        <w:fldChar w:fldCharType="separate"/>
      </w:r>
      <w:r w:rsidR="00717812" w:rsidRPr="00717812">
        <w:rPr>
          <w:noProof/>
        </w:rPr>
        <w:t>\autocite{Mitchell2014,Stevens2015}</w:t>
      </w:r>
      <w:r w:rsidR="00ED4F26">
        <w:fldChar w:fldCharType="end"/>
      </w:r>
      <w:r w:rsidR="00995045">
        <w:t xml:space="preserve"> </w:t>
      </w:r>
      <w:proofErr w:type="gramStart"/>
      <w:r w:rsidR="00995045">
        <w:t>To</w:t>
      </w:r>
      <w:proofErr w:type="gramEnd"/>
      <w:r w:rsidR="00995045">
        <w:t xml:space="preserve"> adjust for this, we stratify our analysis by the time of CDI diagnosis to find the </w:t>
      </w:r>
      <w:r w:rsidR="00466E0E">
        <w:t xml:space="preserve">change in </w:t>
      </w:r>
      <w:r w:rsidR="00995045">
        <w:t xml:space="preserve">LOS </w:t>
      </w:r>
      <w:r w:rsidR="00BF4023">
        <w:t>conditional on</w:t>
      </w:r>
      <w:r w:rsidR="00995045">
        <w:t xml:space="preserve"> minimal</w:t>
      </w:r>
      <w:r w:rsidR="0011750D">
        <w:t xml:space="preserve"> prior</w:t>
      </w:r>
      <w:r w:rsidR="00995045">
        <w:t xml:space="preserve"> exposure</w:t>
      </w:r>
      <w:r w:rsidR="0049006D">
        <w:t xml:space="preserve"> to the hospital environment. Finally, we</w:t>
      </w:r>
      <w:r w:rsidR="0083016D">
        <w:t xml:space="preserve"> </w:t>
      </w:r>
      <w:r w:rsidR="0059453A">
        <w:t xml:space="preserve">compare these </w:t>
      </w:r>
      <w:r>
        <w:t xml:space="preserve">results </w:t>
      </w:r>
      <w:r w:rsidR="00C22F56">
        <w:t xml:space="preserve">to a </w:t>
      </w:r>
      <w:r w:rsidR="009671FD">
        <w:t xml:space="preserve">multistate model of </w:t>
      </w:r>
      <w:r w:rsidR="00995045">
        <w:t xml:space="preserve">competing </w:t>
      </w:r>
      <w:r w:rsidR="008774A4">
        <w:t xml:space="preserve">time-dependent </w:t>
      </w:r>
      <w:r w:rsidR="00995045">
        <w:t xml:space="preserve">risks between discharge and </w:t>
      </w:r>
      <w:r w:rsidR="00D0431B">
        <w:t xml:space="preserve">the </w:t>
      </w:r>
      <w:r w:rsidR="00AF5DF0">
        <w:t xml:space="preserve">onset of </w:t>
      </w:r>
      <w:r w:rsidR="00331505">
        <w:t>C</w:t>
      </w:r>
      <w:r w:rsidR="00AF5DF0">
        <w:t>DI.</w:t>
      </w:r>
      <w:r w:rsidR="00584B78">
        <w:t xml:space="preserve"> </w:t>
      </w:r>
    </w:p>
    <w:p w14:paraId="74C22CCA" w14:textId="77777777" w:rsidR="00394153" w:rsidRDefault="00394153" w:rsidP="00394153">
      <w:pPr>
        <w:pStyle w:val="Heading1"/>
      </w:pPr>
      <w:r>
        <w:t>Methods</w:t>
      </w:r>
    </w:p>
    <w:p w14:paraId="583D482D" w14:textId="77777777" w:rsidR="006F5325" w:rsidRDefault="006F5325" w:rsidP="006F5325">
      <w:pPr>
        <w:pStyle w:val="Heading2"/>
      </w:pPr>
      <w:r>
        <w:t>Data Source</w:t>
      </w:r>
    </w:p>
    <w:p w14:paraId="4206DDDC" w14:textId="3BB13C4E" w:rsidR="00394153" w:rsidRDefault="009A7B7C" w:rsidP="004853B0">
      <w:r>
        <w:t>This study was conducted at The Mount Sinai Hospital, a 1,171-bed tertiary care hospital in New York, NY.</w:t>
      </w:r>
      <w:r w:rsidR="006B4B31">
        <w:t xml:space="preserve"> </w:t>
      </w:r>
      <w:r w:rsidR="00512D7A">
        <w:t>Records</w:t>
      </w:r>
      <w:r w:rsidR="006B4B31">
        <w:t xml:space="preserve"> of adult inpatient visits </w:t>
      </w:r>
      <w:r w:rsidR="005A6AC7">
        <w:t xml:space="preserve">were </w:t>
      </w:r>
      <w:r w:rsidR="009F79E4">
        <w:t>extracted</w:t>
      </w:r>
      <w:r w:rsidR="005A6AC7">
        <w:t xml:space="preserve"> from</w:t>
      </w:r>
      <w:r w:rsidR="00480A49">
        <w:t xml:space="preserve"> </w:t>
      </w:r>
      <w:r w:rsidR="00E36720">
        <w:t>warehoused</w:t>
      </w:r>
      <w:r w:rsidR="00150004">
        <w:t xml:space="preserve"> </w:t>
      </w:r>
      <w:r w:rsidR="005A6AC7">
        <w:t xml:space="preserve">Epic EMR </w:t>
      </w:r>
      <w:r w:rsidR="00E36720">
        <w:t xml:space="preserve">data </w:t>
      </w:r>
      <w:r w:rsidR="005A6AC7">
        <w:t>and de-identified using the</w:t>
      </w:r>
      <w:r w:rsidR="00DB4663">
        <w:t xml:space="preserve"> HIPAA</w:t>
      </w:r>
      <w:r w:rsidR="005A6AC7">
        <w:t xml:space="preserve"> Safe Harbor method</w:t>
      </w:r>
      <w:r w:rsidR="00DB4663">
        <w:t xml:space="preserve">, </w:t>
      </w:r>
      <w:r w:rsidR="004C7FE6">
        <w:t xml:space="preserve">45 CFR </w:t>
      </w:r>
      <w:r w:rsidR="005A6AC7">
        <w:t>§</w:t>
      </w:r>
      <w:r w:rsidR="005A6AC7" w:rsidRPr="005A6AC7">
        <w:t>164.514</w:t>
      </w:r>
      <w:r w:rsidR="004C7FE6">
        <w:t>(b)(2).</w:t>
      </w:r>
      <w:r w:rsidR="005B345D">
        <w:t xml:space="preserve"> D</w:t>
      </w:r>
      <w:r w:rsidR="00B61C6D">
        <w:t>ata was collected on demographics</w:t>
      </w:r>
      <w:r w:rsidR="005B345D">
        <w:t xml:space="preserve">, </w:t>
      </w:r>
      <w:r w:rsidR="00C856CC">
        <w:t>LOS</w:t>
      </w:r>
      <w:r w:rsidR="005B345D">
        <w:t xml:space="preserve">, time of death, admission sources, reported medications, and the presence of </w:t>
      </w:r>
      <w:r w:rsidR="00D43595">
        <w:t>a</w:t>
      </w:r>
      <w:r w:rsidR="005B345D">
        <w:t xml:space="preserve"> </w:t>
      </w:r>
      <w:r w:rsidR="00587BC2">
        <w:t>“</w:t>
      </w:r>
      <w:r w:rsidR="005B345D">
        <w:t>008.45</w:t>
      </w:r>
      <w:r w:rsidR="00587BC2">
        <w:t>”</w:t>
      </w:r>
      <w:r w:rsidR="002C5C52">
        <w:t xml:space="preserve"> </w:t>
      </w:r>
      <w:r w:rsidR="00F91C91">
        <w:t xml:space="preserve">ICD-9 </w:t>
      </w:r>
      <w:r w:rsidR="00802FDD">
        <w:t xml:space="preserve">principal or secondary </w:t>
      </w:r>
      <w:r w:rsidR="00127713">
        <w:t xml:space="preserve">visit </w:t>
      </w:r>
      <w:r w:rsidR="005B345D">
        <w:t>diagnosis code</w:t>
      </w:r>
      <w:r w:rsidR="00127713">
        <w:t xml:space="preserve"> </w:t>
      </w:r>
      <w:r w:rsidR="00060C27">
        <w:t xml:space="preserve">denoting </w:t>
      </w:r>
      <w:r w:rsidR="005B345D">
        <w:t xml:space="preserve">“Intestinal infection due to </w:t>
      </w:r>
      <w:r w:rsidR="005B345D">
        <w:rPr>
          <w:i/>
        </w:rPr>
        <w:t>Clostridium difficile.</w:t>
      </w:r>
      <w:r w:rsidR="005B345D">
        <w:t xml:space="preserve">” Furthermore, </w:t>
      </w:r>
      <w:r w:rsidR="00A83064">
        <w:t>all</w:t>
      </w:r>
      <w:r w:rsidR="005B345D">
        <w:t xml:space="preserve"> records of medications administered, abnormal lab result codes, surgery procedure codes, or problem list ICD-9 codes</w:t>
      </w:r>
      <w:r w:rsidR="000A6085">
        <w:t xml:space="preserve"> within the first </w:t>
      </w:r>
      <w:r w:rsidR="000A6085">
        <w:lastRenderedPageBreak/>
        <w:t>24 hours after admission were</w:t>
      </w:r>
      <w:r w:rsidR="006054FD">
        <w:t xml:space="preserve"> collected as boolean variables</w:t>
      </w:r>
      <w:r w:rsidR="000A6085">
        <w:t xml:space="preserve"> </w:t>
      </w:r>
      <w:r w:rsidR="00BE5F58">
        <w:t>(</w:t>
      </w:r>
      <w:r w:rsidR="000A6085">
        <w:t>presence or absence</w:t>
      </w:r>
      <w:r w:rsidR="00BE5F58">
        <w:t>)</w:t>
      </w:r>
      <w:r w:rsidR="005B345D">
        <w:t>.</w:t>
      </w:r>
      <w:r w:rsidR="00C97BF9">
        <w:t xml:space="preserve"> </w:t>
      </w:r>
      <w:r w:rsidR="00680F94">
        <w:t>All codes and</w:t>
      </w:r>
      <w:r w:rsidR="00C97BF9">
        <w:t xml:space="preserve"> variables that </w:t>
      </w:r>
      <w:r w:rsidR="00680F94">
        <w:t>were</w:t>
      </w:r>
      <w:r w:rsidR="00700CC3">
        <w:t xml:space="preserve"> uniform across </w:t>
      </w:r>
      <w:r w:rsidR="00680F94">
        <w:t>the study population</w:t>
      </w:r>
      <w:r w:rsidR="00C97BF9">
        <w:t xml:space="preserve"> were </w:t>
      </w:r>
      <w:r w:rsidR="00D93298">
        <w:t>dropped</w:t>
      </w:r>
      <w:r w:rsidR="00C97BF9">
        <w:t xml:space="preserve"> from the dataset.</w:t>
      </w:r>
      <w:r w:rsidR="005B345D">
        <w:t xml:space="preserve"> The relationship </w:t>
      </w:r>
      <w:r w:rsidR="00F773A9">
        <w:t>between collected data elements</w:t>
      </w:r>
      <w:r w:rsidR="006043C3">
        <w:t xml:space="preserve">, including </w:t>
      </w:r>
      <w:r w:rsidR="00F773A9">
        <w:t>the</w:t>
      </w:r>
      <w:r w:rsidR="00412655">
        <w:t xml:space="preserve"> maximal</w:t>
      </w:r>
      <w:r w:rsidR="00F773A9">
        <w:t xml:space="preserve"> </w:t>
      </w:r>
      <w:r w:rsidR="00C810A9">
        <w:t>cardinality of each datatype</w:t>
      </w:r>
      <w:r w:rsidR="003B1F88">
        <w:t>,</w:t>
      </w:r>
      <w:r w:rsidR="00C810A9">
        <w:t xml:space="preserve"> </w:t>
      </w:r>
      <w:r w:rsidR="00F773A9">
        <w:t>are</w:t>
      </w:r>
      <w:r w:rsidR="00856861">
        <w:t xml:space="preserve"> summarized in </w:t>
      </w:r>
      <w:r w:rsidR="005B345D">
        <w:t>Figure 1</w:t>
      </w:r>
      <w:r w:rsidR="00F773A9">
        <w:t>A</w:t>
      </w:r>
      <w:r w:rsidR="005B345D">
        <w:t>.</w:t>
      </w:r>
      <w:r w:rsidR="004853B0">
        <w:t xml:space="preserve"> </w:t>
      </w:r>
      <w:proofErr w:type="gramStart"/>
      <w:r w:rsidR="00623AD2" w:rsidRPr="00837464">
        <w:t xml:space="preserve">This study was </w:t>
      </w:r>
      <w:r w:rsidR="00FC0653" w:rsidRPr="00837464">
        <w:t xml:space="preserve">approved by </w:t>
      </w:r>
      <w:r w:rsidR="00B64244" w:rsidRPr="00837464">
        <w:t>Mount Sinai’s I</w:t>
      </w:r>
      <w:r w:rsidR="00FC0653" w:rsidRPr="00837464">
        <w:t xml:space="preserve">nstitutional </w:t>
      </w:r>
      <w:r w:rsidR="00B64244" w:rsidRPr="00837464">
        <w:t>Review B</w:t>
      </w:r>
      <w:r w:rsidR="00FC0653" w:rsidRPr="00837464">
        <w:t>oard</w:t>
      </w:r>
      <w:r w:rsidR="004853B0" w:rsidRPr="00837464">
        <w:t xml:space="preserve"> as exempt research</w:t>
      </w:r>
      <w:proofErr w:type="gramEnd"/>
      <w:r w:rsidR="00FC0653" w:rsidRPr="00837464">
        <w:t>.</w:t>
      </w:r>
    </w:p>
    <w:p w14:paraId="1C7A0FE6" w14:textId="77777777" w:rsidR="006F5325" w:rsidRDefault="006F5325" w:rsidP="006F5325">
      <w:pPr>
        <w:pStyle w:val="Heading2"/>
      </w:pPr>
      <w:r>
        <w:t>Study Population</w:t>
      </w:r>
    </w:p>
    <w:p w14:paraId="11C0AF44" w14:textId="77777777" w:rsidR="006F5325" w:rsidRDefault="00062740" w:rsidP="00394153">
      <w:r>
        <w:t>The cohort included all patients 18 years of age or older</w:t>
      </w:r>
      <w:r w:rsidR="00305972">
        <w:t xml:space="preserve"> </w:t>
      </w:r>
      <w:r w:rsidR="003107D2">
        <w:t>admitted between January 1, 2009 and October 22, 2015</w:t>
      </w:r>
      <w:r w:rsidR="003A3A57">
        <w:t xml:space="preserve"> (Figure 1B)</w:t>
      </w:r>
      <w:r w:rsidR="008E694F">
        <w:t xml:space="preserve">. </w:t>
      </w:r>
      <w:r w:rsidR="002C7397">
        <w:t xml:space="preserve">For each patient, visits </w:t>
      </w:r>
      <w:r w:rsidR="007058E2">
        <w:t>following</w:t>
      </w:r>
      <w:r w:rsidR="002C7397">
        <w:t xml:space="preserve"> the </w:t>
      </w:r>
      <w:r w:rsidR="00143A85">
        <w:t>first</w:t>
      </w:r>
      <w:r w:rsidR="002C7397">
        <w:t xml:space="preserve"> </w:t>
      </w:r>
      <w:r w:rsidR="00F61D63">
        <w:t xml:space="preserve">recorded </w:t>
      </w:r>
      <w:r w:rsidR="002C7397">
        <w:t>visit</w:t>
      </w:r>
      <w:r w:rsidR="00143A85">
        <w:t xml:space="preserve"> in the time range</w:t>
      </w:r>
      <w:r w:rsidR="002C7397">
        <w:t xml:space="preserve"> were excluded</w:t>
      </w:r>
      <w:r w:rsidR="005B2266">
        <w:t xml:space="preserve"> so that each patient corresponded to a single visit</w:t>
      </w:r>
      <w:r w:rsidR="0075246D">
        <w:t>.</w:t>
      </w:r>
      <w:r w:rsidR="008A6871">
        <w:t xml:space="preserve"> </w:t>
      </w:r>
      <w:r w:rsidR="006C2A6F">
        <w:t>Visits involving a patient death, defined as a</w:t>
      </w:r>
      <w:r w:rsidR="00225C58">
        <w:t xml:space="preserve"> </w:t>
      </w:r>
      <w:r w:rsidR="00A20ED1">
        <w:t xml:space="preserve">recorded </w:t>
      </w:r>
      <w:r w:rsidR="006C2A6F">
        <w:t xml:space="preserve">time of death </w:t>
      </w:r>
      <w:r w:rsidR="00225C58">
        <w:t xml:space="preserve">within </w:t>
      </w:r>
      <w:r w:rsidR="006C2A6F">
        <w:t xml:space="preserve">24 hours </w:t>
      </w:r>
      <w:r w:rsidR="00707549">
        <w:t xml:space="preserve">after </w:t>
      </w:r>
      <w:r w:rsidR="006C2A6F">
        <w:t>discharge, were excluded.</w:t>
      </w:r>
      <w:r w:rsidR="0087313D">
        <w:t xml:space="preserve"> Visits with missing</w:t>
      </w:r>
      <w:r w:rsidR="00EB489C">
        <w:t xml:space="preserve"> or invalid</w:t>
      </w:r>
      <w:r w:rsidR="0087313D">
        <w:t xml:space="preserve"> date information were excluded</w:t>
      </w:r>
      <w:r w:rsidR="000A404E">
        <w:t xml:space="preserve"> (&lt;0.01% of all records).</w:t>
      </w:r>
      <w:r w:rsidR="00512629">
        <w:t xml:space="preserve"> </w:t>
      </w:r>
    </w:p>
    <w:p w14:paraId="28108CD6" w14:textId="77777777" w:rsidR="002C26CC" w:rsidRDefault="009D755E" w:rsidP="002C26CC">
      <w:pPr>
        <w:pStyle w:val="Heading2"/>
      </w:pPr>
      <w:r>
        <w:t>Study</w:t>
      </w:r>
      <w:r w:rsidR="002C26CC">
        <w:t xml:space="preserve"> Design</w:t>
      </w:r>
    </w:p>
    <w:p w14:paraId="1DF7AC03" w14:textId="48AEE212" w:rsidR="002C26CC" w:rsidRDefault="0083016D" w:rsidP="00394153">
      <w:r>
        <w:t>Pr</w:t>
      </w:r>
      <w:r w:rsidR="00A73412">
        <w:t xml:space="preserve">ior studies </w:t>
      </w:r>
      <w:r w:rsidR="000629BB">
        <w:t xml:space="preserve">vary </w:t>
      </w:r>
      <w:r w:rsidR="00A73412">
        <w:t xml:space="preserve">on </w:t>
      </w:r>
      <w:r w:rsidR="00AB605D">
        <w:t>the</w:t>
      </w:r>
      <w:r w:rsidR="00A73412">
        <w:t xml:space="preserve"> use of </w:t>
      </w:r>
      <w:r w:rsidR="002C26CC">
        <w:t xml:space="preserve">ICD-9 discharge codes </w:t>
      </w:r>
      <w:r w:rsidR="00713657">
        <w:t>vs.</w:t>
      </w:r>
      <w:r w:rsidR="002C26CC">
        <w:t xml:space="preserve"> positive laboratory tests to define CDI</w:t>
      </w:r>
      <w:r w:rsidR="003E3081">
        <w:t xml:space="preserve"> cases</w:t>
      </w:r>
      <w:r w:rsidR="00AC7DF1">
        <w:fldChar w:fldCharType="begin" w:fldLock="1"/>
      </w:r>
      <w:r w:rsidR="00717812">
        <w:instrText>ADDIN CSL_CITATION { "citationItems" : [ { "id" : "ITEM-1", "itemData" : { "DOI" : "10.1016/j.jhin.2014.04.011", "ISBN" : "1532-2939 (Electronic)\\r0195-6701 (Linking)", "ISSN" : "15322939", "PMID" : "24996516", "abstract" : "In most healthcare systems, third-party payers fund the costs for patients admitted to hospital for Clostridium difficile infection (CDI) whereas, for CDI cases arising as complications of hospitalization, not all related costs are refundable to the hospital. We therefore aimed to critically review and categorize hospital costs and length of hospital stay (LOS) attributable to Clostridium difficile infection and to investigate the economic burden associated with it. A comprehensive literature review selected papers describing the costs and LOS for hospitalized patients as outcomes of CDI, following the use of statisticsto identify costs and LOS solely attributable to CDI. Twenty-four studies were selected. Estimated attributable costs, all ranges expressed in US dollars, were $6,774-$10,212 for CDI requiring admission, $2,992-$29,000 for hospital-acquired CDI, and $2,454-$12,850 where no categorization was made. The ranges for LOS values were 5-13.6, 2.7-21.3, and 2.8-17.9 days, respectively. The categorization of CDI attributable costs allows budget holders to anticipate the cost per CDI case, a perspective that should enrich the design of appropriate incentives for the various budget holders to invest in prevention so that CDI prevention is optimized globally. ?? 2014 The Healthcare Infection Society.", "author" : [ { "dropping-particle" : "", "family" : "Gabriel", "given" : "L.", "non-dropping-particle" : "", "parse-names" : false, "suffix" : "" }, { "dropping-particle" : "", "family" : "Beriot-Mathiot", "given" : "A.", "non-dropping-particle" : "", "parse-names" : false, "suffix" : "" } ], "container-title" : "Journal of Hospital Infection", "id" : "ITEM-1", "issue" : "1", "issued" : { "date-parts" : [ [ "2014" ] ] }, "page" : "12-21", "publisher" : "Elsevier Ltd", "title" : "Hospitalization stay and costs attributable to Clostridium difficile infection: A critical review", "type" : "article-journal", "volume" : "88" }, "uris" : [ "http://www.mendeley.com/documents/?uuid=4cff00f0-7c90-4a16-9e07-102871cb16ae" ] }, { "id" : "ITEM-2", "itemData" : { "DOI" : "10.1186/s12879-016-1786-6", "ISSN" : "1471-2334", "abstract" : "Clostridium difficile infection (CDI) is the leading cause of infectious nosocomial diarrhoea but the economic costs of CDI on healthcare systems in the US remain uncertain. We conducted a systematic search for published studies investigating the direct medical cost associated with CDI hospital management in the past 10\u00a0years (2005\u20132015) and included 42 studies to the final data analysis to estimate the financial impact of CDI in the US. We also conducted a meta-analysis of all costs using Monte Carlo simulation. The average cost for CDI case management and average CDI-attributable costs per case were $42,316 (90\u00a0% CI: $39,886, $44,765) and $21,448 (90\u00a0% CI: $21,152, $21,744) in 2015 US dollars. Hospital-onset CDI-attributable cost per case was $34,157 (90\u00a0% CI: $33,134, $35,180), which was 1.5 times the cost of community-onset CDI ($20,095 [90\u00a0% CI: $4991, $35,204]). The average and incremental length of stay (LOS) for CDI inpatient treatment were 11.1 (90\u00a0% CI: 8.7\u201313.6) and 9.7 (90\u00a0% CI: 9.6\u20139.8) days respectively. Total annual CDI-attributable cost in the US is estimated US$6.3 (Range: $1.9\u2013$7.0) billion. Total annual CDI hospital management required nearly 2.4 million days of inpatient stay. This review indicates that CDI places a significant financial burden on the US healthcare system. This review adds strong evidence to aid policy-making on adequate resource allocation to CDI prevention and treatment in the US. Future studies should focus on recurrent CDI, CDI in long-term care facilities and persons with comorbidities and indirect cost from a societal perspective. Health-economic studies for CDI preventive intervention are needed.", "author" : [ { "dropping-particle" : "", "family" : "Zhang", "given" : "Shanshan", "non-dropping-particle" : "", "parse-names" : false, "suffix" : "" }, { "dropping-particle" : "", "family" : "Palazuelos-Munoz", "given" : "Sarah", "non-dropping-particle" : "", "parse-names" : false, "suffix" : "" }, { "dropping-particle" : "", "family" : "Balsells", "given" : "Evelyn M.", "non-dropping-particle" : "", "parse-names" : false, "suffix" : "" }, { "dropping-particle" : "", "family" : "Nair", "given" : "Harish", "non-dropping-particle" : "", "parse-names" : false, "suffix" : "" }, { "dropping-particle" : "", "family" : "Chit", "given" : "Ayman", "non-dropping-particle" : "", "parse-names" : false, "suffix" : "" }, { "dropping-particle" : "", "family" : "Kyaw", "given" : "Moe H.", "non-dropping-particle" : "", "parse-names" : false, "suffix" : "" }, { "dropping-particle" : "", "family" : "Crobach", "given" : "M", "non-dropping-particle" : "", "parse-names" : false, "suffix" : "" }, { "dropping-particle" : "", "family" : "Dekkers", "given" : "O", "non-dropping-particle" : "", "parse-names" : false, "suffix" : "" }, { "dropping-particle" : "", "family" : "Wilcox", "given" : "M", "non-dropping-particle" : "", "parse-names" : false, "suffix" : "" }, { "dropping-particle" : "", "family" : "Kuijper", "given" : "E", "non-dropping-particle" : "", "parse-names" : false, "suffix" : "" }, { "dropping-particle" : "", "family" : "Dubberke", "given" : "ER", "non-dropping-particle" : "", "parse-names" : false, "suffix" : "" }, { "dropping-particle" : "", "family" : "Carling", "given" : "P", "non-dropping-particle" : "", "parse-names" : false, "suffix" : "" }, { "dropping-particle" : "", "family" : "Carrico", "given" : "R", "non-dropping-particle" : "", "parse-names" : false, "suffix" : "" }, { "dropping-particle" : "", "family" : "Mylonakis", "given" : "E", "non-dropping-particle" : "", "parse-names" : false, "suffix" : "" }, { "dropping-particle" : "", "family" : "Ryan", "given" : "E", "non-dropping-particle" : "", "parse-names" : false, "suffix" : "" }, { "dropping-particle" : "", "family" : "Calderwood", "given" : "S", "non-dropping-particle" : "", "parse-names" : false, "suffix" : "" }, { "dropping-particle" : "", "family" : "Rubin", "given" : "M", "non-dropping-particle" : "", "parse-names" : false, "suffix" : "" }, { "dropping-particle" : "", "family" : "Bodenstein", "given" : "L", "non-dropping-particle" : "", "parse-names" : false, "suffix" : "" }, { "dropping-particle" : "", "family" : "Kent", "given" : "K", "non-dropping-particle" : "", "parse-names" : false, "suffix" : "" }, { "dropping-particle" : "", "family" : "Triadafilopoulos", "given" : "G", "non-dropping-particle" : "", "parse-names" : false, "suffix" : "" }, { "dropping-particle" : "", "family" : "Hallstone", "given" : "AE", "non-dropping-particle" : "", "parse-names" : false, "suffix" : "" }, { "dropping-particle" : "", "family" : "Sanchez", "given" : "T", "non-dropping-particle" : "", "parse-names" : false, "suffix" : "" }, { "dropping-particle" : "", "family" : "Brooks", "given" : "J", "non-dropping-particle" : "", "parse-names" : false, "suffix" : "" }, { "dropping-particle" : "", "family" : "Sullivan", "given" : "P", "non-dropping-particle" : "", "parse-names" : false, "suffix" : "" }, { "dropping-particle" : "", "family" : "Bilgrami", "given" : "S", "non-dropping-particle" : "", "parse-names" : false, "suffix" : "" }, { "dropping-particle" : "", "family" : "Feingold", "given" : "J", "non-dropping-particle" : "", "parse-names" : false, "suffix" : "" }, { "dropping-particle" : "", "family" : "Dorsky", "given" : "D", "non-dropping-particle" : "", "parse-names" : false, "suffix" : "" }, { "dropping-particle" : "", "family" : "Barbut", "given" : "F", "non-dropping-particle" : "", "parse-names" : false, "suffix" : "" }, { "dropping-particle" : "", "family" : "Corthier", "given" : "G", "non-dropping-particle" : "", "parse-names" : false, "suffix" : "" }, { "dropping-particle" : "", "family" : "Charpak", "given" : "Y", "non-dropping-particle" : "", "parse-names" : false, "suffix" : "" }, { "dropping-particle" : "", "family" : "Cohen", "given" : "S", "non-dropping-particle" : "", "parse-names" : false, "suffix" : "" }, { "dropping-particle" : "", "family" : "Gerding", "given" : "D", "non-dropping-particle" : "", "parse-names" : false, "suffix" : "" }, { "dropping-particle" : "", "family" : "Johnson", "given" : "S", "non-dropping-particle" : "", "parse-names" : false, "suffix" : "" }, { "dropping-particle" : "", "family" : "Bignardi", "given" : "G", "non-dropping-particle" : "", "parse-names" : false, "suffix" : "" }, { "dropping-particle" : "", "family" : "Aseeri", "given" : "M", "non-dropping-particle" : "", "parse-names" : false, "suffix" : "" }, { "dropping-particle" : "", "family" : "Schroeder", "given" : "T", "non-dropping-particle" : "", "parse-names" : false, "suffix" : "" }, { "dropping-particle" : "", "family" : "Kramer", "given" : "J", "non-dropping-particle" : "", "parse-names" : false, "suffix" : "" }, { "dropping-particle" : "", "family" : "Zackula", "given" : "R", "non-dropping-particle" : "", "parse-names" : false, "suffix" : "" }, { "dropping-particle" : "", "family" : "Bauer", "given" : "M", "non-dropping-particle" : "", "parse-names" : false, "suffix" : "" }, { "dropping-particle" : "", "family" : "Notermans", "given" : "D", "non-dropping-particle" : "", "parse-names" : false, "suffix" : "" }, { "dropping-particle" : "", "family" : "Benthem", "given" : "B", "non-dropping-particle" : "", "parse-names" : false, "suffix" : "" }, { "dropping-particle" : "", "family" : "Dubberke", "given" : "ER", "non-dropping-particle" : "", "parse-names" : false, "suffix" : "" }, { "dropping-particle" : "", "family" : "Wertheimer", "given" : "AI", "non-dropping-particle" : "", "parse-names" : false, "suffix" : "" }, { "dropping-particle" : "", "family" : "Dubberke", "given" : "ER", "non-dropping-particle" : "", "parse-names" : false, "suffix" : "" }, { "dropping-particle" : "", "family" : "Olsen", "given" : "MA", "non-dropping-particle" : "", "parse-names" : false, "suffix" : "" }, { "dropping-particle" : "", "family" : "Gabriel", "given" : "L", "non-dropping-particle" : "", "parse-names" : false, "suffix" : "" }, { "dropping-particle" : "", "family" : "Beriot-Mathiot", "given" : "A", "non-dropping-particle" : "", "parse-names" : false, "suffix" : "" }, { "dropping-particle" : "", "family" : "Ghantoji", "given" : "SS", "non-dropping-particle" : "", "parse-names" : false, "suffix" : "" }, { "dropping-particle" : "", "family" : "Sail", "given" : "K", "non-dropping-particle" : "", "parse-names" : false, "suffix" : "" }, { "dropping-particle" : "", "family" : "Lairson", "given" : "DR", "non-dropping-particle" : "", "parse-names" : false, "suffix" : "" }, { "dropping-particle" : "", "family" : "Dupont", "given" : "HL", "non-dropping-particle" : "", "parse-names" : false, "suffix" : "" }, { "dropping-particle" : "", "family" : "Garey", "given" : "KW", "non-dropping-particle" : "", "parse-names" : false, "suffix" : "" }, { "dropping-particle" : "", "family" : "Zimlichman", "given" : "E", "non-dropping-particle" : "", "parse-names" : false, "suffix" : "" }, { "dropping-particle" : "", "family" : "Henderson", "given" : "D", "non-dropping-particle" : "", "parse-names" : false, "suffix" : "" }, { "dropping-particle" : "", "family" : "Tamir", "given" : "O", "non-dropping-particle" : "", "parse-names" : false, "suffix" : "" }, { "dropping-particle" : "", "family" : "Johnson", "given" : "S", "non-dropping-particle" : "", "parse-names" : false, "suffix" : "" }, { "dropping-particle" : "", "family" : "Mergenhagen", "given" : "KA", "non-dropping-particle" : "", "parse-names" : false, "suffix" : "" }, { "dropping-particle" : "", "family" : "Wojciechowski", "given" : "AL", "non-dropping-particle" : "", "parse-names" : false, "suffix" : "" }, { "dropping-particle" : "", "family" : "Paladino", "given" : "JA", "non-dropping-particle" : "", "parse-names" : false, "suffix" : "" }, { "dropping-particle" : "", "family" : "Wiegand", "given" : "PN", "non-dropping-particle" : "", "parse-names" : false, "suffix" : "" }, { "dropping-particle" : "", "family" : "Nathwani", "given" : "D", "non-dropping-particle" : "", "parse-names" : false, "suffix" : "" }, { "dropping-particle" : "", "family" : "Wilcox", "given" : "MH", "non-dropping-particle" : "", "parse-names" : false, "suffix" : "" }, { "dropping-particle" : "", "family" : "Stephens", "given" : "J", "non-dropping-particle" : "", "parse-names" : false, "suffix" : "" }, { "dropping-particle" : "", "family" : "Shelbaya", "given" : "A", "non-dropping-particle" : "", "parse-names" : false, "suffix" : "" }, { "dropping-particle" : "", "family" : "Haider", "given" : "S", "non-dropping-particle" : "", "parse-names" : false, "suffix" : "" }, { "dropping-particle" : "", "family" : "Bouza", "given" : "E", "non-dropping-particle" : "", "parse-names" : false, "suffix" : "" }, { "dropping-particle" : "", "family" : "Jha", "given" : "A", "non-dropping-particle" : "", "parse-names" : false, "suffix" : "" }, { "dropping-particle" : "", "family" : "Chan", "given" : "D", "non-dropping-particle" : "", "parse-names" : false, "suffix" : "" }, { "dropping-particle" : "", "family" : "Ridgway", "given" : "A", "non-dropping-particle" : "", "parse-names" : false, "suffix" : "" }, { "dropping-particle" : "", "family" : "Franz", "given" : "C", "non-dropping-particle" : "", "parse-names" : false, "suffix" : "" }, { "dropping-particle" : "", "family" : "Bates", "given" : "DW", "non-dropping-particle" : "", "parse-names" : false, "suffix" : "" }, { "dropping-particle" : "", "family" : "Lessa", "given" : "FC", "non-dropping-particle" : "", "parse-names" : false, "suffix" : "" }, { "dropping-particle" : "", "family" : "Winston", "given" : "LG", "non-dropping-particle" : "", "parse-names" : false, "suffix" : "" }, { "dropping-particle" : "", "family" : "McDonald", "given" : "LC", "non-dropping-particle" : "", "parse-names" : false, "suffix" : "" }, { "dropping-particle" : "", "family" : "Nanwa", "given" : "N", "non-dropping-particle" : "", "parse-names" : false, "suffix" : "" }, { "dropping-particle" : "", "family" : "Kendzerska", "given" : "T", "non-dropping-particle" : "", "parse-names" : false, "suffix" : "" }, { "dropping-particle" : "", "family" : "Krahn", "given" : "M", "non-dropping-particle" : "", "parse-names" : false, "suffix" : "" }, { "dropping-particle" : "", "family" : "Ali", "given" : "M", "non-dropping-particle" : "", "parse-names" : false, "suffix" : "" }, { "dropping-particle" : "", "family" : "Ananthakrishnan", "given" : "AN", "non-dropping-particle" : "", "parse-names" : false, "suffix" : "" }, { "dropping-particle" : "", "family" : "Ahmad", "given" : "S", "non-dropping-particle" : "", "parse-names" : false, "suffix" : "" }, { "dropping-particle" : "", "family" : "Kumar", "given" : "N", "non-dropping-particle" : "", "parse-names" : false, "suffix" : "" }, { "dropping-particle" : "", "family" : "Kumar", "given" : "G", "non-dropping-particle" : "", "parse-names" : false, "suffix" : "" }, { "dropping-particle" : "", "family" : "Saeian", "given" : "K", "non-dropping-particle" : "", "parse-names" : false, "suffix" : "" }, { "dropping-particle" : "", "family" : "Ananthakrishnan", "given" : "AN", "non-dropping-particle" : "", "parse-names" : false, "suffix" : "" }, { "dropping-particle" : "", "family" : "Mcginley", "given" : "EL", "non-dropping-particle" : "", "parse-names" : false, "suffix" : "" }, { "dropping-particle" : "", "family" : "Binion", "given" : "DG", "non-dropping-particle" : "", "parse-names" : false, "suffix" : "" }, { "dropping-particle" : "", "family" : "Arora", "given" : "V", "non-dropping-particle" : "", "parse-names" : false, "suffix" : "" }, { "dropping-particle" : "", "family" : "Kachroo", "given" : "S", "non-dropping-particle" : "", "parse-names" : false, "suffix" : "" }, { "dropping-particle" : "", "family" : "Ghantoji", "given" : "SS", "non-dropping-particle" : "", "parse-names" : false, "suffix" : "" }, { "dropping-particle" : "", "family" : "Dupont", "given" : "HL", "non-dropping-particle" : "", "parse-names" : false, "suffix" : "" }, { "dropping-particle" : "", "family" : "Garey", "given" : "KW", "non-dropping-particle" : "", "parse-names" : false, "suffix" : "" }, { "dropping-particle" : "", "family" : "Bajaj", "given" : "JS", "non-dropping-particle" : "", "parse-names" : false, "suffix" : "" }, { "dropping-particle" : "", "family" : "Ananthakrishnan", "given" : "AN", "non-dropping-particle" : "", "parse-names" : false, "suffix" : "" }, { "dropping-particle" : "", "family" : "Hafeezullah", "given" : "M", "non-dropping-particle" : "", "parse-names" : false, "suffix" : "" }, { "dropping-particle" : "", "family" : "Campbell", "given" : "R", "non-dropping-particle" : "", "parse-names" : false, "suffix" : "" }, { "dropping-particle" : "", "family" : "Dean", "given" : "B", "non-dropping-particle" : "", "parse-names" : false, "suffix" : "" }, { "dropping-particle" : "", "family" : "Nathanson", "given" : "B", "non-dropping-particle" : "", "parse-names" : false, "suffix" : "" }, { "dropping-particle" : "", "family" : "Haidar", "given" : "T", "non-dropping-particle" : "", "parse-names" : false, "suffix" : "" }, { "dropping-particle" : "", "family" : "Strauss", "given" : "M", "non-dropping-particle" : "", "parse-names" : false, "suffix" : "" }, { "dropping-particle" : "", "family" : "Thomas", "given" : "S", "non-dropping-particle" : "", "parse-names" : false, "suffix" : "" }, { "dropping-particle" : "", "family" : "Damle", "given" : "RN", "non-dropping-particle" : "", "parse-names" : false, "suffix" : "" }, { "dropping-particle" : "", "family" : "Cherng", "given" : "NB", "non-dropping-particle" : "", "parse-names" : false, "suffix" : "" }, { "dropping-particle" : "", "family" : "Flahive", "given" : "JM", "non-dropping-particle" : "", "parse-names" : false, "suffix" : "" }, { "dropping-particle" : "", "family" : "Dubberke", "given" : "ER", "non-dropping-particle" : "", "parse-names" : false, "suffix" : "" }, { "dropping-particle" : "", "family" : "Reske", "given" : "KA", "non-dropping-particle" : "", "parse-names" : false, "suffix" : "" }, { "dropping-particle" : "", "family" : "Olsen", "given" : "MA", "non-dropping-particle" : "", "parse-names" : false, "suffix" : "" }, { "dropping-particle" : "", "family" : "McDonald", "given" : "LC", "non-dropping-particle" : "", "parse-names" : false, "suffix" : "" }, { "dropping-particle" : "", "family" : "Fraser", "given" : "VJ", "non-dropping-particle" : "", "parse-names" : false, "suffix" : "" }, { "dropping-particle" : "", "family" : "Dubberke", "given" : "ER", "non-dropping-particle" : "", "parse-names" : false, "suffix" : "" }, { "dropping-particle" : "", "family" : "Schaefer", "given" : "E", "non-dropping-particle" : "", "parse-names" : false, "suffix" : "" }, { "dropping-particle" : "", "family" : "Reske", "given" : "KA", "non-dropping-particle" : "", "parse-names" : false, "suffix" : "" }, { "dropping-particle" : "", "family" : "Zilberberg", "given" : "M", "non-dropping-particle" : "", "parse-names" : false, "suffix" : "" }, { "dropping-particle" : "", "family" : "Hollenbeak", "given" : "CS", "non-dropping-particle" : "", "parse-names" : false, "suffix" : "" }, { "dropping-particle" : "", "family" : "Olsen", "given" : "MA", "non-dropping-particle" : "", "parse-names" : false, "suffix" : "" }, { "dropping-particle" : "", "family" : "Egorova", "given" : "NN", "non-dropping-particle" : "", "parse-names" : false, "suffix" : "" }, { "dropping-particle" : "", "family" : "Siracuse", "given" : "JJ", "non-dropping-particle" : "", "parse-names" : false, "suffix" : "" }, { "dropping-particle" : "", "family" : "Mckinsey", "given" : "JF", "non-dropping-particle" : "", "parse-names" : false, "suffix" : "" }, { "dropping-particle" : "", "family" : "Nowygrod", "given" : "R", "non-dropping-particle" : "", "parse-names" : false, "suffix" : "" }, { "dropping-particle" : "", "family" : "Flagg", "given" : "A", "non-dropping-particle" : "", "parse-names" : false, "suffix" : "" }, { "dropping-particle" : "", "family" : "Koch", "given" : "CG", "non-dropping-particle" : "", "parse-names" : false, "suffix" : "" }, { "dropping-particle" : "", "family" : "Schiltz", "given" : "N", "non-dropping-particle" : "", "parse-names" : false, "suffix" : "" }, { "dropping-particle" : "", "family" : "Fuller", "given" : "RL", "non-dropping-particle" : "", "parse-names" : false, "suffix" : "" }, { "dropping-particle" : "", "family" : "McCullough", "given" : "EC", "non-dropping-particle" : "", "parse-names" : false, "suffix" : "" }, { "dropping-particle" : "", "family" : "Bao", "given" : "MZ", "non-dropping-particle" : "", "parse-names" : false, "suffix" : "" }, { "dropping-particle" : "", "family" : "Averill", "given" : "RF", "non-dropping-particle" : "", "parse-names" : false, "suffix" : "" }, { "dropping-particle" : "", "family" : "Glance", "given" : "LG", "non-dropping-particle" : "", "parse-names" : false, "suffix" : "" }, { "dropping-particle" : "", "family" : "Stone", "given" : "PW", "non-dropping-particle" : "", "parse-names" : false, "suffix" : "" }, { "dropping-particle" : "", "family" : "Mukamel", "given" : "DB", "non-dropping-particle" : "", "parse-names" : false, "suffix" : "" }, { "dropping-particle" : "", "family" : "Dick", "given" : "AW", "non-dropping-particle" : "", "parse-names" : false, "suffix" : "" }, { "dropping-particle" : "", "family" : "Jiang", "given" : "Y", "non-dropping-particle" : "", "parse-names" : false, "suffix" : "" }, { "dropping-particle" : "", "family" : "Viner-Brown", "given" : "S", "non-dropping-particle" : "", "parse-names" : false, "suffix" : "" }, { "dropping-particle" : "", "family" : "Baier", "given" : "R", "non-dropping-particle" : "", "parse-names" : false, "suffix" : "" }, { "dropping-particle" : "", "family" : "Kim", "given" : "SP", "non-dropping-particle" : "", "parse-names" : false, "suffix" : "" }, { "dropping-particle" : "", "family" : "Shah", "given" : "ND", "non-dropping-particle" : "", "parse-names" : false, "suffix" : "" }, { "dropping-particle" : "", "family" : "Karnes", "given" : "RJ", "non-dropping-particle" : "", "parse-names" : false, "suffix" : "" }, { "dropping-particle" : "", "family" : "Kuntz", "given" : "JL", "non-dropping-particle" : "", "parse-names" : false, "suffix" : "" }, { "dropping-particle" : "", "family" : "Johnson", "given" : "ES", "non-dropping-particle" : "", "parse-names" : false, "suffix" : "" }, { "dropping-particle" : "", "family" : "Raebel", "given" : "MA", "non-dropping-particle" : "", "parse-names" : false, "suffix" : "" }, { "dropping-particle" : "", "family" : "Lagu", "given" : "T", "non-dropping-particle" : "", "parse-names" : false, "suffix" : "" }, { "dropping-particle" : "", "family" : "Stefan", "given" : "MS", "non-dropping-particle" : "", "parse-names" : false, "suffix" : "" }, { "dropping-particle" : "", "family" : "Haessler", "given" : "S", "non-dropping-particle" : "", "parse-names" : false, "suffix" : "" }, { "dropping-particle" : "", "family" : "Lemaire", "given" : "A", "non-dropping-particle" : "", "parse-names" : false, "suffix" : "" }, { "dropping-particle" : "", "family" : "Dombrovskiy", "given" : "V", "non-dropping-particle" : "", "parse-names" : false, "suffix" : "" }, { "dropping-particle" : "", "family" : "Batsides", "given" : "G", "non-dropping-particle" : "", "parse-names" : false, "suffix" : "" }, { "dropping-particle" : "", "family" : "Lawrence", "given" : "SJ", "non-dropping-particle" : "", "parse-names" : false, "suffix" : "" }, { "dropping-particle" : "", "family" : "Puzniak", "given" : "LA", "non-dropping-particle" : "", "parse-names" : false, "suffix" : "" }, { "dropping-particle" : "", "family" : "Shadel", "given" : "BN", "non-dropping-particle" : "", "parse-names" : false, "suffix" : "" }, { "dropping-particle" : "", "family" : "Gillespie", "given" : "KN", "non-dropping-particle" : "", "parse-names" : false, "suffix" : "" }, { "dropping-particle" : "", "family" : "Kollef", "given" : "MH", "non-dropping-particle" : "", "parse-names" : false, "suffix" : "" }, { "dropping-particle" : "", "family" : "Mundy", "given" : "LM", "non-dropping-particle" : "", "parse-names" : false, "suffix" : "" }, { "dropping-particle" : "", "family" : "Lesperance", "given" : "K", "non-dropping-particle" : "", "parse-names" : false, "suffix" : "" }, { "dropping-particle" : "", "family" : "Causey", "given" : "MW", "non-dropping-particle" : "", "parse-names" : false, "suffix" : "" }, { "dropping-particle" : "", "family" : "Spencer", "given" : "M", "non-dropping-particle" : "", "parse-names" : false, "suffix" : "" }, { "dropping-particle" : "", "family" : "Steele", "given" : "SR", "non-dropping-particle" : "", "parse-names" : false, "suffix" : "" }, { "dropping-particle" : "", "family" : "Lipp", "given" : "MJ", "non-dropping-particle" : "", "parse-names" : false, "suffix" : "" }, { "dropping-particle" : "", "family" : "Nero", "given" : "DC", "non-dropping-particle" : "", "parse-names" : false, "suffix" : "" }, { "dropping-particle" : "", "family" : "Callahan", "given" : "MA", "non-dropping-particle" : "", "parse-names" : false, "suffix" : "" }, { "dropping-particle" : "", "family" : "Maltenfort", "given" : "MG", "non-dropping-particle" : "", "parse-names" : false, "suffix" : "" }, { "dropping-particle" : "", "family" : "Rasouli", "given" : "MR", "non-dropping-particle" : "", "parse-names" : false, "suffix" : "" }, { "dropping-particle" : "", "family" : "Morrison", "given" : "TA", "non-dropping-particle" : "", "parse-names" : false, "suffix" : "" }, { "dropping-particle" : "", "family" : "Parvizi", "given" : "J", "non-dropping-particle" : "", "parse-names" : false, "suffix" : "" }, { "dropping-particle" : "", "family" : "Mcglone", "given" : "SM", "non-dropping-particle" : "", "parse-names" : false, "suffix" : "" }, { "dropping-particle" : "", "family" : "Bailey", "given" : "RR", "non-dropping-particle" : "", "parse-names" : false, "suffix" : "" }, { "dropping-particle" : "", "family" : "Zimmer", "given" : "SM", "non-dropping-particle" : "", "parse-names" : false, "suffix" : "" }, { "dropping-particle" : "", "family" : "Nguyen", "given" : "GC", "non-dropping-particle" : "", "parse-names" : false, "suffix" : "" }, { "dropping-particle" : "", "family" : "Kaplan", "given" : "GG", "non-dropping-particle" : "", "parse-names" : false, "suffix" : "" }, { "dropping-particle" : "", "family" : "Harris", "given" : "ML", "non-dropping-particle" : "", "parse-names" : false, "suffix" : "" }, { "dropping-particle" : "", "family" : "Brant", "given" : "SR", "non-dropping-particle" : "", "parse-names" : false, "suffix" : "" }, { "dropping-particle" : "", "family" : "Nylund", "given" : "CM", "non-dropping-particle" : "", "parse-names" : false, "suffix" : "" }, { "dropping-particle" : "", "family" : "Goudie", "given" : "A", "non-dropping-particle" : "", "parse-names" : false, "suffix" : "" }, { "dropping-particle" : "", "family" : "Garza", "given" : "JM", "non-dropping-particle" : "", "parse-names" : false, "suffix" : "" }, { "dropping-particle" : "", "family" : "Fairbrother", "given" : "G", "non-dropping-particle" : "", "parse-names" : false, "suffix" : "" }, { "dropping-particle" : "", "family" : "Cohen", "given" : "MB", "non-dropping-particle" : "", "parse-names" : false, "suffix" : "" }, { "dropping-particle" : "", "family" : "O\u2019Brien", "given" : "JA", "non-dropping-particle" : "", "parse-names" : false, "suffix" : "" }, { "dropping-particle" : "", "family" : "Lahue", "given" : "BJ", "non-dropping-particle" : "", "parse-names" : false, "suffix" : "" }, { "dropping-particle" : "", "family" : "Caro", "given" : "JJ", "non-dropping-particle" : "", "parse-names" : false, "suffix" : "" }, { "dropping-particle" : "", "family" : "Davidson", "given" : "DM", "non-dropping-particle" : "", "parse-names" : false, "suffix" : "" }, { "dropping-particle" : "", "family" : "Pakyz", "given" : "A", "non-dropping-particle" : "", "parse-names" : false, "suffix" : "" }, { "dropping-particle" : "", "family" : "Carroll", "given" : "NV", "non-dropping-particle" : "", "parse-names" : false, "suffix" : "" }, { "dropping-particle" : "", "family" : "Harpe", "given" : "SE", "non-dropping-particle" : "", "parse-names" : false, "suffix" : "" }, { "dropping-particle" : "", "family" : "Oinonen", "given" : "M", "non-dropping-particle" : "", "parse-names" : false, "suffix" : "" }, { "dropping-particle" : "", "family" : "Polk", "given" : "RE", "non-dropping-particle" : "", "parse-names" : false, "suffix" : "" }, { "dropping-particle" : "", "family" : "Pant", "given" : "C", "non-dropping-particle" : "", "parse-names" : false, "suffix" : "" }, { "dropping-particle" : "", "family" : "Anderson", "given" : "MP", "non-dropping-particle" : "", "parse-names" : false, "suffix" : "" }, { "dropping-particle" : "", "family" : "O\u2019Connor", "given" : "JA", "non-dropping-particle" : "", "parse-names" : false, "suffix" : "" }, { "dropping-particle" : "", "family" : "Marshall", "given" : "CM", "non-dropping-particle" : "", "parse-names" : false, "suffix" : "" }, { "dropping-particle" : "", "family" : "Deshpande", "given" : "A", "non-dropping-particle" : "", "parse-names" : false, "suffix" : "" }, { "dropping-particle" : "", "family" : "Sferra", "given" : "TJ", "non-dropping-particle" : "", "parse-names" : false, "suffix" : "" }, { "dropping-particle" : "", "family" : "Pant", "given" : "C", "non-dropping-particle" : "", "parse-names" : false, "suffix" : "" }, { "dropping-particle" : "", "family" : "Deshpande", "given" : "A", "non-dropping-particle" : "", "parse-names" : false, "suffix" : "" }, { "dropping-particle" : "", "family" : "Anderson", "given" : "MP", "non-dropping-particle" : "", "parse-names" : false, "suffix" : "" }, { "dropping-particle" : "", "family" : "Sferra", "given" : "TJ", "non-dropping-particle" : "", "parse-names" : false, "suffix" : "" }, { "dropping-particle" : "", "family" : "Pant", "given" : "C", "non-dropping-particle" : "", "parse-names" : false, "suffix" : "" }, { "dropping-particle" : "", "family" : "Anderson", "given" : "MP", "non-dropping-particle" : "", "parse-names" : false, "suffix" : "" }, { "dropping-particle" : "", "family" : "Deshpande", "given" : "A", "non-dropping-particle" : "", "parse-names" : false, "suffix" : "" }, { "dropping-particle" : "", "family" : "Peery", "given" : "AF", "non-dropping-particle" : "", "parse-names" : false, "suffix" : "" }, { "dropping-particle" : "", "family" : "Dellon", "given" : "ES", "non-dropping-particle" : "", "parse-names" : false, "suffix" : "" }, { "dropping-particle" : "", "family" : "Lund", "given" : "J", "non-dropping-particle" : "", "parse-names" : false, "suffix" : "" }, { "dropping-particle" : "", "family" : "Quimbo", "given" : "RA", "non-dropping-particle" : "", "parse-names" : false, "suffix" : "" }, { "dropping-particle" : "", "family" : "Palli", "given" : "SR", "non-dropping-particle" : "", "parse-names" : false, "suffix" : "" }, { "dropping-particle" : "", "family" : "Singer", "given" : "J", "non-dropping-particle" : "", "parse-names" : false, "suffix" : "" }, { "dropping-particle" : "", "family" : "Strauss", "given" : "ME", "non-dropping-particle" : "", "parse-names" : false, "suffix" : "" }, { "dropping-particle" : "", "family" : "Thomas", "given" : "SM", "non-dropping-particle" : "", "parse-names" : false, "suffix" : "" }, { "dropping-particle" : "", "family" : "Reed", "given" : "IJF", "non-dropping-particle" : "", "parse-names" : false, "suffix" : "" }, { "dropping-particle" : "", "family" : "Edris", "given" : "BA", "non-dropping-particle" : "", "parse-names" : false, "suffix" : "" }, { "dropping-particle" : "", "family" : "Eid", "given" : "S", "non-dropping-particle" : "", "parse-names" : false, "suffix" : "" }, { "dropping-particle" : "", "family" : "Molitoris", "given" : "A", "non-dropping-particle" : "", "parse-names" : false, "suffix" : "" }, { "dropping-particle" : "", "family" : "Sammons", "given" : "JS", "non-dropping-particle" : "", "parse-names" : false, "suffix" : "" }, { "dropping-particle" : "", "family" : "Localio", "given" : "R", "non-dropping-particle" : "", "parse-names" : false, "suffix" : "" }, { "dropping-particle" : "", "family" : "Xiao", "given" : "R", "non-dropping-particle" : "", "parse-names" : false, "suffix" : "" }, { "dropping-particle" : "", "family" : "Coffin", "given" : "SE", "non-dropping-particle" : "", "parse-names" : false, "suffix" : "" }, { "dropping-particle" : "", "family" : "Zaoutis", "given" : "T", "non-dropping-particle" : "", "parse-names" : false, "suffix" : "" }, { "dropping-particle" : "", "family" : "Singal", "given" : "AK", "non-dropping-particle" : "", "parse-names" : false, "suffix" : "" }, { "dropping-particle" : "", "family" : "Salameh", "given" : "H", "non-dropping-particle" : "", "parse-names" : false, "suffix" : "" }, { "dropping-particle" : "", "family" : "Kamath", "given" : "PS", "non-dropping-particle" : "", "parse-names" : false, "suffix" : "" }, { "dropping-particle" : "", "family" : "Song", "given" : "X", "non-dropping-particle" : "", "parse-names" : false, "suffix" : "" }, { "dropping-particle" : "", "family" : "Bartlett", "given" : "JG", "non-dropping-particle" : "", "parse-names" : false, "suffix" : "" }, { "dropping-particle" : "", "family" : "Speck", "given" : "K", "non-dropping-particle" : "", "parse-names" : false, "suffix" : "" }, { "dropping-particle" : "", "family" : "Naegeli", "given" : "A", "non-dropping-particle" : "", "parse-names" : false, "suffix" : "" }, { "dropping-particle" : "", "family" : "Carroll", "given" : "K", "non-dropping-particle" : "", "parse-names" : false, "suffix" : "" }, { "dropping-particle" : "", "family" : "Perl", "given" : "TM", "non-dropping-particle" : "", "parse-names" : false, "suffix" : "" }, { "dropping-particle" : "", "family" : "Stewart", "given" : "DB", "non-dropping-particle" : "", "parse-names" : false, "suffix" : "" }, { "dropping-particle" : "", "family" : "Hollenbeak", "given" : "CS", "non-dropping-particle" : "", "parse-names" : false, "suffix" : "" }, { "dropping-particle" : "", "family" : "Tabak", "given" : "YP", "non-dropping-particle" : "", "parse-names" : false, "suffix" : "" }, { "dropping-particle" : "", "family" : "Zilberberg", "given" : "MD", "non-dropping-particle" : "", "parse-names" : false, "suffix" : "" }, { "dropping-particle" : "", "family" : "Johannes", "given" : "RS", "non-dropping-particle" : "", "parse-names" : false, "suffix" : "" }, { "dropping-particle" : "", "family" : "Sun", "given" : "X", "non-dropping-particle" : "", "parse-names" : false, "suffix" : "" }, { "dropping-particle" : "", "family" : "McDonald", "given" : "LC", "non-dropping-particle" : "", "parse-names" : false, "suffix" : "" }, { "dropping-particle" : "", "family" : "Verlee", "given" : "KE", "non-dropping-particle" : "", "parse-names" : false, "suffix" : "" }, { "dropping-particle" : "", "family" : "Finks", "given" : "JL", "non-dropping-particle" : "", "parse-names" : false, "suffix" : "" }, { "dropping-particle" : "", "family" : "Wilkins", "given" : "MJ", "non-dropping-particle" : "", "parse-names" : false, "suffix" : "" }, { "dropping-particle" : "", "family" : "Wells", "given" : "EV", "non-dropping-particle" : "", "parse-names" : false, "suffix" : "" }, { "dropping-particle" : "", "family" : "Wang", "given" : "L", "non-dropping-particle" : "", "parse-names" : false, "suffix" : "" }, { "dropping-particle" : "", "family" : "Stewart", "given" : "DB", "non-dropping-particle" : "", "parse-names" : false, "suffix" : "" }, { "dropping-particle" : "", "family" : "Wilson", "given" : "MZ", "non-dropping-particle" : "", "parse-names" : false, "suffix" : "" }, { "dropping-particle" : "", "family" : "Hollenbeak", "given" : "CS", "non-dropping-particle" : "", "parse-names" : false, "suffix" : "" }, { "dropping-particle" : "", "family" : "Stewart", "given" : "DB", "non-dropping-particle" : "", "parse-names" : false, "suffix" : "" }, { "dropping-particle" : "", "family" : "Zerey", "given" : "M", "non-dropping-particle" : "", "parse-names" : false, "suffix" : "" }, { "dropping-particle" : "", "family" : "Paton", "given" : "BL", "non-dropping-particle" : "", "parse-names" : false, "suffix" : "" }, { "dropping-particle" : "", "family" : "Lincourt", "given" : "AE", "non-dropping-particle" : "", "parse-names" : false, "suffix" : "" }, { "dropping-particle" : "", "family" : "Gersin", "given" : "KS", "non-dropping-particle" : "", "parse-names" : false, "suffix" : "" }, { "dropping-particle" : "", "family" : "Kercher", "given" : "KW", "non-dropping-particle" : "", "parse-names" : false, "suffix" : "" }, { "dropping-particle" : "", "family" : "Heniford", "given" : "BT", "non-dropping-particle" : "", "parse-names" : false, "suffix" : "" }, { "dropping-particle" : "", "family" : "Zilberberg", "given" : "MD", "non-dropping-particle" : "", "parse-names" : false, "suffix" : "" }, { "dropping-particle" : "", "family" : "Nathanson", "given" : "BH", "non-dropping-particle" : "", "parse-names" : false, "suffix" : "" }, { "dropping-particle" : "", "family" : "Sadigov", "given" : "S", "non-dropping-particle" : "", "parse-names" : false, "suffix" : "" }, { "dropping-particle" : "", "family" : "Higgins", "given" : "TL", "non-dropping-particle" : "", "parse-names" : false, "suffix" : "" }, { "dropping-particle" : "", "family" : "Kollef", "given" : "MH", "non-dropping-particle" : "", "parse-names" : false, "suffix" : "" }, { "dropping-particle" : "", "family" : "Shorr", "given" : "AF", "non-dropping-particle" : "", "parse-names" : false, "suffix" : "" }, { "dropping-particle" : "", "family" : "Kyne", "given" : "L", "non-dropping-particle" : "", "parse-names" : false, "suffix" : "" }, { "dropping-particle" : "", "family" : "Hamel", "given" : "M", "non-dropping-particle" : "", "parse-names" : false, "suffix" : "" }, { "dropping-particle" : "", "family" : "Polavaram", "given" : "R", "non-dropping-particle" : "", "parse-names" : false, "suffix" : "" }, { "dropping-particle" : "", "family" : "Kelly", "given" : "C", "non-dropping-particle" : "", "parse-names" : false, "suffix" : "" }, { "dropping-particle" : "", "family" : "Angelis", "given" : "G", "non-dropping-particle" : "", "parse-names" : false, "suffix" : "" }, { "dropping-particle" : "", "family" : "Murthy", "given" : "AR", "non-dropping-particle" : "", "parse-names" : false, "suffix" : "" }, { "dropping-particle" : "", "family" : "Beyersmann", "given" : "J", "non-dropping-particle" : "", "parse-names" : false, "suffix" : "" }, { "dropping-particle" : "", "family" : "Harbarth", "given" : "S", "non-dropping-particle" : "", "parse-names" : false, "suffix" : "" }, { "dropping-particle" : "", "family" : "Dubberke", "given" : "E", "non-dropping-particle" : "", "parse-names" : false, "suffix" : "" }, { "dropping-particle" : "", "family" : "Carling", "given" : "P", "non-dropping-particle" : "", "parse-names" : false, "suffix" : "" }, { "dropping-particle" : "", "family" : "Carrico", "given" : "R", "non-dropping-particle" : "", "parse-names" : false, "suffix" : "" }, { "dropping-particle" : "", "family" : "Foglia", "given" : "G", "non-dropping-particle" : "", "parse-names" : false, "suffix" : "" }, { "dropping-particle" : "", "family" : "Shah", "given" : "S", "non-dropping-particle" : "", "parse-names" : false, "suffix" : "" }, { "dropping-particle" : "", "family" : "Luxemburger", "given" : "C", "non-dropping-particle" : "", "parse-names" : false, "suffix" : "" }, { "dropping-particle" : "", "family" : "Pietrobon", "given" : "PJF", "non-dropping-particle" : "", "parse-names" : false, "suffix" : "" } ], "container-title" : "BMC Infectious Diseases", "id" : "ITEM-2", "issue" : "1", "issued" : { "date-parts" : [ [ "2016" ] ] }, "page" : "447", "publisher" : "BMC Infectious Diseases", "title" : "Cost of hospital management of Clostridium difficile infection in United States\u2014a meta-analysis and modelling study", "type" : "article-journal", "volume" : "16" }, "uris" : [ "http://www.mendeley.com/documents/?uuid=5f760f23-4ae0-43ca-8f0b-67c11eed44d4" ] } ], "mendeley" : { "formattedCitation" : "\\autocite{Gabriel2014,Zhang2016}", "plainTextFormattedCitation" : "\\autocite{Gabriel2014,Zhang2016}", "previouslyFormattedCitation" : "&lt;sup&gt;5,6&lt;/sup&gt;" }, "properties" : { "noteIndex" : 0 }, "schema" : "https://github.com/citation-style-language/schema/raw/master/csl-citation.json" }</w:instrText>
      </w:r>
      <w:r w:rsidR="00AC7DF1">
        <w:fldChar w:fldCharType="separate"/>
      </w:r>
      <w:r w:rsidR="00717812" w:rsidRPr="00717812">
        <w:rPr>
          <w:noProof/>
        </w:rPr>
        <w:t>\autocite{Gabriel2014,Zhang2016}</w:t>
      </w:r>
      <w:r w:rsidR="00AC7DF1">
        <w:fldChar w:fldCharType="end"/>
      </w:r>
      <w:r w:rsidR="00C37041">
        <w:t xml:space="preserve"> and </w:t>
      </w:r>
      <w:r w:rsidR="00190026">
        <w:t>identify</w:t>
      </w:r>
      <w:r w:rsidR="00DC24E3">
        <w:t xml:space="preserve"> differing</w:t>
      </w:r>
      <w:r w:rsidR="00C37041">
        <w:t xml:space="preserve"> </w:t>
      </w:r>
      <w:r w:rsidR="00864834">
        <w:t xml:space="preserve">positive </w:t>
      </w:r>
      <w:r w:rsidR="00C37041">
        <w:t xml:space="preserve">predictive values for </w:t>
      </w:r>
      <w:r w:rsidR="00E12E19">
        <w:t xml:space="preserve">immunoassay </w:t>
      </w:r>
      <w:r w:rsidR="001723E3">
        <w:t>and</w:t>
      </w:r>
      <w:r w:rsidR="00E12E19">
        <w:t xml:space="preserve"> nucleic acid based</w:t>
      </w:r>
      <w:r w:rsidR="00C37041">
        <w:t xml:space="preserve"> laboratory tests</w:t>
      </w:r>
      <w:r w:rsidR="00697D68">
        <w:t>.</w:t>
      </w:r>
      <w:r w:rsidR="00C37041">
        <w:fldChar w:fldCharType="begin" w:fldLock="1"/>
      </w:r>
      <w:r w:rsidR="00717812">
        <w:instrText>ADDIN CSL_CITATION { "citationItems" : [ { "id" : "ITEM-1", "itemData" : { "DOI" : "10.1001/jamainternmed.2015.4114", "ISBN" : "2168-6106", "ISSN" : "2168-6114", "PMID" : "26348734", "abstract" : "Importance: Clostridium difficile is a major cause of health care-associated infection, but disagreement between diagnostic tests is an ongoing barrier to clinical decision making and public health reporting. Molecular tests are increasingly used to diagnose C difficile infection (CDI), but many molecular test-positive patients lack toxins that historically defined disease, making it unclear if they need treatment.\\n\\nObjective: To determine the natural history and need for treatment of patients who are toxin immunoassay negative and polymerase chain reaction (PCR) positive (Tox-/PCR+) for CDI.\\n\\nDesign, Setting, and Participants: Prospective observational cohort study at a single academic medical center among 1416 hospitalized adults tested for C difficile toxins 72 hours or longer after admission between December 1, 2010, and October 20, 2012. The analysis was conducted in stages with revisions from April 27, 2013, to January 13, 2015.\\n\\nMain Outcomes and Measures: Patients undergoing C difficile testing were grouped by US Food and Drug Administration-approved toxin and PCR tests as Tox+/PCR+, Tox-/PCR+, or Tox-/PCR-. Toxin results were reported clinically. Polymerase chain reaction results were not reported. The main study outcomes were duration of diarrhea during up to 14 days of treatment, rate of CDI-related complications (ie, colectomy, megacolon, or intensive care unit care) and CDI-related death within 30 days.\\n\\nResults: Twenty-one percent (293 of 1416) of hospitalized adults tested for C difficile were positive by PCR, but 44.7% (131 of 293) had toxins detected by the clinical toxin test. At baseline, Tox-/PCR+ patients had lower C difficile bacterial load and less antibiotic exposure, fecal inflammation, and diarrhea than Tox+/PCR+ patients (P\u2009&lt;\u2009.001 for all). The median duration of diarrhea was shorter in Tox-/PCR+ patients (2 days; interquartile range, 1-4 days) than in Tox+/PCR+ patients (3 days; interquartile range, 1-6 days) (P\u2009=\u2009.003) and was similar to that in Tox-/PCR- patients (2 days; interquartile range, 1-3 days), despite minimal empirical treatment of Tox-/PCR+ patients. No CDI-related complications occurred in Tox-/PCR+ patients vs 10 complications in Tox+/PCR+ patients (0% vs 7.6%, P\u2009&lt;\u2009.001). One Tox-/PCR+ patient had recurrent CDI as a contributing factor to death within 30 days vs 11 CDI-related deaths in Tox+/PCR+ patients (0.6% vs 8.4%, P\u2009=\u2009.001).\\n\\nConclusions and Relevance: Among hospitalized adults with suspected CD\u2026", "author" : [ { "dropping-particle" : "", "family" : "Polage", "given" : "Christopher R", "non-dropping-particle" : "", "parse-names" : false, "suffix" : "" }, { "dropping-particle" : "", "family" : "Gyorke", "given" : "Clare E", "non-dropping-particle" : "", "parse-names" : false, "suffix" : "" }, { "dropping-particle" : "", "family" : "Kennedy", "given" : "Michael A", "non-dropping-particle" : "", "parse-names" : false, "suffix" : "" }, { "dropping-particle" : "", "family" : "Leslie", "given" : "Jhansi L", "non-dropping-particle" : "", "parse-names" : false, "suffix" : "" }, { "dropping-particle" : "", "family" : "Chin", "given" : "David L", "non-dropping-particle" : "", "parse-names" : false, "suffix" : "" }, { "dropping-particle" : "", "family" : "Wang", "given" : "Susan", "non-dropping-particle" : "", "parse-names" : false, "suffix" : "" }, { "dropping-particle" : "", "family" : "Nguyen", "given" : "Hien H", "non-dropping-particle" : "", "parse-names" : false, "suffix" : "" }, { "dropping-particle" : "", "family" : "Huang", "given" : "Bin", "non-dropping-particle" : "", "parse-names" : false, "suffix" : "" }, { "dropping-particle" : "", "family" : "Tang", "given" : "Yi-Wei", "non-dropping-particle" : "", "parse-names" : false, "suffix" : "" }, { "dropping-particle" : "", "family" : "Lee", "given" : "Lenora W", "non-dropping-particle" : "", "parse-names" : false, "suffix" : "" }, { "dropping-particle" : "", "family" : "Kim", "given" : "Kyoungmi", "non-dropping-particle" : "", "parse-names" : false, "suffix" : "" }, { "dropping-particle" : "", "family" : "Taylor", "given" : "Sandra", "non-dropping-particle" : "", "parse-names" : false, "suffix" : "" }, { "dropping-particle" : "", "family" : "Romano", "given" : "Patrick S", "non-dropping-particle" : "", "parse-names" : false, "suffix" : "" }, { "dropping-particle" : "", "family" : "Panacek", "given" : "Edward A", "non-dropping-particle" : "", "parse-names" : false, "suffix" : "" }, { "dropping-particle" : "", "family" : "Goodell", "given" : "Parker B", "non-dropping-particle" : "", "parse-names" : false, "suffix" : "" }, { "dropping-particle" : "V", "family" : "Solnick", "given" : "Jay", "non-dropping-particle" : "", "parse-names" : false, "suffix" : "" }, { "dropping-particle" : "", "family" : "Cohen", "given" : "Stuart H", "non-dropping-particle" : "", "parse-names" : false, "suffix" : "" } ], "container-title" : "JAMA internal medicine", "id" : "ITEM-1", "issue" : "11", "issued" : { "date-parts" : [ [ "2015" ] ] }, "page" : "1-10", "title" : "Overdiagnosis of Clostridium difficile Infection in the Molecular Test Era.", "type" : "article-journal", "volume" : "175" }, "uris" : [ "http://www.mendeley.com/documents/?uuid=ccaaaad1-aae1-45e7-ae23-0ffa82208001" ] }, { "id" : "ITEM-2", "itemData" : { "DOI" : "10.1001/jama.2014.17103", "ISSN" : "0098-7484", "author" : [ { "dropping-particle" : "", "family" : "Bagdasarian", "given" : "Natasha", "non-dropping-particle" : "", "parse-names" : false, "suffix" : "" }, { "dropping-particle" : "", "family" : "Rao", "given" : "Krishna", "non-dropping-particle" : "", "parse-names" : false, "suffix" : "" }, { "dropping-particle" : "", "family" : "Malani", "given" : "Preeti N.", "non-dropping-particle" : "", "parse-names" : false, "suffix" : "" } ], "container-title" : "JAMA", "id" : "ITEM-2", "issue" : "4", "issued" : { "date-parts" : [ [ "2015" ] ] }, "page" : "398", "title" : "Diagnosis and Treatment of Clostridium difficile in Adults", "type" : "article-journal", "volume" : "313" }, "uris" : [ "http://www.mendeley.com/documents/?uuid=da1ac37b-fb54-4fa4-a7e5-4f2cd41b69de" ] }, { "id" : "ITEM-3", "itemData" : { "DOI" : "10.1086/673144", "ISBN" : "1559-6834", "ISSN" : "1559-6834", "PMID" : "24018922", "abstract" : "Background.\u2003Change from nonmolecular to molecular testing techniques is thought to contribute to the increasing trend in incidence of Clostridium difficile infection (CDI); however the degree of effect attributed to this versus other time-related epidemiologic factors is unclear. Methods.\u2003We compared the relative change in incidence rate (IRR) of healthcare facility-associated (HCFA) CDI among hospitals in the Duke Infection Control Outreach Network before and after the date of switch from nonmolecular tests to polymerase chain reaction (PCR) using prospectively collected surveillance data from July 2009 to December 2011. Data from 10 hospitals that switched and 22 control hospitals were included. Individual hospital estimates were determined using Poisson regression. We used an interrupted time series approach to develop a Poisson mixed-effects model. Additional regression adjustments were made for clustering and proportion of intensive care unit patient-days. The variable for PCR was treated as a fixed effect; other modeled variables were random effects. Results.\u2003For those hospitals that switched to PCR, mean incidence rate of HCFA CDI before the switch was 6.0 CDIs per 10,000 patient-days compared with 9.6 CDIs per 10,000 patient-days after the switch. Estimates of hospital-specific IRR that compared after the switch with before the switch ranged from 0.89 (95% confidence interval [CI], 0.32-2.44) to 6.91 (95% CI, 1.12-42.54). After adjustment in the mixed-effects model, the overall IRR comparing CDI incidence after the switch to before the switch was 1.56 (95% CI, 1.28-1.90). Time-trend variables did not reach statistical significance. Conclusion.\u2003Hospitals that switched from nonmolecular to molecular tests experienced an approximate 56% increase in the rate of HCFA CDI after testing change.", "author" : [ { "dropping-particle" : "", "family" : "Moehring", "given" : "Rebekah W", "non-dropping-particle" : "", "parse-names" : false, "suffix" : "" }, { "dropping-particle" : "", "family" : "Lofgren", "given" : "Eric T", "non-dropping-particle" : "", "parse-names" : false, "suffix" : "" }, { "dropping-particle" : "", "family" : "Anderson", "given" : "Deverick J", "non-dropping-particle" : "", "parse-names" : false, "suffix" : "" } ], "container-title" : "Infection control and hospital epidemiology : the official journal of the Society of Hospital Epidemiologists of America", "id" : "ITEM-3", "issue" : "10", "issued" : { "date-parts" : [ [ "2013" ] ] }, "page" : "1055-61", "title" : "Impact of Change to Molecular Testing for Clostridium difficile Infection on Healthcare Facility-Associated Incidence Rates.", "type" : "article-journal", "volume" : "34" }, "uris" : [ "http://www.mendeley.com/documents/?uuid=56cc96f2-d0d2-4b30-b784-37ed0ddb7c58" ] } ], "mendeley" : { "formattedCitation" : "\\autocite{Bagdasarian2015,Moehring2013,Polage2015}", "plainTextFormattedCitation" : "\\autocite{Bagdasarian2015,Moehring2013,Polage2015}", "previouslyFormattedCitation" : "&lt;sup&gt;25\u201327&lt;/sup&gt;" }, "properties" : { "noteIndex" : 0 }, "schema" : "https://github.com/citation-style-language/schema/raw/master/csl-citation.json" }</w:instrText>
      </w:r>
      <w:r w:rsidR="00C37041">
        <w:fldChar w:fldCharType="separate"/>
      </w:r>
      <w:r w:rsidR="00717812" w:rsidRPr="00717812">
        <w:rPr>
          <w:noProof/>
        </w:rPr>
        <w:t>\autocite{Bagdasarian2015,Moehring2013,Polage2015}</w:t>
      </w:r>
      <w:r w:rsidR="00C37041">
        <w:fldChar w:fldCharType="end"/>
      </w:r>
      <w:r w:rsidR="003E3081">
        <w:t xml:space="preserve"> </w:t>
      </w:r>
      <w:proofErr w:type="gramStart"/>
      <w:r w:rsidR="00697D68">
        <w:t>To</w:t>
      </w:r>
      <w:proofErr w:type="gramEnd"/>
      <w:r w:rsidR="00697D68">
        <w:t xml:space="preserve"> ensure maximally robust results and allow comparison </w:t>
      </w:r>
      <w:r w:rsidR="00FF3D9C">
        <w:t>with prior studies</w:t>
      </w:r>
      <w:r w:rsidR="00697D68">
        <w:t>,</w:t>
      </w:r>
      <w:r w:rsidR="00EA52FF">
        <w:t xml:space="preserve"> </w:t>
      </w:r>
      <w:r w:rsidR="002C26CC">
        <w:t xml:space="preserve">we </w:t>
      </w:r>
      <w:r w:rsidR="003E3081">
        <w:t>repeated</w:t>
      </w:r>
      <w:r w:rsidR="008C7C06">
        <w:t xml:space="preserve"> </w:t>
      </w:r>
      <w:r w:rsidR="00007472">
        <w:t xml:space="preserve">our </w:t>
      </w:r>
      <w:r w:rsidR="006A42D3">
        <w:t>analysi</w:t>
      </w:r>
      <w:r w:rsidR="002C26CC">
        <w:t>s</w:t>
      </w:r>
      <w:r w:rsidR="008C7C06">
        <w:t xml:space="preserve"> </w:t>
      </w:r>
      <w:r w:rsidR="00007472">
        <w:t>for five definitions of CDI</w:t>
      </w:r>
      <w:r w:rsidR="00936EF5">
        <w:t>:</w:t>
      </w:r>
    </w:p>
    <w:p w14:paraId="418EA065" w14:textId="77777777" w:rsidR="00DA243B" w:rsidRDefault="00A21943" w:rsidP="00793576">
      <w:pPr>
        <w:pStyle w:val="ListParagraph"/>
        <w:numPr>
          <w:ilvl w:val="0"/>
          <w:numId w:val="6"/>
        </w:numPr>
      </w:pPr>
      <w:r>
        <w:t>An “008.45”</w:t>
      </w:r>
      <w:r w:rsidR="009D755E">
        <w:t xml:space="preserve"> principal or secondary </w:t>
      </w:r>
      <w:r w:rsidR="007D56B1">
        <w:t xml:space="preserve">ICD-9 </w:t>
      </w:r>
      <w:r>
        <w:t xml:space="preserve">visit </w:t>
      </w:r>
      <w:r w:rsidR="009D755E">
        <w:t>diagnosis code</w:t>
      </w:r>
    </w:p>
    <w:p w14:paraId="17AC0A1A" w14:textId="77777777" w:rsidR="009D755E" w:rsidRDefault="005628A2" w:rsidP="00793576">
      <w:pPr>
        <w:pStyle w:val="ListParagraph"/>
        <w:numPr>
          <w:ilvl w:val="0"/>
          <w:numId w:val="6"/>
        </w:numPr>
      </w:pPr>
      <w:r>
        <w:t xml:space="preserve">≥1 </w:t>
      </w:r>
      <w:r w:rsidR="009D755E">
        <w:t>positive</w:t>
      </w:r>
      <w:r w:rsidR="008C7C06">
        <w:t xml:space="preserve"> stool toxin enzyme immunoassay (EIA) lab result</w:t>
      </w:r>
    </w:p>
    <w:p w14:paraId="3E0C3EE5" w14:textId="77777777" w:rsidR="008C7C06" w:rsidRDefault="005628A2" w:rsidP="00793576">
      <w:pPr>
        <w:pStyle w:val="ListParagraph"/>
        <w:numPr>
          <w:ilvl w:val="0"/>
          <w:numId w:val="6"/>
        </w:numPr>
      </w:pPr>
      <w:r>
        <w:t xml:space="preserve">≥1 </w:t>
      </w:r>
      <w:r w:rsidR="008C7C06">
        <w:t>positive stool toxin polymerase chain reaction (PCR) lab result</w:t>
      </w:r>
    </w:p>
    <w:p w14:paraId="76D59A8D" w14:textId="77777777" w:rsidR="008C7C06" w:rsidRDefault="001639C5" w:rsidP="00793576">
      <w:pPr>
        <w:pStyle w:val="ListParagraph"/>
        <w:numPr>
          <w:ilvl w:val="0"/>
          <w:numId w:val="6"/>
        </w:numPr>
      </w:pPr>
      <w:r>
        <w:t>Either ii or iii</w:t>
      </w:r>
    </w:p>
    <w:p w14:paraId="7B96F85F" w14:textId="77777777" w:rsidR="008C7C06" w:rsidRDefault="001639C5" w:rsidP="00793576">
      <w:pPr>
        <w:pStyle w:val="ListParagraph"/>
        <w:numPr>
          <w:ilvl w:val="0"/>
          <w:numId w:val="6"/>
        </w:numPr>
      </w:pPr>
      <w:r>
        <w:t xml:space="preserve">Any of i, ii, or </w:t>
      </w:r>
      <w:r w:rsidR="00793576">
        <w:t>iii</w:t>
      </w:r>
    </w:p>
    <w:p w14:paraId="69C35D1B" w14:textId="4F7B33DA" w:rsidR="002C26CC" w:rsidRDefault="009077AB" w:rsidP="009908FC">
      <w:pPr>
        <w:pStyle w:val="ListParagraph"/>
        <w:ind w:left="0" w:firstLine="720"/>
      </w:pPr>
      <w:r>
        <w:t>Our</w:t>
      </w:r>
      <w:r w:rsidR="008C7C06">
        <w:t xml:space="preserve"> </w:t>
      </w:r>
      <w:r w:rsidR="006A42D3">
        <w:t>study</w:t>
      </w:r>
      <w:r>
        <w:t>’s</w:t>
      </w:r>
      <w:r w:rsidR="006A42D3">
        <w:t xml:space="preserve"> time range included both a period where the EIA assay was the standard hospital laboratory</w:t>
      </w:r>
      <w:r w:rsidR="00793D8A">
        <w:t xml:space="preserve"> test</w:t>
      </w:r>
      <w:r w:rsidR="006A42D3">
        <w:t xml:space="preserve"> (</w:t>
      </w:r>
      <w:r w:rsidR="00B7741D">
        <w:t>~3</w:t>
      </w:r>
      <w:r w:rsidR="006A42D3">
        <w:t xml:space="preserve"> years) followed by a period where the PCR assay was standard (</w:t>
      </w:r>
      <w:r w:rsidR="00B7741D">
        <w:t>~4</w:t>
      </w:r>
      <w:r w:rsidR="006A42D3">
        <w:t xml:space="preserve"> ye</w:t>
      </w:r>
      <w:r w:rsidR="003C364F">
        <w:t>ars)</w:t>
      </w:r>
      <w:r w:rsidR="00E1059A">
        <w:t>. For case cohorts (ii</w:t>
      </w:r>
      <w:r w:rsidR="000363EB">
        <w:t>)</w:t>
      </w:r>
      <w:r w:rsidR="00E1059A">
        <w:t xml:space="preserve"> and </w:t>
      </w:r>
      <w:r w:rsidR="000363EB">
        <w:t>(</w:t>
      </w:r>
      <w:r w:rsidR="00E1059A">
        <w:t>iii)</w:t>
      </w:r>
      <w:r>
        <w:t xml:space="preserve">, comparisons were only </w:t>
      </w:r>
      <w:r w:rsidR="00793576">
        <w:t>permitted</w:t>
      </w:r>
      <w:r>
        <w:t xml:space="preserve"> with control</w:t>
      </w:r>
      <w:r w:rsidR="00F43CAE">
        <w:t xml:space="preserve">s </w:t>
      </w:r>
      <w:r>
        <w:t>from the</w:t>
      </w:r>
      <w:r w:rsidR="00EE0231">
        <w:t xml:space="preserve"> </w:t>
      </w:r>
      <w:r w:rsidR="00EE0231">
        <w:lastRenderedPageBreak/>
        <w:t xml:space="preserve">time range </w:t>
      </w:r>
      <w:r w:rsidR="00793576">
        <w:t xml:space="preserve">during which </w:t>
      </w:r>
      <w:r w:rsidR="00B5304F">
        <w:t xml:space="preserve">that </w:t>
      </w:r>
      <w:r w:rsidR="00B52816">
        <w:t xml:space="preserve">same </w:t>
      </w:r>
      <w:r>
        <w:t>test</w:t>
      </w:r>
      <w:r w:rsidR="00D466FE">
        <w:t xml:space="preserve"> </w:t>
      </w:r>
      <w:r>
        <w:t>was</w:t>
      </w:r>
      <w:r w:rsidR="00793576">
        <w:t xml:space="preserve"> </w:t>
      </w:r>
      <w:r>
        <w:t>standard.</w:t>
      </w:r>
      <w:r w:rsidR="00474CB2">
        <w:t xml:space="preserve"> </w:t>
      </w:r>
      <w:r w:rsidR="007A3994">
        <w:t xml:space="preserve">The hospital laboratory only performs toxin assays on unformed stool samples, implying the presence of diarrhea </w:t>
      </w:r>
      <w:r w:rsidR="00293213">
        <w:t>for positive results</w:t>
      </w:r>
      <w:r w:rsidR="007A3994">
        <w:t>.</w:t>
      </w:r>
    </w:p>
    <w:p w14:paraId="06D7B3BF" w14:textId="77777777" w:rsidR="006F5325" w:rsidRDefault="006F5325" w:rsidP="006F5325">
      <w:pPr>
        <w:pStyle w:val="Heading2"/>
      </w:pPr>
      <w:r>
        <w:t>Statistical Analysis</w:t>
      </w:r>
    </w:p>
    <w:p w14:paraId="1C175F2F" w14:textId="55C403B7" w:rsidR="00050CDB" w:rsidRDefault="00FE5F9D" w:rsidP="00AB3EE5">
      <w:pPr>
        <w:pStyle w:val="Normal2"/>
      </w:pPr>
      <w:r>
        <w:t xml:space="preserve">Details </w:t>
      </w:r>
      <w:r w:rsidR="000B2D59">
        <w:t xml:space="preserve">of propensity model development, </w:t>
      </w:r>
      <w:r>
        <w:t>matching,</w:t>
      </w:r>
      <w:r w:rsidR="003D4D85">
        <w:t xml:space="preserve"> evaluation of matching performance</w:t>
      </w:r>
      <w:r w:rsidR="00A16DA3">
        <w:t>,</w:t>
      </w:r>
      <w:r>
        <w:t xml:space="preserve"> and LOS comparisons are available in Supplement</w:t>
      </w:r>
      <w:r w:rsidR="009C369C">
        <w:t xml:space="preserve">ary </w:t>
      </w:r>
      <w:r w:rsidR="00903C63">
        <w:t>Methods</w:t>
      </w:r>
      <w:r>
        <w:t>.</w:t>
      </w:r>
      <w:r>
        <w:rPr>
          <w:i/>
        </w:rPr>
        <w:t xml:space="preserve"> </w:t>
      </w:r>
      <w:r>
        <w:t>Briefly, p</w:t>
      </w:r>
      <w:r w:rsidR="009908FC">
        <w:t xml:space="preserve">ropensity models for CDI based on the five case definitions were </w:t>
      </w:r>
      <w:r w:rsidR="00EE180F">
        <w:t>trained</w:t>
      </w:r>
      <w:r w:rsidR="00BF0A3A">
        <w:t xml:space="preserve"> </w:t>
      </w:r>
      <w:r w:rsidR="00D02B58">
        <w:t xml:space="preserve">using logistic regression </w:t>
      </w:r>
      <w:r w:rsidR="009908FC">
        <w:t xml:space="preserve">with elastic net regularization. </w:t>
      </w:r>
      <w:r w:rsidR="00E15683">
        <w:t xml:space="preserve">After exact matching on gender </w:t>
      </w:r>
      <w:r w:rsidR="009414F4">
        <w:t>and</w:t>
      </w:r>
      <w:r w:rsidR="00790FE4">
        <w:t xml:space="preserve"> </w:t>
      </w:r>
      <w:r w:rsidR="00E15683">
        <w:t>age</w:t>
      </w:r>
      <w:r w:rsidR="009414F4">
        <w:t xml:space="preserve"> bins</w:t>
      </w:r>
      <w:r w:rsidR="00E15683">
        <w:t>,</w:t>
      </w:r>
      <w:r w:rsidR="00157E4D">
        <w:t xml:space="preserve"> nearest-neighbor</w:t>
      </w:r>
      <w:r w:rsidR="00E15683" w:rsidDel="003C5350">
        <w:t xml:space="preserve"> </w:t>
      </w:r>
      <w:r w:rsidR="00E15683">
        <w:t>1:1 m</w:t>
      </w:r>
      <w:r w:rsidR="00687434">
        <w:t xml:space="preserve">atching on the propensity score was performed </w:t>
      </w:r>
      <w:r w:rsidR="00925A33">
        <w:t>with</w:t>
      </w:r>
      <w:r w:rsidR="00915249">
        <w:t xml:space="preserve"> </w:t>
      </w:r>
      <w:r w:rsidR="00F86D81">
        <w:t>a</w:t>
      </w:r>
      <w:r w:rsidR="00915249">
        <w:t xml:space="preserve"> </w:t>
      </w:r>
      <w:r w:rsidR="005503CD">
        <w:t>caliper of 0·</w:t>
      </w:r>
      <w:r w:rsidR="009064BD" w:rsidRPr="009064BD">
        <w:t>2</w:t>
      </w:r>
      <w:r w:rsidR="0045132A" w:rsidRPr="009064BD">
        <w:t xml:space="preserve"> standard deviations of the </w:t>
      </w:r>
      <w:r w:rsidR="009064BD">
        <w:t xml:space="preserve">logit of the </w:t>
      </w:r>
      <w:r w:rsidR="0045132A" w:rsidRPr="009064BD">
        <w:t>propensity score</w:t>
      </w:r>
      <w:r w:rsidR="00E15683">
        <w:t>.</w:t>
      </w:r>
      <w:r w:rsidR="009064BD">
        <w:fldChar w:fldCharType="begin" w:fldLock="1"/>
      </w:r>
      <w:r w:rsidR="00717812">
        <w:instrText>ADDIN CSL_CITATION { "citationItems" : [ { "id" : "ITEM-1", "itemData" : { "DOI" : "10.1002/pst.433", "ISBN" : "1539-1612", "ISSN" : "15391604", "PMID" : "20925139", "abstract" : "In a study comparing the effects of two treatments, the propensity score is the probability of assignment to one treatment conditional on a subject's measured baseline covariates. Propensity-score matching is increasingly being used to estimate the effects of exposures using observational data. In the most common implementation of propensity-score matching, pairs of treated and untreated subjects are formed whose propensity scores differ by at most a pre-specified amount (the caliper width). There has been a little research into the optimal caliper width. We conducted an extensive series of Monte Carlo simulations to determine the optimal caliper width for estimating differences in means (for continuous outcomes) and risk differences (for binary outcomes). When estimating differences in means or risk differences, we recommend that researchers match on the logit of the propensity score using calipers of width equal to 0.2 of the standard deviation of the logit of the propensity score. When at least some of the covariates were continuous, then either this value, or one close to it, minimized the mean square error of the resultant estimated treatment effect. It also eliminated at least 98% of the bias in the crude estimator, and it resulted in confidence intervals with approximately the correct coverage rates. Furthermore, the empirical type I error rate was approximately correct. When all of the covariates were binary, then the choice of caliper width had a much smaller impact on the performance of estimation of risk differences and differences in means. Copyright \u00a9 2010 John Wiley &amp; Sons, Ltd.", "author" : [ { "dropping-particle" : "", "family" : "Austin", "given" : "Peter C.", "non-dropping-particle" : "", "parse-names" : false, "suffix" : "" } ], "container-title" : "Pharmaceutical Statistics", "id" : "ITEM-1", "issue" : "2", "issued" : { "date-parts" : [ [ "2011" ] ] }, "page" : "150-161", "title" : "Optimal caliper widths for propensity-score matching when estimating differences in means and differences in proportions in observational studies", "type" : "article-journal", "volume" : "10" }, "uris" : [ "http://www.mendeley.com/documents/?uuid=bbfe991c-5bc1-4421-8ba3-36dde03d99be" ] } ], "mendeley" : { "formattedCitation" : "\\autocite{Austin2011}", "plainTextFormattedCitation" : "\\autocite{Austin2011}", "previouslyFormattedCitation" : "&lt;sup&gt;28&lt;/sup&gt;" }, "properties" : { "noteIndex" : 0 }, "schema" : "https://github.com/citation-style-language/schema/raw/master/csl-citation.json" }</w:instrText>
      </w:r>
      <w:r w:rsidR="009064BD">
        <w:fldChar w:fldCharType="separate"/>
      </w:r>
      <w:r w:rsidR="00717812" w:rsidRPr="00717812">
        <w:rPr>
          <w:noProof/>
        </w:rPr>
        <w:t>\autocite{Austin2011}</w:t>
      </w:r>
      <w:r w:rsidR="009064BD">
        <w:fldChar w:fldCharType="end"/>
      </w:r>
      <w:r w:rsidR="00D66A11">
        <w:t xml:space="preserve"> </w:t>
      </w:r>
      <w:r w:rsidR="00720E8D">
        <w:t xml:space="preserve">Matching was repeated using the matched controls against remaining unmatched controls to create a matched-again cohort, testing whether matching alone associates with changes in LOS. </w:t>
      </w:r>
      <w:r w:rsidR="00050CDB">
        <w:t xml:space="preserve">For each case definition of CDI, </w:t>
      </w:r>
      <w:r w:rsidR="00550981">
        <w:t>d</w:t>
      </w:r>
      <w:r w:rsidR="005B4A13">
        <w:t>ifferences of the median</w:t>
      </w:r>
      <w:r w:rsidR="00B3482C">
        <w:t xml:space="preserve"> </w:t>
      </w:r>
      <w:r w:rsidR="00C856CC">
        <w:t>LOS</w:t>
      </w:r>
      <w:r w:rsidR="00736792">
        <w:t xml:space="preserve"> between cases and </w:t>
      </w:r>
      <w:r w:rsidR="00687434">
        <w:t>matched controls</w:t>
      </w:r>
      <w:r w:rsidR="005B4A13">
        <w:t xml:space="preserve"> were calculated</w:t>
      </w:r>
      <w:r w:rsidR="00753EB1">
        <w:t xml:space="preserve">, and statistical significance </w:t>
      </w:r>
      <w:r w:rsidR="000277E5">
        <w:t>tested</w:t>
      </w:r>
      <w:r w:rsidR="00753EB1">
        <w:t xml:space="preserve"> with </w:t>
      </w:r>
      <w:r w:rsidR="000277E5">
        <w:t xml:space="preserve">the </w:t>
      </w:r>
      <w:r w:rsidR="00F33C6A">
        <w:t xml:space="preserve">two-sided </w:t>
      </w:r>
      <w:r w:rsidR="00C205E7">
        <w:t xml:space="preserve">Mann-Whitney </w:t>
      </w:r>
      <w:r w:rsidR="00C205E7">
        <w:rPr>
          <w:i/>
        </w:rPr>
        <w:t>U</w:t>
      </w:r>
      <w:r w:rsidR="0060205B">
        <w:t>. N</w:t>
      </w:r>
      <w:r w:rsidR="00BA749B">
        <w:t>onparametric</w:t>
      </w:r>
      <w:r w:rsidR="00C11873">
        <w:t xml:space="preserve"> </w:t>
      </w:r>
      <w:r w:rsidR="00550981">
        <w:t xml:space="preserve">Kaplan-Meier </w:t>
      </w:r>
      <w:r w:rsidR="00480698">
        <w:t>estimat</w:t>
      </w:r>
      <w:r w:rsidR="00164B21">
        <w:t>e</w:t>
      </w:r>
      <w:r w:rsidR="00480698">
        <w:t xml:space="preserve">s </w:t>
      </w:r>
      <w:r w:rsidR="00D858D1">
        <w:t xml:space="preserve">of </w:t>
      </w:r>
      <w:r w:rsidR="00705821">
        <w:t xml:space="preserve">the </w:t>
      </w:r>
      <w:r w:rsidR="00C11873">
        <w:t xml:space="preserve">time-dependent risk of discharge </w:t>
      </w:r>
      <w:r w:rsidR="00D858D1">
        <w:t>were plotted</w:t>
      </w:r>
      <w:r w:rsidR="0008760A">
        <w:t xml:space="preserve"> for matched cohorts</w:t>
      </w:r>
      <w:r w:rsidR="00D858D1">
        <w:t>.</w:t>
      </w:r>
    </w:p>
    <w:p w14:paraId="47AB5BC6" w14:textId="04CC87A3" w:rsidR="0034491F" w:rsidRPr="008D51B1" w:rsidRDefault="006F4AC9" w:rsidP="00031685">
      <w:pPr>
        <w:pStyle w:val="Normal2"/>
        <w:ind w:firstLine="720"/>
      </w:pPr>
      <w:r>
        <w:t>To</w:t>
      </w:r>
      <w:r w:rsidR="00C63B10">
        <w:t xml:space="preserve"> </w:t>
      </w:r>
      <w:r w:rsidR="00EF2F84">
        <w:t xml:space="preserve">address </w:t>
      </w:r>
      <w:r w:rsidR="00E6548B">
        <w:t>the</w:t>
      </w:r>
      <w:r w:rsidR="00EF2F84">
        <w:t xml:space="preserve"> possible effect of time-to-infection on CDI risk</w:t>
      </w:r>
      <w:r w:rsidR="00CF2A3B">
        <w:t xml:space="preserve"> and </w:t>
      </w:r>
      <w:r w:rsidR="00833654">
        <w:t>measured</w:t>
      </w:r>
      <w:r w:rsidR="00CF2A3B">
        <w:t xml:space="preserve"> LOS differences</w:t>
      </w:r>
      <w:r w:rsidR="00317CFE">
        <w:t>,</w:t>
      </w:r>
      <w:r w:rsidR="003A3C91">
        <w:t xml:space="preserve"> </w:t>
      </w:r>
      <w:r>
        <w:t>we repeated the analysis for case definition (iv) stratified by the time of the first positive toxin assay,</w:t>
      </w:r>
      <w:r w:rsidR="003A3C91">
        <w:t xml:space="preserve"> using three ranges: 0-3 days, 3-8 days, and ≥8 da</w:t>
      </w:r>
      <w:r w:rsidR="0004731B">
        <w:t>ys</w:t>
      </w:r>
      <w:r w:rsidR="00C056AC">
        <w:t>.</w:t>
      </w:r>
      <w:r w:rsidR="00B83E25">
        <w:t xml:space="preserve"> </w:t>
      </w:r>
      <w:r w:rsidR="00421C25">
        <w:t xml:space="preserve">Propensity models were </w:t>
      </w:r>
      <w:r w:rsidR="007A1295">
        <w:t>again fitted to each of these case cohorts for</w:t>
      </w:r>
      <w:r w:rsidR="008138E9">
        <w:t xml:space="preserve"> matching as described previously</w:t>
      </w:r>
      <w:r w:rsidR="00F108C7">
        <w:t>,</w:t>
      </w:r>
      <w:r w:rsidR="008138E9">
        <w:t xml:space="preserve"> with the added condition that controls discharged before the start of the</w:t>
      </w:r>
      <w:r w:rsidR="00532770">
        <w:t xml:space="preserve"> CDI</w:t>
      </w:r>
      <w:r w:rsidR="008138E9">
        <w:t xml:space="preserve"> time window were ineligible for mat</w:t>
      </w:r>
      <w:bookmarkStart w:id="2" w:name="_GoBack"/>
      <w:bookmarkEnd w:id="2"/>
      <w:r w:rsidR="008138E9">
        <w:t>ching</w:t>
      </w:r>
      <w:r w:rsidR="00532770">
        <w:t>.</w:t>
      </w:r>
      <w:r w:rsidR="00B83E25">
        <w:fldChar w:fldCharType="begin" w:fldLock="1"/>
      </w:r>
      <w:r w:rsidR="00717812">
        <w:instrText>ADDIN CSL_CITATION { "citationItems" : [ { "id" : "ITEM-1", "itemData" : { "DOI" : "10.1198/016214501753208573", "ISBN" : "0162-1459", "ISSN" : "0162-1459", "abstract" : "A new form of matching\u00e2\u20ac\u201coptimal balanced risk set matching\u00e2\u20ac\u201cis applied in an observational study of a treatment, cystoscopy and hydrodistention, given in response to the symptoms of the chronic, nonlethal disease interstitial cystitis. When a patient receives the treatment at time t, that patient is matched to another patient with a similar history of symptoms up to time t who has not received the treatment up to time t; this is risk set matching. By using a penalty function in integer programming in a new way, we force the marginal distributions of symptoms to be balanced in the matched treated and control groups. Among all balanced matchings, we pick the one that is optimal in the sense of minimizing the multivariate pretreatment covariate distance within matched pairs. Under a simple model for the treatment assignment mechanism, we study the sensitivity of the findings to hidden biases. In particular, we show that a simple, conventional sensitivity analysis is appropriate with risk set matching when the time to treatment follows a proportional hazards model with a time-dependent unobserved covariate.", "author" : [ { "dropping-particle" : "", "family" : "Li", "given" : "Yunfei Paul", "non-dropping-particle" : "", "parse-names" : false, "suffix" : "" }, { "dropping-particle" : "", "family" : "Propert", "given" : "Kathleen J", "non-dropping-particle" : "", "parse-names" : false, "suffix" : "" }, { "dropping-particle" : "", "family" : "Rosenbaum", "given" : "Paul R", "non-dropping-particle" : "", "parse-names" : false, "suffix" : "" } ], "container-title" : "Journal of the American Statistical Association", "id" : "ITEM-1", "issue" : "October 2014", "issued" : { "date-parts" : [ [ "2001" ] ] }, "page" : "870-882", "title" : "Balanced Risk Set Matching", "type" : "article-journal", "volume" : "96" }, "uris" : [ "http://www.mendeley.com/documents/?uuid=35e47139-148a-48e4-a39b-65e5879fbfdc" ] } ], "mendeley" : { "formattedCitation" : "\\autocite{Li2001}", "plainTextFormattedCitation" : "\\autocite{Li2001}", "previouslyFormattedCitation" : "&lt;sup&gt;29&lt;/sup&gt;" }, "properties" : { "noteIndex" : 0 }, "schema" : "https://github.com/citation-style-language/schema/raw/master/csl-citation.json" }</w:instrText>
      </w:r>
      <w:r w:rsidR="00B83E25">
        <w:fldChar w:fldCharType="separate"/>
      </w:r>
      <w:r w:rsidR="00717812" w:rsidRPr="00717812">
        <w:rPr>
          <w:noProof/>
        </w:rPr>
        <w:t>\autocite{Li2001}</w:t>
      </w:r>
      <w:r w:rsidR="00B83E25">
        <w:fldChar w:fldCharType="end"/>
      </w:r>
      <w:r w:rsidR="008138E9">
        <w:t xml:space="preserve"> </w:t>
      </w:r>
      <w:r w:rsidR="00A630D4">
        <w:t>LOS</w:t>
      </w:r>
      <w:r w:rsidR="006C35BF">
        <w:t xml:space="preserve"> </w:t>
      </w:r>
      <w:r w:rsidR="00C12DE7">
        <w:t xml:space="preserve">comparisons followed </w:t>
      </w:r>
      <w:r w:rsidR="0075030A">
        <w:t>the same procedure as above.</w:t>
      </w:r>
      <w:r w:rsidR="00A45444">
        <w:t xml:space="preserve"> W</w:t>
      </w:r>
      <w:r w:rsidR="0034491F">
        <w:t>e</w:t>
      </w:r>
      <w:r w:rsidR="00A45444">
        <w:t xml:space="preserve"> furthermore</w:t>
      </w:r>
      <w:r w:rsidR="0034491F">
        <w:t xml:space="preserve"> fit a </w:t>
      </w:r>
      <w:r w:rsidR="00740EB4">
        <w:t xml:space="preserve">nonparametric </w:t>
      </w:r>
      <w:r w:rsidR="0034491F">
        <w:t>multistate model</w:t>
      </w:r>
      <w:r w:rsidR="00740EB4">
        <w:t xml:space="preserve"> consistent with previous studies</w:t>
      </w:r>
      <w:r w:rsidR="00BC434C">
        <w:t>,</w:t>
      </w:r>
      <w:r w:rsidR="00740EB4">
        <w:fldChar w:fldCharType="begin" w:fldLock="1"/>
      </w:r>
      <w:r w:rsidR="00717812">
        <w:instrText>ADDIN CSL_CITATION { "citationItems" : [ { "id" : "ITEM-1", "itemData" : { "DOI" : "10.1016/j.ajic.2013.07.006", "ISBN" : "0196-6553\r1527-3296", "ISSN" : "01966553", "PMID" : "24290226", "abstract" : "Background Clostridium difficile infection (CDI) possibly extends hospital length of stay (LOS); however, the current evidence does not account for the time-dependent bias, ie, when infection is incorrectly analyzed as a baseline covariate. The aim of this study was to determine whether CDI increases LOS after managing this bias. Methods We examined the estimated extra LOS because of CDI using a multistate model. Data from all persons hospitalized &gt;48 hours over 4 years in a tertiary hospital in Australia were analyzed. Persons with health care-associated CDIs were identified. Cox proportional hazards models were applied together with multistate modeling. Results One hundred fifty-eight of 58,942 admissions examined had CDI. The mean extra LOS because of infection was 0.9 days (95% confidence interval: -1.8 to 3.6 days, P =.51) when a multistate model was applied. The hazard of discharge was lower in persons who had CDI (adjusted hazard ratio, 0.42; P &lt;.001) when a Cox proportional hazard model was applied. Conclusion This study is the first to use multistate models to determine the extra LOS because of CDI. Results suggest CDI does not significantly contribute to hospital LOS, contradicting findings published elsewhere. Conversely, when methods prone to result in time-dependent bias were applied to the data, the hazard of discharge significantly increased. These findings contribute to discussion on methods used to evaluate LOS and health care-associated infections.", "author" : [ { "dropping-particle" : "", "family" : "Mitchell", "given" : "Brett G.", "non-dropping-particle" : "", "parse-names" : false, "suffix" : "" }, { "dropping-particle" : "", "family" : "Gardner", "given" : "Anne", "non-dropping-particle" : "", "parse-names" : false, "suffix" : "" }, { "dropping-particle" : "", "family" : "Barnett", "given" : "Adrian G.", "non-dropping-particle" : "", "parse-names" : false, "suffix" : "" }, { "dropping-particle" : "", "family" : "Hiller", "given" : "Janet E.", "non-dropping-particle" : "", "parse-names" : false, "suffix" : "" }, { "dropping-particle" : "", "family" : "Graves", "given" : "Nicholas", "non-dropping-particle" : "", "parse-names" : false, "suffix" : "" } ], "container-title" : "American Journal of Infection Control", "id" : "ITEM-1", "issue" : "2", "issued" : { "date-parts" : [ [ "2014" ] ] }, "page" : "164-167", "publisher" : "Elsevier Inc", "title" : "The prolongation of length of stay because of Clostridium difficile infection", "type" : "article-journal", "volume" : "42" }, "uris" : [ "http://www.mendeley.com/documents/?uuid=a1f2dcd7-ed71-4ff1-9e5a-589fada7571d" ] }, { "id" : "ITEM-2", "itemData" : { "DOI" : "10.1017/ice.2015.132", "ISBN" : "1559-6834", "ISSN" : "1559-6834", "PMID" : "26006153", "abstract" : "BACKGROUND Standard estimates of the impact of Clostridium difficile infections (CDI) on inpatient lengths of stay (LOS) may overstate inpatient care costs attributable to CDI. In this study, we used multistate modeling (MSM) of CDI timing to reduce bias in estimates of excess LOS. METHODS A retrospective cohort study of all hospitalizations at any of 120 acute care facilities within the US Department of Veterans Affairs (VA) between 2005 and 2012 was conducted. We estimated the excess LOS attributable to CDI using an MSM to address time-dependent bias. Bootstrapping was used to generate 95% confidence intervals (CI). These estimates were compared to unadjusted differences in mean LOS for hospitalizations with and without CDI. RESULTS During the study period, there were 3.96 million hospitalizations and 43,540 CDIs. A comparison of unadjusted means suggested an excess LOS of 14.0 days (19.4 vs 5.4 days). In contrast, the MSM estimated an attributable LOS of only 2.27 days (95% CI, 2.14-2.40). The excess LOS for mild-to-moderate CDI was 0.75 days (95% CI, 0.59-0.89), and for severe CDI, it was 4.11 days (95% CI, 3.90-4.32). Substantial variation across the Veteran Integrated Services Networks (VISN) was observed. CONCLUSIONS CDI significantly contributes to LOS, but the magnitude of its estimated impact is smaller when methods are used that account for the time-varying nature of infection. The greatest impact on LOS occurred among patients with severe CDI. Significant geographic variability was observed. MSM is a useful tool for obtaining more accurate estimates of the inpatient care costs of CDI. Infect. Control Hosp. Epidemiol. 2015;00(0):1-7.", "author" : [ { "dropping-particle" : "", "family" : "Stevens", "given" : "Vanessa W", "non-dropping-particle" : "", "parse-names" : false, "suffix" : "" }, { "dropping-particle" : "", "family" : "Khader", "given" : "Karim", "non-dropping-particle" : "", "parse-names" : false, "suffix" : "" }, { "dropping-particle" : "", "family" : "Nelson", "given" : "Richard E", "non-dropping-particle" : "", "parse-names" : false, "suffix" : "" }, { "dropping-particle" : "", "family" : "Jones", "given" : "Makoto", "non-dropping-particle" : "", "parse-names" : false, "suffix" : "" }, { "dropping-particle" : "", "family" : "Rubin", "given" : "Michael a", "non-dropping-particle" : "", "parse-names" : false, "suffix" : "" }, { "dropping-particle" : "", "family" : "Brown", "given" : "Kevin a", "non-dropping-particle" : "", "parse-names" : false, "suffix" : "" }, { "dropping-particle" : "", "family" : "Evans", "given" : "Martin E", "non-dropping-particle" : "", "parse-names" : false, "suffix" : "" }, { "dropping-particle" : "", "family" : "Greene", "given" : "Tom", "non-dropping-particle" : "", "parse-names" : false, "suffix" : "" }, { "dropping-particle" : "", "family" : "Slade", "given" : "Eric", "non-dropping-particle" : "", "parse-names" : false, "suffix" : "" }, { "dropping-particle" : "", "family" : "Samore", "given" : "Matthew H", "non-dropping-particle" : "", "parse-names" : false, "suffix" : "" } ], "container-title" : "Infection control and hospital epidemiology", "id" : "ITEM-2", "issue" : "Cdi", "issued" : { "date-parts" : [ [ "2015" ] ] }, "page" : "1-7", "title" : "Excess Length of Stay Attributable to Clostridium difficile Infection (CDI) in the Acute Care Setting: A Multistate Model.", "type" : "article-journal", "volume" : "36" }, "uris" : [ "http://www.mendeley.com/documents/?uuid=48762d07-8992-4ffd-a6c6-cae69631360e" ] }, { "id" : "ITEM-3", "itemData" : { "DOI" : "10.1016/j.jhin.2014.08.008", "ISBN" : "1532-2939", "ISSN" : "15322939", "PMID" : "25441017", "abstract" : "The burden of healthcare-associated infections, such as healthcare-acquired Clostridium difficile (HA-CDI), can be expressed in terms of additional length of stay (LOS) and mortality. However, previous estimates have varied widely. Although some have considered time of infection onset (time-dependent bias), none considered the impact of severity of HA-CDI; this was the primary aim of this study. Methods: The daily risk of in-hospital death or discharge was modelled using a Cox proportional hazards model, fitted to data on patients discharged in 2012 from a large English teaching hospital. We treated HA-CDI status as a time-dependent variable and adjusted for confounders. In addition, a multi-state model was developed to provide a clinically intuitive metric of delayed discharge associated with non-severe and severe HA-CDI respectively. Findings: Data comprised 157 (including 48 severe) HA-CDI cases among 42,618 patients. HA-CDI reduced the daily discharge rate by nearly one-quarter [hazard ratio (HR): 0.72; 95% confidence interval (CI): 0.61-0.84] and increased the in-hospital death rate by 75% compared with non-HA-CDI patients (HR: 1.75; 95% CI: 1.16-2.62). Whereas overall HA-CDI resulted in a mean excess LOS of about seven days (95% CI: 3.5-10.9), severe cases had an average excess LOS which was twice (~11.6 days; 95% CI: 3.6-19.6) that of the non-severe cases (about five days; 95% CI: 1.1-9.5). Conclusion: HA-CDI contributes to patients' expected LOS and risk of mortality. However, when quantifying the health and economic burden of hospital-onset of HA-CDI, the heterogeneity in the impact of HA-CDI should be accounted for.", "author" : [ { "dropping-particle" : "", "family" : "Kleef", "given" : "E.", "non-dropping-particle" : "van", "parse-names" : false, "suffix" : "" }, { "dropping-particle" : "", "family" : "Green", "given" : "N.", "non-dropping-particle" : "", "parse-names" : false, "suffix" : "" }, { "dropping-particle" : "", "family" : "Goldenberg", "given" : "S. D.", "non-dropping-particle" : "", "parse-names" : false, "suffix" : "" }, { "dropping-particle" : "V.", "family" : "Robotham", "given" : "J.", "non-dropping-particle" : "", "parse-names" : false, "suffix" : "" }, { "dropping-particle" : "", "family" : "Cookson", "given" : "B.", "non-dropping-particle" : "", "parse-names" : false, "suffix" : "" }, { "dropping-particle" : "", "family" : "Jit", "given" : "M.", "non-dropping-particle" : "", "parse-names" : false, "suffix" : "" }, { "dropping-particle" : "", "family" : "Edmunds", "given" : "W. J.", "non-dropping-particle" : "", "parse-names" : false, "suffix" : "" }, { "dropping-particle" : "", "family" : "Deeny", "given" : "S. R.", "non-dropping-particle" : "", "parse-names" : false, "suffix" : "" } ], "container-title" : "Journal of Hospital Infection", "id" : "ITEM-3", "issue" : "4", "issued" : { "date-parts" : [ [ "2014" ] ] }, "page" : "213-217", "publisher" : "Elsevier Ltd", "title" : "Excess length of stay and mortality due to Clostridium difficile infection: A multi-state modelling approach", "type" : "article-journal", "volume" : "88" }, "uris" : [ "http://www.mendeley.com/documents/?uuid=3ae7fa69-709e-49bb-b6cb-f77c926a795c" ] } ], "mendeley" : { "formattedCitation" : "\\autocite{Mitchell2014,Stevens2015,van Kleef2014}", "plainTextFormattedCitation" : "\\autocite{Mitchell2014,Stevens2015,van Kleef2014}", "previouslyFormattedCitation" : "&lt;sup&gt;7,24,30&lt;/sup&gt;" }, "properties" : { "noteIndex" : 0 }, "schema" : "https://github.com/citation-style-language/schema/raw/master/csl-citation.json" }</w:instrText>
      </w:r>
      <w:r w:rsidR="00740EB4">
        <w:fldChar w:fldCharType="separate"/>
      </w:r>
      <w:r w:rsidR="00717812" w:rsidRPr="00717812">
        <w:rPr>
          <w:noProof/>
        </w:rPr>
        <w:t>\autocite{Mitchell2014,Stevens2015,van Kleef2014}</w:t>
      </w:r>
      <w:r w:rsidR="00740EB4">
        <w:fldChar w:fldCharType="end"/>
      </w:r>
      <w:r w:rsidR="00740EB4">
        <w:t xml:space="preserve"> </w:t>
      </w:r>
      <w:r w:rsidR="00F72E4C">
        <w:t>under</w:t>
      </w:r>
      <w:r w:rsidR="00BC434C">
        <w:t xml:space="preserve"> which t</w:t>
      </w:r>
      <w:r w:rsidR="00816B79">
        <w:t>he mean excess LOS was estimated as the average difference in LOS between patients</w:t>
      </w:r>
      <w:r w:rsidR="00CF11EC">
        <w:t xml:space="preserve"> that</w:t>
      </w:r>
      <w:r w:rsidR="00A61DD1">
        <w:t xml:space="preserve"> had or had not</w:t>
      </w:r>
      <w:r w:rsidR="00CF11EC">
        <w:t xml:space="preserve"> transitioned through the infected state</w:t>
      </w:r>
      <w:r w:rsidR="00E91601">
        <w:t xml:space="preserve"> for all timepoints</w:t>
      </w:r>
      <w:r w:rsidR="006E5328">
        <w:t>,</w:t>
      </w:r>
      <w:r w:rsidR="00816B79">
        <w:t xml:space="preserve"> weighted by</w:t>
      </w:r>
      <w:r w:rsidR="00B8653D">
        <w:t xml:space="preserve"> the</w:t>
      </w:r>
      <w:r w:rsidR="00816B79">
        <w:t xml:space="preserve"> </w:t>
      </w:r>
      <w:r w:rsidR="00F15E20">
        <w:t xml:space="preserve">distribution of </w:t>
      </w:r>
      <w:r w:rsidR="00816B79">
        <w:t>time</w:t>
      </w:r>
      <w:r w:rsidR="00F15E20">
        <w:t>s</w:t>
      </w:r>
      <w:r w:rsidR="00816B79">
        <w:t xml:space="preserve"> spent in the</w:t>
      </w:r>
      <w:r w:rsidR="00721DF2">
        <w:t xml:space="preserve"> </w:t>
      </w:r>
      <w:r w:rsidR="00F15E20">
        <w:t>uninfected</w:t>
      </w:r>
      <w:r w:rsidR="00816B79">
        <w:t xml:space="preserve"> state.</w:t>
      </w:r>
    </w:p>
    <w:p w14:paraId="13ECA2A2" w14:textId="05D5E3DC" w:rsidR="006F5325" w:rsidRDefault="00050CDB" w:rsidP="00050CDB">
      <w:pPr>
        <w:ind w:firstLine="720"/>
      </w:pPr>
      <w:r>
        <w:lastRenderedPageBreak/>
        <w:t xml:space="preserve">Analyses were performed </w:t>
      </w:r>
      <w:r w:rsidR="00797135">
        <w:t>in</w:t>
      </w:r>
      <w:r>
        <w:t xml:space="preserve"> R 3.2.</w:t>
      </w:r>
      <w:r w:rsidR="009B4737">
        <w:t>2, and a</w:t>
      </w:r>
      <w:r w:rsidR="00076E49">
        <w:t>ll</w:t>
      </w:r>
      <w:r w:rsidR="00555972" w:rsidRPr="00837464">
        <w:t xml:space="preserve"> software code</w:t>
      </w:r>
      <w:r w:rsidR="00762CA3" w:rsidRPr="00837464">
        <w:t xml:space="preserve"> </w:t>
      </w:r>
      <w:r w:rsidR="00555972" w:rsidRPr="00837464">
        <w:t xml:space="preserve">for </w:t>
      </w:r>
      <w:r w:rsidR="00076E49">
        <w:t>the</w:t>
      </w:r>
      <w:r w:rsidR="00076E49" w:rsidRPr="00837464">
        <w:t xml:space="preserve"> </w:t>
      </w:r>
      <w:r w:rsidR="00555972" w:rsidRPr="00837464">
        <w:t xml:space="preserve">analysis </w:t>
      </w:r>
      <w:r w:rsidR="00076E49">
        <w:t>is</w:t>
      </w:r>
      <w:r w:rsidR="00076E49" w:rsidRPr="00837464">
        <w:t xml:space="preserve"> </w:t>
      </w:r>
      <w:r w:rsidR="00555972" w:rsidRPr="00837464">
        <w:t>availab</w:t>
      </w:r>
      <w:r w:rsidR="00BD7D9A">
        <w:t>le at</w:t>
      </w:r>
      <w:r w:rsidR="00A503CA">
        <w:t>:</w:t>
      </w:r>
      <w:r w:rsidR="00555972" w:rsidRPr="00837464">
        <w:t xml:space="preserve"> </w:t>
      </w:r>
      <w:hyperlink r:id="rId11" w:history="1">
        <w:r w:rsidR="005C7817" w:rsidRPr="00570945">
          <w:rPr>
            <w:rStyle w:val="Hyperlink"/>
          </w:rPr>
          <w:t>https://github.com/powerpak/cdi-cost</w:t>
        </w:r>
      </w:hyperlink>
    </w:p>
    <w:p w14:paraId="2EAE6316" w14:textId="71A7DE2F" w:rsidR="005C7817" w:rsidRDefault="005C7817" w:rsidP="005C7817">
      <w:pPr>
        <w:pStyle w:val="Heading2"/>
        <w:rPr>
          <w:iCs/>
        </w:rPr>
      </w:pPr>
      <w:r>
        <w:rPr>
          <w:iCs/>
        </w:rPr>
        <w:t xml:space="preserve">Role of the </w:t>
      </w:r>
      <w:r w:rsidR="000810F4">
        <w:rPr>
          <w:iCs/>
        </w:rPr>
        <w:t>funding source</w:t>
      </w:r>
    </w:p>
    <w:p w14:paraId="1448CA6D" w14:textId="26036FA8" w:rsidR="005B64E6" w:rsidRPr="005B64E6" w:rsidRDefault="005B64E6" w:rsidP="005B64E6">
      <w:r w:rsidRPr="005B64E6">
        <w:t>The funders had no role in the study design, data collection, data analysis, data interpretation, or writing of the report. The corresponding author had full access to all th</w:t>
      </w:r>
      <w:r>
        <w:t>e data in the study, and had fi</w:t>
      </w:r>
      <w:r w:rsidRPr="005B64E6">
        <w:t>nal responsibility for the decision to submit the publication.</w:t>
      </w:r>
    </w:p>
    <w:p w14:paraId="7827E34F" w14:textId="77777777" w:rsidR="00394153" w:rsidRPr="00394153" w:rsidRDefault="00394153" w:rsidP="00394153">
      <w:pPr>
        <w:pStyle w:val="Heading1"/>
      </w:pPr>
      <w:r>
        <w:t>Results</w:t>
      </w:r>
    </w:p>
    <w:p w14:paraId="2D485253" w14:textId="7C1E2BF7" w:rsidR="0027563E" w:rsidRDefault="00E65885" w:rsidP="00394153">
      <w:pPr>
        <w:pStyle w:val="Normal2"/>
      </w:pPr>
      <w:r>
        <w:t xml:space="preserve">371,622 records of visits during the study time range were queried from the EMR, with 23,968 variables extracted for each visit (Figure </w:t>
      </w:r>
      <w:r w:rsidR="00CA524D">
        <w:t>1</w:t>
      </w:r>
      <w:r>
        <w:t>)</w:t>
      </w:r>
      <w:r w:rsidR="007E439F">
        <w:t>.</w:t>
      </w:r>
      <w:r w:rsidR="004C0FBC">
        <w:t xml:space="preserve"> After filtering for the index visit per adult patient and excluding deaths and invalid dates, 171,938 visits were </w:t>
      </w:r>
      <w:r w:rsidR="005C642B">
        <w:t>eligible for inclusion</w:t>
      </w:r>
      <w:r w:rsidR="004C0FBC">
        <w:t xml:space="preserve"> </w:t>
      </w:r>
      <w:r w:rsidR="00512ACC">
        <w:t>and classified into five</w:t>
      </w:r>
      <w:r w:rsidR="001D32A7">
        <w:t xml:space="preserve"> overlapping</w:t>
      </w:r>
      <w:r w:rsidR="00512ACC">
        <w:t xml:space="preserve"> case definitions</w:t>
      </w:r>
      <w:r w:rsidR="00EE1BB3">
        <w:t xml:space="preserve"> for CDI</w:t>
      </w:r>
      <w:r w:rsidR="00556E30">
        <w:t xml:space="preserve">. </w:t>
      </w:r>
      <w:r w:rsidR="008A5EC0">
        <w:t>C</w:t>
      </w:r>
      <w:r w:rsidR="004D36AC">
        <w:t>ase c</w:t>
      </w:r>
      <w:r w:rsidR="001A227F">
        <w:t xml:space="preserve">ohort sizes </w:t>
      </w:r>
      <w:r w:rsidR="008A5EC0">
        <w:t xml:space="preserve">before matching </w:t>
      </w:r>
      <w:r w:rsidR="001A227F">
        <w:t>and</w:t>
      </w:r>
      <w:r w:rsidR="00325D75">
        <w:t xml:space="preserve"> </w:t>
      </w:r>
      <w:r w:rsidR="00F20D9C">
        <w:t xml:space="preserve">overlaps are depicted in </w:t>
      </w:r>
      <w:r w:rsidR="001A227F">
        <w:t xml:space="preserve">Figure </w:t>
      </w:r>
      <w:r w:rsidR="00F20D9C">
        <w:t>S</w:t>
      </w:r>
      <w:r w:rsidR="001A227F">
        <w:t>2.</w:t>
      </w:r>
    </w:p>
    <w:p w14:paraId="4A8B011C" w14:textId="576193EC" w:rsidR="00D128A4" w:rsidRDefault="00AD7296" w:rsidP="00D128A4">
      <w:pPr>
        <w:pStyle w:val="Normal2"/>
        <w:ind w:firstLine="720"/>
      </w:pPr>
      <w:r>
        <w:t>Regularized</w:t>
      </w:r>
      <w:r w:rsidR="00CB1564">
        <w:t xml:space="preserve"> l</w:t>
      </w:r>
      <w:r w:rsidR="001F4DB7">
        <w:t>ogistic regression models</w:t>
      </w:r>
      <w:r w:rsidR="005D63DF">
        <w:t xml:space="preserve"> </w:t>
      </w:r>
      <w:r w:rsidR="001B6279">
        <w:t xml:space="preserve">predicting </w:t>
      </w:r>
      <w:r w:rsidR="00BB6DC4">
        <w:t>the</w:t>
      </w:r>
      <w:r w:rsidR="008011F9">
        <w:t xml:space="preserve"> </w:t>
      </w:r>
      <w:r w:rsidR="001F4DB7">
        <w:t>ri</w:t>
      </w:r>
      <w:r w:rsidR="007C71D8">
        <w:t>sk of CDI acquisition</w:t>
      </w:r>
      <w:r w:rsidR="00D64A73">
        <w:t xml:space="preserve"> were fit</w:t>
      </w:r>
      <w:r w:rsidR="00E14765">
        <w:t xml:space="preserve"> to </w:t>
      </w:r>
      <w:r w:rsidR="00CD5E66">
        <w:t xml:space="preserve">EMR </w:t>
      </w:r>
      <w:r w:rsidR="00E14765">
        <w:t>data</w:t>
      </w:r>
      <w:r w:rsidR="00953EC7">
        <w:t xml:space="preserve"> from the first 24 hours of each admission</w:t>
      </w:r>
      <w:r w:rsidR="007C71D8">
        <w:t xml:space="preserve"> </w:t>
      </w:r>
      <w:r w:rsidR="002A0820">
        <w:t>for each</w:t>
      </w:r>
      <w:r w:rsidR="00132F3E">
        <w:t xml:space="preserve"> case definition</w:t>
      </w:r>
      <w:r w:rsidR="004238E4">
        <w:t>.</w:t>
      </w:r>
      <w:r w:rsidR="001B2D41">
        <w:t xml:space="preserve"> The cross-va</w:t>
      </w:r>
      <w:r w:rsidR="001B6279">
        <w:t xml:space="preserve">lidated </w:t>
      </w:r>
      <w:r w:rsidR="005D4FC7">
        <w:t xml:space="preserve">mean </w:t>
      </w:r>
      <w:r w:rsidR="00703ECF">
        <w:t>area under the receiving operator characteristic (</w:t>
      </w:r>
      <w:r w:rsidR="001B6279">
        <w:t>AUROC</w:t>
      </w:r>
      <w:r w:rsidR="00703ECF">
        <w:t>)</w:t>
      </w:r>
      <w:r w:rsidR="00572663">
        <w:t xml:space="preserve">, measuring performance of </w:t>
      </w:r>
      <w:r w:rsidR="008B20ED">
        <w:t>each</w:t>
      </w:r>
      <w:r w:rsidR="00D80ACE">
        <w:t xml:space="preserve"> model</w:t>
      </w:r>
      <w:r w:rsidR="00572663">
        <w:t>,</w:t>
      </w:r>
      <w:r w:rsidR="001B6279">
        <w:t xml:space="preserve"> </w:t>
      </w:r>
      <w:r w:rsidR="00296296">
        <w:t>v</w:t>
      </w:r>
      <w:r w:rsidR="006F13DC">
        <w:t>aried</w:t>
      </w:r>
      <w:r w:rsidR="00AE3A3A">
        <w:t xml:space="preserve"> </w:t>
      </w:r>
      <w:r w:rsidR="005C7FAC">
        <w:t>only</w:t>
      </w:r>
      <w:r w:rsidR="00C40D3D">
        <w:t xml:space="preserve"> </w:t>
      </w:r>
      <w:r w:rsidR="006F13DC">
        <w:t>slightly between case definitions</w:t>
      </w:r>
      <w:r w:rsidR="005B2F06">
        <w:t xml:space="preserve"> (</w:t>
      </w:r>
      <w:r w:rsidR="00F20D9C">
        <w:t>Figure</w:t>
      </w:r>
      <w:r w:rsidR="005B2F06">
        <w:t xml:space="preserve"> </w:t>
      </w:r>
      <w:r w:rsidR="00F20D9C">
        <w:t>S</w:t>
      </w:r>
      <w:r w:rsidR="005B2F06">
        <w:t>3)</w:t>
      </w:r>
      <w:r w:rsidR="00C23436">
        <w:t>:</w:t>
      </w:r>
      <w:r w:rsidR="00F60479">
        <w:t xml:space="preserve"> </w:t>
      </w:r>
      <w:r w:rsidR="00707B95">
        <w:t xml:space="preserve">(i) </w:t>
      </w:r>
      <w:r w:rsidR="005503CD">
        <w:t>by ICD-9 code, 0·</w:t>
      </w:r>
      <w:r w:rsidR="00F60479">
        <w:t xml:space="preserve">81 (95% </w:t>
      </w:r>
      <w:r w:rsidR="00F833F8">
        <w:t>confidence interval [</w:t>
      </w:r>
      <w:r w:rsidR="00F60479">
        <w:t>CI</w:t>
      </w:r>
      <w:r w:rsidR="00F833F8">
        <w:t>]</w:t>
      </w:r>
      <w:r w:rsidR="005503CD">
        <w:t>, 0·</w:t>
      </w:r>
      <w:r w:rsidR="00F60479">
        <w:t>79–0</w:t>
      </w:r>
      <w:r w:rsidR="005503CD">
        <w:t>·</w:t>
      </w:r>
      <w:r w:rsidR="00F60479">
        <w:t xml:space="preserve">83); </w:t>
      </w:r>
      <w:r w:rsidR="00707B95">
        <w:t xml:space="preserve">(ii) </w:t>
      </w:r>
      <w:r w:rsidR="00F60479">
        <w:t>by positive toxin EIA, 0</w:t>
      </w:r>
      <w:r w:rsidR="005503CD">
        <w:t>·</w:t>
      </w:r>
      <w:r w:rsidR="00F60479">
        <w:t>76 (</w:t>
      </w:r>
      <w:r w:rsidR="000A3C93">
        <w:t xml:space="preserve">95% CI, </w:t>
      </w:r>
      <w:r w:rsidR="00F60479">
        <w:t>0</w:t>
      </w:r>
      <w:r w:rsidR="005503CD">
        <w:t>·</w:t>
      </w:r>
      <w:r w:rsidR="00F60479">
        <w:t>74–0</w:t>
      </w:r>
      <w:r w:rsidR="005503CD">
        <w:t>·</w:t>
      </w:r>
      <w:r w:rsidR="00F60479">
        <w:t>78)</w:t>
      </w:r>
      <w:r w:rsidR="00707B95">
        <w:t>, (iii) by positive toxin PCR, 0.84 (</w:t>
      </w:r>
      <w:r w:rsidR="000A3C93">
        <w:t xml:space="preserve">95% CI, </w:t>
      </w:r>
      <w:r w:rsidR="00707B95">
        <w:t>0</w:t>
      </w:r>
      <w:r w:rsidR="005503CD">
        <w:t>·</w:t>
      </w:r>
      <w:r w:rsidR="00707B95">
        <w:t>82–0</w:t>
      </w:r>
      <w:r w:rsidR="005503CD">
        <w:t>·</w:t>
      </w:r>
      <w:r w:rsidR="00707B95">
        <w:t>85), (iv) by either toxin assay, 0</w:t>
      </w:r>
      <w:r w:rsidR="005503CD">
        <w:t>·</w:t>
      </w:r>
      <w:r w:rsidR="00707B95">
        <w:t>8</w:t>
      </w:r>
      <w:r w:rsidR="008604A3">
        <w:t>1</w:t>
      </w:r>
      <w:r w:rsidR="00707B95">
        <w:t xml:space="preserve"> (</w:t>
      </w:r>
      <w:r w:rsidR="000A3C93">
        <w:t xml:space="preserve">95% CI, </w:t>
      </w:r>
      <w:r w:rsidR="00707B95">
        <w:t>0</w:t>
      </w:r>
      <w:r w:rsidR="005503CD">
        <w:t>·</w:t>
      </w:r>
      <w:r w:rsidR="00707B95">
        <w:t>8</w:t>
      </w:r>
      <w:r w:rsidR="008604A3">
        <w:t>0</w:t>
      </w:r>
      <w:r w:rsidR="00707B95">
        <w:t>–0</w:t>
      </w:r>
      <w:r w:rsidR="005503CD">
        <w:t>·</w:t>
      </w:r>
      <w:r w:rsidR="00707B95">
        <w:t xml:space="preserve">82); (v) by any of these, </w:t>
      </w:r>
      <w:r w:rsidR="00220844">
        <w:t>0</w:t>
      </w:r>
      <w:r w:rsidR="005503CD">
        <w:t>·</w:t>
      </w:r>
      <w:r w:rsidR="00220844">
        <w:t>82 (</w:t>
      </w:r>
      <w:r w:rsidR="000A3C93">
        <w:t xml:space="preserve">95% CI, </w:t>
      </w:r>
      <w:r w:rsidR="00361E0C">
        <w:t>0</w:t>
      </w:r>
      <w:r w:rsidR="005503CD">
        <w:t>·</w:t>
      </w:r>
      <w:r w:rsidR="00361E0C">
        <w:t>81–0</w:t>
      </w:r>
      <w:r w:rsidR="005503CD">
        <w:t>·</w:t>
      </w:r>
      <w:r w:rsidR="00361E0C">
        <w:t xml:space="preserve">83). </w:t>
      </w:r>
      <w:r w:rsidR="0089653D">
        <w:t xml:space="preserve">The number of </w:t>
      </w:r>
      <w:r w:rsidR="007D5CB9">
        <w:t xml:space="preserve">selected </w:t>
      </w:r>
      <w:r w:rsidR="007F01A4">
        <w:t>variables</w:t>
      </w:r>
      <w:r w:rsidR="0089653D">
        <w:t xml:space="preserve"> in each model ranged from </w:t>
      </w:r>
      <w:r w:rsidR="00426E12">
        <w:t>373 to 1</w:t>
      </w:r>
      <w:r w:rsidR="005503CD">
        <w:t>,</w:t>
      </w:r>
      <w:r w:rsidR="0061769E">
        <w:t>027</w:t>
      </w:r>
      <w:r w:rsidR="00B45FBC">
        <w:t xml:space="preserve"> </w:t>
      </w:r>
      <w:r w:rsidR="00A55C65">
        <w:t>(</w:t>
      </w:r>
      <w:r w:rsidR="00F20D9C">
        <w:t>Table</w:t>
      </w:r>
      <w:r w:rsidR="00A55C65">
        <w:t xml:space="preserve"> </w:t>
      </w:r>
      <w:r w:rsidR="00F20D9C">
        <w:t>S</w:t>
      </w:r>
      <w:r w:rsidR="00A55C65">
        <w:t>2).</w:t>
      </w:r>
    </w:p>
    <w:p w14:paraId="51B66989" w14:textId="09F81CFA" w:rsidR="004E44A4" w:rsidRDefault="000501A0" w:rsidP="00D128A4">
      <w:pPr>
        <w:pStyle w:val="Normal2"/>
        <w:ind w:firstLine="720"/>
      </w:pPr>
      <w:proofErr w:type="gramStart"/>
      <w:r>
        <w:t>For each case d</w:t>
      </w:r>
      <w:r w:rsidR="00830416">
        <w:t xml:space="preserve">efinition, over </w:t>
      </w:r>
      <w:r w:rsidR="005E7604">
        <w:t>75</w:t>
      </w:r>
      <w:r w:rsidR="004C53A5">
        <w:t xml:space="preserve">% of </w:t>
      </w:r>
      <w:r w:rsidR="004C4619">
        <w:t>case</w:t>
      </w:r>
      <w:r w:rsidR="00366916">
        <w:t>s</w:t>
      </w:r>
      <w:r w:rsidR="004C4619">
        <w:t xml:space="preserve"> </w:t>
      </w:r>
      <w:r w:rsidR="004C53A5">
        <w:t>were successfully matched</w:t>
      </w:r>
      <w:r w:rsidR="00930179">
        <w:t xml:space="preserve"> by propensity score</w:t>
      </w:r>
      <w:r w:rsidR="00810AC5">
        <w:t xml:space="preserve"> to controls</w:t>
      </w:r>
      <w:proofErr w:type="gramEnd"/>
      <w:r w:rsidR="00204553">
        <w:t xml:space="preserve"> (</w:t>
      </w:r>
      <w:r w:rsidR="006D3204">
        <w:t>Figure</w:t>
      </w:r>
      <w:r w:rsidR="00204553">
        <w:t xml:space="preserve"> </w:t>
      </w:r>
      <w:r w:rsidR="00F20D9C">
        <w:t>S</w:t>
      </w:r>
      <w:r w:rsidR="00204553">
        <w:t xml:space="preserve">2 and </w:t>
      </w:r>
      <w:r>
        <w:t xml:space="preserve">Table </w:t>
      </w:r>
      <w:r w:rsidR="00FF5E1D">
        <w:t>1</w:t>
      </w:r>
      <w:r w:rsidR="00204553">
        <w:t>)</w:t>
      </w:r>
      <w:r>
        <w:t>. The groups are well matched on demographic</w:t>
      </w:r>
      <w:r w:rsidR="005E351C">
        <w:t xml:space="preserve">s </w:t>
      </w:r>
      <w:r>
        <w:t>and propensity scores (</w:t>
      </w:r>
      <w:r w:rsidR="000C5A30">
        <w:t xml:space="preserve">all </w:t>
      </w:r>
      <w:r w:rsidR="000C5A30">
        <w:rPr>
          <w:i/>
        </w:rPr>
        <w:t xml:space="preserve">P </w:t>
      </w:r>
      <w:r w:rsidR="000C5A30">
        <w:t>values &gt;</w:t>
      </w:r>
      <w:r w:rsidR="002655EE">
        <w:t>0.1</w:t>
      </w:r>
      <w:r w:rsidR="000C5A30">
        <w:t xml:space="preserve"> and standardized differences between -0.1 and 0.1; </w:t>
      </w:r>
      <w:r w:rsidR="000C5A30">
        <w:lastRenderedPageBreak/>
        <w:t>propensity score distributions</w:t>
      </w:r>
      <w:r w:rsidR="000135E6">
        <w:t xml:space="preserve"> </w:t>
      </w:r>
      <w:r w:rsidR="00776DF8">
        <w:t xml:space="preserve">in </w:t>
      </w:r>
      <w:r w:rsidR="00F20D9C">
        <w:t>Figure</w:t>
      </w:r>
      <w:r w:rsidR="00776DF8">
        <w:t xml:space="preserve"> </w:t>
      </w:r>
      <w:r w:rsidR="00F20D9C">
        <w:t>S</w:t>
      </w:r>
      <w:r w:rsidR="00776DF8">
        <w:t>3</w:t>
      </w:r>
      <w:r w:rsidR="00CA7975">
        <w:t>).</w:t>
      </w:r>
      <w:r w:rsidR="00ED3C39">
        <w:t xml:space="preserve"> </w:t>
      </w:r>
      <w:r w:rsidR="003F6D67">
        <w:t>Differences in the median LOS between m</w:t>
      </w:r>
      <w:r w:rsidR="00ED3C39">
        <w:t>atched case and control cohorts for</w:t>
      </w:r>
      <w:r w:rsidR="003F6D67">
        <w:t xml:space="preserve"> all CDI case definitions were </w:t>
      </w:r>
      <w:r w:rsidR="00277DAA">
        <w:t xml:space="preserve">strongly </w:t>
      </w:r>
      <w:r w:rsidR="003F6D67">
        <w:t xml:space="preserve">statistically </w:t>
      </w:r>
      <w:r w:rsidR="00ED3C39">
        <w:t>significant, although the magnitude of the difference</w:t>
      </w:r>
      <w:r w:rsidR="00BA7622">
        <w:t>s</w:t>
      </w:r>
      <w:r w:rsidR="00ED3C39">
        <w:t xml:space="preserve"> varied</w:t>
      </w:r>
      <w:r w:rsidR="00D54BE9">
        <w:t xml:space="preserve"> greatly</w:t>
      </w:r>
      <w:r w:rsidR="00645D09">
        <w:t xml:space="preserve"> between definitions</w:t>
      </w:r>
      <w:r w:rsidR="00D54BE9">
        <w:t xml:space="preserve"> </w:t>
      </w:r>
      <w:r w:rsidR="00ED3C39">
        <w:t xml:space="preserve">(Figure </w:t>
      </w:r>
      <w:r w:rsidR="00836610">
        <w:t>2A</w:t>
      </w:r>
      <w:r w:rsidR="00ED3C39">
        <w:t>)</w:t>
      </w:r>
      <w:r w:rsidR="00860CFA">
        <w:t>.</w:t>
      </w:r>
      <w:r w:rsidR="00235AEF">
        <w:t xml:space="preserve"> The differences in the median LOS </w:t>
      </w:r>
      <w:r w:rsidR="006826F8">
        <w:t xml:space="preserve">by </w:t>
      </w:r>
      <w:r w:rsidR="00287FAC">
        <w:t xml:space="preserve">case </w:t>
      </w:r>
      <w:r w:rsidR="00235AEF">
        <w:t xml:space="preserve">definition were: (i) </w:t>
      </w:r>
      <w:r w:rsidR="00AA10BC">
        <w:t>by ICD-9 code, 3</w:t>
      </w:r>
      <w:r w:rsidR="002C6878">
        <w:t>·</w:t>
      </w:r>
      <w:r w:rsidR="00AA10BC">
        <w:t>1 days</w:t>
      </w:r>
      <w:r w:rsidR="00235AEF">
        <w:t xml:space="preserve"> (95% CI,</w:t>
      </w:r>
      <w:r w:rsidR="00AA10BC">
        <w:t xml:space="preserve"> 2</w:t>
      </w:r>
      <w:r w:rsidR="002C6878">
        <w:t>·</w:t>
      </w:r>
      <w:r w:rsidR="00AA10BC">
        <w:t>2–3</w:t>
      </w:r>
      <w:r w:rsidR="002C6878">
        <w:t>·</w:t>
      </w:r>
      <w:r w:rsidR="00AA10BC">
        <w:t>9</w:t>
      </w:r>
      <w:r w:rsidR="00235AEF">
        <w:t xml:space="preserve">); (ii) by positive toxin EIA, </w:t>
      </w:r>
      <w:r w:rsidR="00AA10BC">
        <w:t xml:space="preserve">10.1 days </w:t>
      </w:r>
      <w:r w:rsidR="00235AEF">
        <w:t>(</w:t>
      </w:r>
      <w:r w:rsidR="000A3C93">
        <w:t xml:space="preserve">95% CI, </w:t>
      </w:r>
      <w:r w:rsidR="00AA10BC">
        <w:t>7</w:t>
      </w:r>
      <w:r w:rsidR="002C6878">
        <w:t>·</w:t>
      </w:r>
      <w:r w:rsidR="00AA10BC">
        <w:t>3–12</w:t>
      </w:r>
      <w:r w:rsidR="002C6878">
        <w:t>·</w:t>
      </w:r>
      <w:r w:rsidR="00AA10BC">
        <w:t>2</w:t>
      </w:r>
      <w:r w:rsidR="00235AEF">
        <w:t xml:space="preserve">), (iii) by positive toxin PCR, </w:t>
      </w:r>
      <w:r w:rsidR="00912D56">
        <w:t>6</w:t>
      </w:r>
      <w:r w:rsidR="002C6878">
        <w:t>·</w:t>
      </w:r>
      <w:r w:rsidR="00912D56">
        <w:t>6 days (</w:t>
      </w:r>
      <w:r w:rsidR="000A3C93">
        <w:t xml:space="preserve">95% CI, </w:t>
      </w:r>
      <w:r w:rsidR="00912D56">
        <w:t>5</w:t>
      </w:r>
      <w:r w:rsidR="002C6878">
        <w:t>·</w:t>
      </w:r>
      <w:r w:rsidR="00912D56">
        <w:t>0–8</w:t>
      </w:r>
      <w:r w:rsidR="002C6878">
        <w:t>·</w:t>
      </w:r>
      <w:r w:rsidR="00912D56">
        <w:t>1)</w:t>
      </w:r>
      <w:r w:rsidR="00235AEF">
        <w:t>,</w:t>
      </w:r>
      <w:r w:rsidR="00912D56">
        <w:t xml:space="preserve"> (iv) by either toxin assay, 7</w:t>
      </w:r>
      <w:r w:rsidR="002C6878">
        <w:t>·</w:t>
      </w:r>
      <w:r w:rsidR="00912D56">
        <w:t>2 days</w:t>
      </w:r>
      <w:r w:rsidR="00235AEF">
        <w:t xml:space="preserve"> (</w:t>
      </w:r>
      <w:r w:rsidR="000A3C93">
        <w:t xml:space="preserve">95% CI, </w:t>
      </w:r>
      <w:r w:rsidR="00912D56">
        <w:t>5</w:t>
      </w:r>
      <w:r w:rsidR="002C6878">
        <w:t>·</w:t>
      </w:r>
      <w:r w:rsidR="00912D56">
        <w:t>8–8</w:t>
      </w:r>
      <w:r w:rsidR="002C6878">
        <w:t>·</w:t>
      </w:r>
      <w:r w:rsidR="00912D56">
        <w:t>3</w:t>
      </w:r>
      <w:r w:rsidR="00235AEF">
        <w:t xml:space="preserve">); </w:t>
      </w:r>
      <w:r w:rsidR="00912D56">
        <w:t xml:space="preserve">and </w:t>
      </w:r>
      <w:r w:rsidR="00235AEF">
        <w:t xml:space="preserve">(v) by any of these, </w:t>
      </w:r>
      <w:r w:rsidR="00912D56">
        <w:t>5.7 days</w:t>
      </w:r>
      <w:r w:rsidR="00235AEF">
        <w:t xml:space="preserve"> (</w:t>
      </w:r>
      <w:r w:rsidR="000A3C93">
        <w:t xml:space="preserve">95% CI, </w:t>
      </w:r>
      <w:r w:rsidR="00912D56">
        <w:t>4</w:t>
      </w:r>
      <w:r w:rsidR="002C6878">
        <w:t>·</w:t>
      </w:r>
      <w:r w:rsidR="00912D56">
        <w:t>5–6</w:t>
      </w:r>
      <w:r w:rsidR="002C6878">
        <w:t>·</w:t>
      </w:r>
      <w:r w:rsidR="00912D56">
        <w:t>6</w:t>
      </w:r>
      <w:r w:rsidR="00235AEF">
        <w:t>)</w:t>
      </w:r>
      <w:r w:rsidR="00912D56">
        <w:t>.</w:t>
      </w:r>
      <w:r w:rsidR="0092514B">
        <w:t xml:space="preserve"> There were no significant differences in LOS for </w:t>
      </w:r>
      <w:r w:rsidR="00683A41">
        <w:t>a second</w:t>
      </w:r>
      <w:r w:rsidR="00F22515">
        <w:t xml:space="preserve"> </w:t>
      </w:r>
      <w:r w:rsidR="00683A41">
        <w:t xml:space="preserve">round of </w:t>
      </w:r>
      <w:r w:rsidR="00F22515">
        <w:t>matching</w:t>
      </w:r>
      <w:r w:rsidR="0092514B">
        <w:t xml:space="preserve"> between matched controls and remaining controls </w:t>
      </w:r>
      <w:r w:rsidR="003B0429">
        <w:t>(matched-again controls)</w:t>
      </w:r>
      <w:r w:rsidR="0092514B">
        <w:t xml:space="preserve"> for any of the case definitions (Figure </w:t>
      </w:r>
      <w:r w:rsidR="001A3A3C">
        <w:t>2A</w:t>
      </w:r>
      <w:r w:rsidR="0092514B">
        <w:t>).</w:t>
      </w:r>
      <w:r w:rsidR="00FA79B9">
        <w:t xml:space="preserve"> Kaplan-Meier curves for the time-dependent risk </w:t>
      </w:r>
      <w:r w:rsidR="0007421C">
        <w:t xml:space="preserve">of </w:t>
      </w:r>
      <w:r w:rsidR="00FA79B9">
        <w:t xml:space="preserve">being discharged </w:t>
      </w:r>
      <w:r w:rsidR="0007421C">
        <w:t>from</w:t>
      </w:r>
      <w:r w:rsidR="00FA79B9">
        <w:t xml:space="preserve"> the hospital showed significant </w:t>
      </w:r>
      <w:r w:rsidR="00FE46FA">
        <w:t>differences</w:t>
      </w:r>
      <w:r w:rsidR="00FA79B9">
        <w:t xml:space="preserve"> between matched case and control cohorts </w:t>
      </w:r>
      <w:r w:rsidR="00230CE9">
        <w:t xml:space="preserve">up to </w:t>
      </w:r>
      <w:r w:rsidR="008E7259">
        <w:t xml:space="preserve">post-admit </w:t>
      </w:r>
      <w:r w:rsidR="00FA79B9">
        <w:t xml:space="preserve">day </w:t>
      </w:r>
      <w:r w:rsidR="008E7259">
        <w:t xml:space="preserve">60 </w:t>
      </w:r>
      <w:r w:rsidR="00FA79B9">
        <w:t xml:space="preserve">for all case definitions except ICD-9 code (Figure </w:t>
      </w:r>
      <w:r w:rsidR="001A3A3C">
        <w:t>2B-F</w:t>
      </w:r>
      <w:r w:rsidR="00FA79B9">
        <w:t>).</w:t>
      </w:r>
    </w:p>
    <w:p w14:paraId="5DFB88DB" w14:textId="7C9C06CD" w:rsidR="001E415D" w:rsidRDefault="003B5E05" w:rsidP="00D128A4">
      <w:pPr>
        <w:pStyle w:val="Normal2"/>
        <w:ind w:firstLine="720"/>
      </w:pPr>
      <w:r>
        <w:t>E</w:t>
      </w:r>
      <w:r w:rsidR="009453D7">
        <w:t>stima</w:t>
      </w:r>
      <w:r w:rsidR="00D334F7">
        <w:t>t</w:t>
      </w:r>
      <w:r w:rsidR="00720E8D">
        <w:t>es of</w:t>
      </w:r>
      <w:r w:rsidR="00D334F7">
        <w:t xml:space="preserve"> LOS</w:t>
      </w:r>
      <w:r w:rsidR="00720E8D">
        <w:t xml:space="preserve"> associated with CDI</w:t>
      </w:r>
      <w:r>
        <w:t xml:space="preserve"> </w:t>
      </w:r>
      <w:r w:rsidR="00A53A5A">
        <w:t>are</w:t>
      </w:r>
      <w:r>
        <w:t xml:space="preserve"> inflated by </w:t>
      </w:r>
      <w:r w:rsidR="00A53A5A">
        <w:t>dependencies</w:t>
      </w:r>
      <w:r>
        <w:t xml:space="preserve"> on time-to-infection</w:t>
      </w:r>
      <w:r w:rsidR="00D334F7">
        <w:t>—</w:t>
      </w:r>
      <w:r w:rsidR="009615E4">
        <w:t>if</w:t>
      </w:r>
      <w:r w:rsidR="00720E8D">
        <w:t xml:space="preserve"> </w:t>
      </w:r>
      <w:r w:rsidR="009453D7">
        <w:t>longer</w:t>
      </w:r>
      <w:r w:rsidR="009615E4">
        <w:t xml:space="preserve"> pre-infection</w:t>
      </w:r>
      <w:r w:rsidR="009453D7">
        <w:t xml:space="preserve"> LOS </w:t>
      </w:r>
      <w:r w:rsidR="00FE01FB">
        <w:t>increase</w:t>
      </w:r>
      <w:r w:rsidR="009615E4">
        <w:t>s</w:t>
      </w:r>
      <w:r w:rsidR="00FE01FB">
        <w:t xml:space="preserve"> </w:t>
      </w:r>
      <w:r w:rsidR="009453D7">
        <w:t>CDI</w:t>
      </w:r>
      <w:r w:rsidR="00A53A5A">
        <w:t xml:space="preserve"> risk</w:t>
      </w:r>
      <w:r w:rsidR="00A17397">
        <w:t xml:space="preserve">, </w:t>
      </w:r>
      <w:r w:rsidR="00A53A5A">
        <w:t xml:space="preserve">i.e., </w:t>
      </w:r>
      <w:r w:rsidR="00352F75">
        <w:t>reverse causation</w:t>
      </w:r>
      <w:r w:rsidR="00A53A5A">
        <w:t>, this</w:t>
      </w:r>
      <w:r w:rsidR="00720E8D">
        <w:t xml:space="preserve"> </w:t>
      </w:r>
      <w:r w:rsidR="00A17397">
        <w:t>leads to overestimates</w:t>
      </w:r>
      <w:r w:rsidR="002C7062">
        <w:t xml:space="preserve"> in attributable cost</w:t>
      </w:r>
      <w:r w:rsidR="009453D7">
        <w:t>.</w:t>
      </w:r>
      <w:r w:rsidR="00903363">
        <w:fldChar w:fldCharType="begin" w:fldLock="1"/>
      </w:r>
      <w:r w:rsidR="00717812">
        <w:instrText>ADDIN CSL_CITATION { "citationItems" : [ { "id" : "ITEM-1", "itemData" : { "DOI" : "10.1017/ice.2015.132", "ISBN" : "1559-6834", "ISSN" : "1559-6834", "PMID" : "26006153", "abstract" : "BACKGROUND Standard estimates of the impact of Clostridium difficile infections (CDI) on inpatient lengths of stay (LOS) may overstate inpatient care costs attributable to CDI. In this study, we used multistate modeling (MSM) of CDI timing to reduce bias in estimates of excess LOS. METHODS A retrospective cohort study of all hospitalizations at any of 120 acute care facilities within the US Department of Veterans Affairs (VA) between 2005 and 2012 was conducted. We estimated the excess LOS attributable to CDI using an MSM to address time-dependent bias. Bootstrapping was used to generate 95% confidence intervals (CI). These estimates were compared to unadjusted differences in mean LOS for hospitalizations with and without CDI. RESULTS During the study period, there were 3.96 million hospitalizations and 43,540 CDIs. A comparison of unadjusted means suggested an excess LOS of 14.0 days (19.4 vs 5.4 days). In contrast, the MSM estimated an attributable LOS of only 2.27 days (95% CI, 2.14-2.40). The excess LOS for mild-to-moderate CDI was 0.75 days (95% CI, 0.59-0.89), and for severe CDI, it was 4.11 days (95% CI, 3.90-4.32). Substantial variation across the Veteran Integrated Services Networks (VISN) was observed. CONCLUSIONS CDI significantly contributes to LOS, but the magnitude of its estimated impact is smaller when methods are used that account for the time-varying nature of infection. The greatest impact on LOS occurred among patients with severe CDI. Significant geographic variability was observed. MSM is a useful tool for obtaining more accurate estimates of the inpatient care costs of CDI. Infect. Control Hosp. Epidemiol. 2015;00(0):1-7.", "author" : [ { "dropping-particle" : "", "family" : "Stevens", "given" : "Vanessa W", "non-dropping-particle" : "", "parse-names" : false, "suffix" : "" }, { "dropping-particle" : "", "family" : "Khader", "given" : "Karim", "non-dropping-particle" : "", "parse-names" : false, "suffix" : "" }, { "dropping-particle" : "", "family" : "Nelson", "given" : "Richard E", "non-dropping-particle" : "", "parse-names" : false, "suffix" : "" }, { "dropping-particle" : "", "family" : "Jones", "given" : "Makoto", "non-dropping-particle" : "", "parse-names" : false, "suffix" : "" }, { "dropping-particle" : "", "family" : "Rubin", "given" : "Michael a", "non-dropping-particle" : "", "parse-names" : false, "suffix" : "" }, { "dropping-particle" : "", "family" : "Brown", "given" : "Kevin a", "non-dropping-particle" : "", "parse-names" : false, "suffix" : "" }, { "dropping-particle" : "", "family" : "Evans", "given" : "Martin E", "non-dropping-particle" : "", "parse-names" : false, "suffix" : "" }, { "dropping-particle" : "", "family" : "Greene", "given" : "Tom", "non-dropping-particle" : "", "parse-names" : false, "suffix" : "" }, { "dropping-particle" : "", "family" : "Slade", "given" : "Eric", "non-dropping-particle" : "", "parse-names" : false, "suffix" : "" }, { "dropping-particle" : "", "family" : "Samore", "given" : "Matthew H", "non-dropping-particle" : "", "parse-names" : false, "suffix" : "" } ], "container-title" : "Infection control and hospital epidemiology", "id" : "ITEM-1", "issue" : "Cdi", "issued" : { "date-parts" : [ [ "2015" ] ] }, "page" : "1-7", "title" : "Excess Length of Stay Attributable to Clostridium difficile Infection (CDI) in the Acute Care Setting: A Multistate Model.", "type" : "article-journal", "volume" : "36" }, "uris" : [ "http://www.mendeley.com/documents/?uuid=48762d07-8992-4ffd-a6c6-cae69631360e" ] }, { "id" : "ITEM-2", "itemData" : { "DOI" : "10.1016/j.ajic.2013.07.006", "ISBN" : "0196-6553\r1527-3296", "ISSN" : "01966553", "PMID" : "24290226", "abstract" : "Background Clostridium difficile infection (CDI) possibly extends hospital length of stay (LOS); however, the current evidence does not account for the time-dependent bias, ie, when infection is incorrectly analyzed as a baseline covariate. The aim of this study was to determine whether CDI increases LOS after managing this bias. Methods We examined the estimated extra LOS because of CDI using a multistate model. Data from all persons hospitalized &gt;48 hours over 4 years in a tertiary hospital in Australia were analyzed. Persons with health care-associated CDIs were identified. Cox proportional hazards models were applied together with multistate modeling. Results One hundred fifty-eight of 58,942 admissions examined had CDI. The mean extra LOS because of infection was 0.9 days (95% confidence interval: -1.8 to 3.6 days, P =.51) when a multistate model was applied. The hazard of discharge was lower in persons who had CDI (adjusted hazard ratio, 0.42; P &lt;.001) when a Cox proportional hazard model was applied. Conclusion This study is the first to use multistate models to determine the extra LOS because of CDI. Results suggest CDI does not significantly contribute to hospital LOS, contradicting findings published elsewhere. Conversely, when methods prone to result in time-dependent bias were applied to the data, the hazard of discharge significantly increased. These findings contribute to discussion on methods used to evaluate LOS and health care-associated infections.", "author" : [ { "dropping-particle" : "", "family" : "Mitchell", "given" : "Brett G.", "non-dropping-particle" : "", "parse-names" : false, "suffix" : "" }, { "dropping-particle" : "", "family" : "Gardner", "given" : "Anne", "non-dropping-particle" : "", "parse-names" : false, "suffix" : "" }, { "dropping-particle" : "", "family" : "Barnett", "given" : "Adrian G.", "non-dropping-particle" : "", "parse-names" : false, "suffix" : "" }, { "dropping-particle" : "", "family" : "Hiller", "given" : "Janet E.", "non-dropping-particle" : "", "parse-names" : false, "suffix" : "" }, { "dropping-particle" : "", "family" : "Graves", "given" : "Nicholas", "non-dropping-particle" : "", "parse-names" : false, "suffix" : "" } ], "container-title" : "American Journal of Infection Control", "id" : "ITEM-2", "issue" : "2", "issued" : { "date-parts" : [ [ "2014" ] ] }, "page" : "164-167", "publisher" : "Elsevier Inc", "title" : "The prolongation of length of stay because of Clostridium difficile infection", "type" : "article-journal", "volume" : "42" }, "uris" : [ "http://www.mendeley.com/documents/?uuid=a1f2dcd7-ed71-4ff1-9e5a-589fada7571d" ] } ], "mendeley" : { "formattedCitation" : "\\autocite{Mitchell2014,Stevens2015}", "plainTextFormattedCitation" : "\\autocite{Mitchell2014,Stevens2015}", "previouslyFormattedCitation" : "&lt;sup&gt;7,24&lt;/sup&gt;" }, "properties" : { "noteIndex" : 0 }, "schema" : "https://github.com/citation-style-language/schema/raw/master/csl-citation.json" }</w:instrText>
      </w:r>
      <w:r w:rsidR="00903363">
        <w:fldChar w:fldCharType="separate"/>
      </w:r>
      <w:r w:rsidR="00717812" w:rsidRPr="00717812">
        <w:rPr>
          <w:noProof/>
        </w:rPr>
        <w:t>\autocite{Mitchell2014,Stevens2015}</w:t>
      </w:r>
      <w:r w:rsidR="00903363">
        <w:fldChar w:fldCharType="end"/>
      </w:r>
      <w:r w:rsidR="00903363">
        <w:t xml:space="preserve"> </w:t>
      </w:r>
      <w:proofErr w:type="gramStart"/>
      <w:r w:rsidR="00903363">
        <w:t>We</w:t>
      </w:r>
      <w:proofErr w:type="gramEnd"/>
      <w:r w:rsidR="00903363">
        <w:t xml:space="preserve"> therefore performed two follow-up analyses to </w:t>
      </w:r>
      <w:r w:rsidR="009615E4">
        <w:t xml:space="preserve">account </w:t>
      </w:r>
      <w:r w:rsidR="00903363">
        <w:t>for this. First, we stratified the</w:t>
      </w:r>
      <w:r w:rsidR="009B3854">
        <w:t xml:space="preserve"> LOS</w:t>
      </w:r>
      <w:r w:rsidR="00903363">
        <w:t xml:space="preserve"> comparison by the time of CDI diag</w:t>
      </w:r>
      <w:r w:rsidR="009B3854">
        <w:t xml:space="preserve">nosis for case definition (iv) into 0–3 day, 3–8 day, and ≥8 day case cohorts, </w:t>
      </w:r>
      <w:r w:rsidR="00137C47">
        <w:t>training</w:t>
      </w:r>
      <w:r w:rsidR="00FC1EC2">
        <w:t xml:space="preserve"> </w:t>
      </w:r>
      <w:r w:rsidR="005711FA">
        <w:t xml:space="preserve">new </w:t>
      </w:r>
      <w:r w:rsidR="00FC1EC2">
        <w:t>propensity models</w:t>
      </w:r>
      <w:r w:rsidR="00D77E3D">
        <w:t xml:space="preserve"> for</w:t>
      </w:r>
      <w:r w:rsidR="002F7767">
        <w:t xml:space="preserve"> another</w:t>
      </w:r>
      <w:r w:rsidR="009B3854">
        <w:t xml:space="preserve"> match</w:t>
      </w:r>
      <w:r w:rsidR="00735E6D">
        <w:t>ed comparison</w:t>
      </w:r>
      <w:r w:rsidR="009626B6">
        <w:t>,</w:t>
      </w:r>
      <w:r w:rsidR="004E5E0C">
        <w:t xml:space="preserve"> </w:t>
      </w:r>
      <w:r w:rsidR="005711FA">
        <w:t xml:space="preserve">with </w:t>
      </w:r>
      <w:r w:rsidR="00D352AF">
        <w:t xml:space="preserve">similar </w:t>
      </w:r>
      <w:r w:rsidR="005711FA">
        <w:t>matching performance</w:t>
      </w:r>
      <w:r w:rsidR="00F20D9C">
        <w:t xml:space="preserve"> (</w:t>
      </w:r>
      <w:r w:rsidR="0035198C">
        <w:t xml:space="preserve">Figure </w:t>
      </w:r>
      <w:r w:rsidR="00F20D9C">
        <w:t>S</w:t>
      </w:r>
      <w:r w:rsidR="0035198C">
        <w:t>4)</w:t>
      </w:r>
      <w:r w:rsidR="009B3854">
        <w:t>.</w:t>
      </w:r>
      <w:r w:rsidR="0004731B">
        <w:t xml:space="preserve"> Since 3 days (or 72 hours) is a typical cutoff for differentiating community acquired</w:t>
      </w:r>
      <w:r w:rsidR="00836301">
        <w:t xml:space="preserve"> (CA)</w:t>
      </w:r>
      <w:r w:rsidR="00AD1E7B">
        <w:t xml:space="preserve"> from healthcare-associated (HA)</w:t>
      </w:r>
      <w:r w:rsidR="0004731B">
        <w:t xml:space="preserve"> CDI,</w:t>
      </w:r>
      <w:r w:rsidR="0004731B">
        <w:fldChar w:fldCharType="begin" w:fldLock="1"/>
      </w:r>
      <w:r w:rsidR="00717812">
        <w:instrText>ADDIN CSL_CITATION { "citationItems" : [ { "id" : "ITEM-1", "itemData" : { "DOI" : "10.1001/jamainternmed.2016.0177", "ISSN" : "2168-6114", "PMID" : "27111806", "abstract" : "Importance Clostridium difficile infection (CDI) is a major cause of health care-associated infection worldwide, and new preventive strategies are urgently needed. Current control measures do not target asymptomatic carriers, despite evidence that they can contaminate the hospital environment and health care workers' hands and potentially transmit C difficile to other patients. Objective To investigate the effect of detecting and isolating C difficile asymptomatic carriers at hospital admission on the incidence of health care-associated CDI (HA-CDI). Design, Setting, and Participants We performed a controlled quasi-experimental study between November 19, 2013, and March 7, 2015, in a Canadian acute care facility. Admission screening was conducted by detecting the tcdB gene by polymerase chain reaction on a rectal swab. Carriers were placed under contact isolation precautions during their hospitalization. Main Outcomes and Measures Changes in HA-CDI incidence level and trend during the intervention period (17 periods of 4 weeks each) were compared with the preintervention control period (120 periods of 4 weeks each) by segmented regression analysis and autoregressive integrated moving average (ARIMA) modeling. Concomitant changes in the aggregated HA-CDI incidence at other institutions in Qu\u00e9bec City, Qu\u00e9bec (n = 6) and the province of Qu\u00e9bec (n = 94) were also examined. Results Overall, 7599 of 8218 (92.5%) eligible patients were screened, among whom 368 (4.8%) were identified as C difficile carriers. During the intervention, 38 patients (3.0 per 10 000 patient-days) developed an HA-CDI compared with 416 patients (6.9 per 10 000 patient-days) during the preintervention control period (P &lt; .001). There was no immediate change in the level of HA-CDIs on implementation (P = .92), but there was a significant decrease in trend over time of 7% per 4-week period (rate ratio, 0.93; 95% CI, 0.87-0.99 per period; P = .02). ARIMA modeling also detected a significant effect of the intervention, represented by a gradual progressive decrease in the HA-CDI time series by an overall magnitude of 7.2 HA-CDIs per 10 000 patient-days. We estimated that the intervention had prevented 63 of the 101 (62.4%) expected cases. By contrast, no significant decrease in HA-CDI rates occurred in the control groups. Conclusions and Relevance Detecting and isolating C difficile carriers was associated with a significant decrease in the incidence of HA-CDI. If confirmed in subsequent st\u2026", "author" : [ { "dropping-particle" : "", "family" : "Longtin", "given" : "Yves", "non-dropping-particle" : "", "parse-names" : false, "suffix" : "" }, { "dropping-particle" : "", "family" : "Paquet-Bolduc", "given" : "Bianka", "non-dropping-particle" : "", "parse-names" : false, "suffix" : "" }, { "dropping-particle" : "", "family" : "Gilca", "given" : "Rodica", "non-dropping-particle" : "", "parse-names" : false, "suffix" : "" }, { "dropping-particle" : "", "family" : "Garenc", "given" : "Christophe", "non-dropping-particle" : "", "parse-names" : false, "suffix" : "" }, { "dropping-particle" : "", "family" : "Fortin", "given" : "Elise", "non-dropping-particle" : "", "parse-names" : false, "suffix" : "" }, { "dropping-particle" : "", "family" : "Longtin", "given" : "Jean", "non-dropping-particle" : "", "parse-names" : false, "suffix" : "" }, { "dropping-particle" : "", "family" : "Trottier", "given" : "Sylvie", "non-dropping-particle" : "", "parse-names" : false, "suffix" : "" }, { "dropping-particle" : "", "family" : "Gervais", "given" : "Philippe", "non-dropping-particle" : "", "parse-names" : false, "suffix" : "" }, { "dropping-particle" : "", "family" : "Roussy", "given" : "Jean-Fran\u00e7ois", "non-dropping-particle" : "", "parse-names" : false, "suffix" : "" }, { "dropping-particle" : "", "family" : "L\u00e9vesque", "given" : "Simon", "non-dropping-particle" : "", "parse-names" : false, "suffix" : "" }, { "dropping-particle" : "", "family" : "Ben-David", "given" : "Debby", "non-dropping-particle" : "", "parse-names" : false, "suffix" : "" }, { "dropping-particle" : "", "family" : "Cloutier", "given" : "Isabelle", "non-dropping-particle" : "", "parse-names" : false, "suffix" : "" }, { "dropping-particle" : "", "family" : "Loo", "given" : "Vivian G", "non-dropping-particle" : "", "parse-names" : false, "suffix" : "" } ], "container-title" : "JAMA internal medicine", "id" : "ITEM-1", "issue" : "6", "issued" : { "date-parts" : [ [ "2016" ] ] }, "page" : "796-804", "title" : "Effect of Detecting and Isolating Clostridium difficile Carriers at Hospital Admission on the Incidence of C difficile Infections: A Quasi-Experimental Controlled Study.", "type" : "article-journal", "volume" : "176" }, "uris" : [ "http://www.mendeley.com/documents/?uuid=730d9def-20e6-4d61-a0cb-1fee5fd4d9d0" ] }, { "id" : "ITEM-2", "itemData" : { "DOI" : "10.1001/jamainternmed.2015.4114", "ISBN" : "2168-6106", "ISSN" : "2168-6114", "PMID" : "26348734", "abstract" : "Importance: Clostridium difficile is a major cause of health care-associated infection, but disagreement between diagnostic tests is an ongoing barrier to clinical decision making and public health reporting. Molecular tests are increasingly used to diagnose C difficile infection (CDI), but many molecular test-positive patients lack toxins that historically defined disease, making it unclear if they need treatment.\\n\\nObjective: To determine the natural history and need for treatment of patients who are toxin immunoassay negative and polymerase chain reaction (PCR) positive (Tox-/PCR+) for CDI.\\n\\nDesign, Setting, and Participants: Prospective observational cohort study at a single academic medical center among 1416 hospitalized adults tested for C difficile toxins 72 hours or longer after admission between December 1, 2010, and October 20, 2012. The analysis was conducted in stages with revisions from April 27, 2013, to January 13, 2015.\\n\\nMain Outcomes and Measures: Patients undergoing C difficile testing were grouped by US Food and Drug Administration-approved toxin and PCR tests as Tox+/PCR+, Tox-/PCR+, or Tox-/PCR-. Toxin results were reported clinically. Polymerase chain reaction results were not reported. The main study outcomes were duration of diarrhea during up to 14 days of treatment, rate of CDI-related complications (ie, colectomy, megacolon, or intensive care unit care) and CDI-related death within 30 days.\\n\\nResults: Twenty-one percent (293 of 1416) of hospitalized adults tested for C difficile were positive by PCR, but 44.7% (131 of 293) had toxins detected by the clinical toxin test. At baseline, Tox-/PCR+ patients had lower C difficile bacterial load and less antibiotic exposure, fecal inflammation, and diarrhea than Tox+/PCR+ patients (P\u2009&lt;\u2009.001 for all). The median duration of diarrhea was shorter in Tox-/PCR+ patients (2 days; interquartile range, 1-4 days) than in Tox+/PCR+ patients (3 days; interquartile range, 1-6 days) (P\u2009=\u2009.003) and was similar to that in Tox-/PCR- patients (2 days; interquartile range, 1-3 days), despite minimal empirical treatment of Tox-/PCR+ patients. No CDI-related complications occurred in Tox-/PCR+ patients vs 10 complications in Tox+/PCR+ patients (0% vs 7.6%, P\u2009&lt;\u2009.001). One Tox-/PCR+ patient had recurrent CDI as a contributing factor to death within 30 days vs 11 CDI-related deaths in Tox+/PCR+ patients (0.6% vs 8.4%, P\u2009=\u2009.001).\\n\\nConclusions and Relevance: Among hospitalized adults with suspected CD\u2026", "author" : [ { "dropping-particle" : "", "family" : "Polage", "given" : "Christopher R", "non-dropping-particle" : "", "parse-names" : false, "suffix" : "" }, { "dropping-particle" : "", "family" : "Gyorke", "given" : "Clare E", "non-dropping-particle" : "", "parse-names" : false, "suffix" : "" }, { "dropping-particle" : "", "family" : "Kennedy", "given" : "Michael A", "non-dropping-particle" : "", "parse-names" : false, "suffix" : "" }, { "dropping-particle" : "", "family" : "Leslie", "given" : "Jhansi L", "non-dropping-particle" : "", "parse-names" : false, "suffix" : "" }, { "dropping-particle" : "", "family" : "Chin", "given" : "David L", "non-dropping-particle" : "", "parse-names" : false, "suffix" : "" }, { "dropping-particle" : "", "family" : "Wang", "given" : "Susan", "non-dropping-particle" : "", "parse-names" : false, "suffix" : "" }, { "dropping-particle" : "", "family" : "Nguyen", "given" : "Hien H", "non-dropping-particle" : "", "parse-names" : false, "suffix" : "" }, { "dropping-particle" : "", "family" : "Huang", "given" : "Bin", "non-dropping-particle" : "", "parse-names" : false, "suffix" : "" }, { "dropping-particle" : "", "family" : "Tang", "given" : "Yi-Wei", "non-dropping-particle" : "", "parse-names" : false, "suffix" : "" }, { "dropping-particle" : "", "family" : "Lee", "given" : "Lenora W", "non-dropping-particle" : "", "parse-names" : false, "suffix" : "" }, { "dropping-particle" : "", "family" : "Kim", "given" : "Kyoungmi", "non-dropping-particle" : "", "parse-names" : false, "suffix" : "" }, { "dropping-particle" : "", "family" : "Taylor", "given" : "Sandra", "non-dropping-particle" : "", "parse-names" : false, "suffix" : "" }, { "dropping-particle" : "", "family" : "Romano", "given" : "Patrick S", "non-dropping-particle" : "", "parse-names" : false, "suffix" : "" }, { "dropping-particle" : "", "family" : "Panacek", "given" : "Edward A", "non-dropping-particle" : "", "parse-names" : false, "suffix" : "" }, { "dropping-particle" : "", "family" : "Goodell", "given" : "Parker B", "non-dropping-particle" : "", "parse-names" : false, "suffix" : "" }, { "dropping-particle" : "V", "family" : "Solnick", "given" : "Jay", "non-dropping-particle" : "", "parse-names" : false, "suffix" : "" }, { "dropping-particle" : "", "family" : "Cohen", "given" : "Stuart H", "non-dropping-particle" : "", "parse-names" : false, "suffix" : "" } ], "container-title" : "JAMA internal medicine", "id" : "ITEM-2", "issue" : "11", "issued" : { "date-parts" : [ [ "2015" ] ] }, "page" : "1-10", "title" : "Overdiagnosis of Clostridium difficile Infection in the Molecular Test Era.", "type" : "article-journal", "volume" : "175" }, "uris" : [ "http://www.mendeley.com/documents/?uuid=ccaaaad1-aae1-45e7-ae23-0ffa82208001" ] } ], "mendeley" : { "formattedCitation" : "\\autocite{Longtin2016,Polage2015}", "plainTextFormattedCitation" : "\\autocite{Longtin2016,Polage2015}", "previouslyFormattedCitation" : "&lt;sup&gt;25,31&lt;/sup&gt;" }, "properties" : { "noteIndex" : 0 }, "schema" : "https://github.com/citation-style-language/schema/raw/master/csl-citation.json" }</w:instrText>
      </w:r>
      <w:r w:rsidR="0004731B">
        <w:fldChar w:fldCharType="separate"/>
      </w:r>
      <w:r w:rsidR="00717812" w:rsidRPr="00717812">
        <w:rPr>
          <w:noProof/>
        </w:rPr>
        <w:t>\autocite{Longtin2016,Polage2015}</w:t>
      </w:r>
      <w:r w:rsidR="0004731B">
        <w:fldChar w:fldCharType="end"/>
      </w:r>
      <w:r w:rsidR="0004731B">
        <w:t xml:space="preserve"> these strata were</w:t>
      </w:r>
      <w:r w:rsidR="00836301">
        <w:t xml:space="preserve"> </w:t>
      </w:r>
      <w:r w:rsidR="009E6860">
        <w:t xml:space="preserve">named </w:t>
      </w:r>
      <w:r w:rsidR="00836301">
        <w:t>“CA,” “early HA,” and “late HA</w:t>
      </w:r>
      <w:r w:rsidR="00063DA9">
        <w:t>,</w:t>
      </w:r>
      <w:r w:rsidR="00836301">
        <w:t>”</w:t>
      </w:r>
      <w:r w:rsidR="00063DA9">
        <w:t xml:space="preserve"> respectively.</w:t>
      </w:r>
      <w:r w:rsidR="007D26DE">
        <w:t xml:space="preserve"> </w:t>
      </w:r>
      <w:r w:rsidR="00FC0ED0">
        <w:t>As suspected, s</w:t>
      </w:r>
      <w:r w:rsidR="007D26DE">
        <w:t>tratification revealed a</w:t>
      </w:r>
      <w:r w:rsidR="00EE64C6">
        <w:t xml:space="preserve"> positive</w:t>
      </w:r>
      <w:r w:rsidR="007D26DE">
        <w:t xml:space="preserve"> correlation </w:t>
      </w:r>
      <w:r w:rsidR="008B26A3">
        <w:t xml:space="preserve">between time of diagnosis </w:t>
      </w:r>
      <w:r w:rsidR="00CE336D">
        <w:t xml:space="preserve">and </w:t>
      </w:r>
      <w:r w:rsidR="00B63371">
        <w:t>the</w:t>
      </w:r>
      <w:r w:rsidR="006D1547">
        <w:t xml:space="preserve"> CDI-associated</w:t>
      </w:r>
      <w:r w:rsidR="00B63371">
        <w:t xml:space="preserve"> difference in </w:t>
      </w:r>
      <w:r w:rsidR="006E3893">
        <w:t>LOS</w:t>
      </w:r>
      <w:r w:rsidR="00B63371">
        <w:t xml:space="preserve"> </w:t>
      </w:r>
      <w:r w:rsidR="006E3893">
        <w:t xml:space="preserve">(Figure </w:t>
      </w:r>
      <w:r w:rsidR="00801FB9">
        <w:t>3A</w:t>
      </w:r>
      <w:r w:rsidR="006E3893">
        <w:t>)</w:t>
      </w:r>
      <w:r w:rsidR="00141890">
        <w:t>.</w:t>
      </w:r>
      <w:r w:rsidR="00C77A3A">
        <w:t xml:space="preserve"> The differences in medians were: for CA, 2</w:t>
      </w:r>
      <w:r w:rsidR="00775A51">
        <w:t>·</w:t>
      </w:r>
      <w:r w:rsidR="00C77A3A">
        <w:t>5 days (95% CI, 1</w:t>
      </w:r>
      <w:r w:rsidR="00775A51">
        <w:t>·</w:t>
      </w:r>
      <w:r w:rsidR="00C77A3A">
        <w:t>2–3</w:t>
      </w:r>
      <w:r w:rsidR="00775A51">
        <w:t>·</w:t>
      </w:r>
      <w:r w:rsidR="00C77A3A">
        <w:t>4); early HA, 3</w:t>
      </w:r>
      <w:r w:rsidR="00775A51">
        <w:t>·</w:t>
      </w:r>
      <w:r w:rsidR="00C77A3A">
        <w:t>1 days (95% CI, 1</w:t>
      </w:r>
      <w:r w:rsidR="00775A51">
        <w:t>·</w:t>
      </w:r>
      <w:r w:rsidR="00C77A3A">
        <w:t>8–4</w:t>
      </w:r>
      <w:r w:rsidR="00775A51">
        <w:t>·</w:t>
      </w:r>
      <w:r w:rsidR="00C77A3A">
        <w:t>4); and late HA, 14</w:t>
      </w:r>
      <w:r w:rsidR="00775A51">
        <w:t>·</w:t>
      </w:r>
      <w:r w:rsidR="00C77A3A">
        <w:t>0 days (95% CI, 9</w:t>
      </w:r>
      <w:r w:rsidR="00775A51">
        <w:t>·</w:t>
      </w:r>
      <w:r w:rsidR="00C77A3A">
        <w:t>9–17</w:t>
      </w:r>
      <w:r w:rsidR="00775A51">
        <w:t>·</w:t>
      </w:r>
      <w:r w:rsidR="00C77A3A">
        <w:t>1).</w:t>
      </w:r>
      <w:r w:rsidR="00F02D67">
        <w:t xml:space="preserve"> </w:t>
      </w:r>
      <w:r w:rsidR="005E6C38">
        <w:t>All</w:t>
      </w:r>
      <w:r w:rsidR="00F02D67">
        <w:t xml:space="preserve"> comparisons between matched cases and controls were </w:t>
      </w:r>
      <w:r w:rsidR="000A03E6">
        <w:t xml:space="preserve">again </w:t>
      </w:r>
      <w:r w:rsidR="00D85F4D">
        <w:t xml:space="preserve">strongly </w:t>
      </w:r>
      <w:r w:rsidR="00163F8A">
        <w:t xml:space="preserve">statistically </w:t>
      </w:r>
      <w:r w:rsidR="00F02D67">
        <w:t xml:space="preserve">significant, and comparisons between matched controls and matched-again controls were not significant (Figure </w:t>
      </w:r>
      <w:r w:rsidR="008B3DDF">
        <w:t>3A</w:t>
      </w:r>
      <w:r w:rsidR="00F02D67">
        <w:t>).</w:t>
      </w:r>
      <w:r w:rsidR="00DA3430">
        <w:t xml:space="preserve"> Kaplan-Meier </w:t>
      </w:r>
      <w:r w:rsidR="00B96E62">
        <w:t>plots</w:t>
      </w:r>
      <w:r w:rsidR="00DA3430">
        <w:t xml:space="preserve"> likewise confirm</w:t>
      </w:r>
      <w:r w:rsidR="004C5915">
        <w:t>ed</w:t>
      </w:r>
      <w:r w:rsidR="00DA3430">
        <w:t xml:space="preserve"> a correlation between time of CDI diagnosis and </w:t>
      </w:r>
      <w:r w:rsidR="009C2E62">
        <w:t xml:space="preserve">the </w:t>
      </w:r>
      <w:r w:rsidR="00AF39FD">
        <w:t xml:space="preserve">difference </w:t>
      </w:r>
      <w:r w:rsidR="00DA3430">
        <w:t>in</w:t>
      </w:r>
      <w:r w:rsidR="00C6474D">
        <w:t xml:space="preserve"> time-dependent</w:t>
      </w:r>
      <w:r w:rsidR="00DA3430">
        <w:t xml:space="preserve"> </w:t>
      </w:r>
      <w:r w:rsidR="00096168">
        <w:t xml:space="preserve">discharge risk </w:t>
      </w:r>
      <w:r w:rsidR="00B96E62">
        <w:t xml:space="preserve">(Figure </w:t>
      </w:r>
      <w:r w:rsidR="00F75D68">
        <w:t>3B-D</w:t>
      </w:r>
      <w:r w:rsidR="00DA3430">
        <w:t>).</w:t>
      </w:r>
    </w:p>
    <w:p w14:paraId="15BE1C78" w14:textId="396B543F" w:rsidR="00337A53" w:rsidRPr="00903363" w:rsidRDefault="00AD5E5C" w:rsidP="00D128A4">
      <w:pPr>
        <w:pStyle w:val="Normal2"/>
        <w:ind w:firstLine="720"/>
      </w:pPr>
      <w:r>
        <w:lastRenderedPageBreak/>
        <w:t xml:space="preserve">To further address reverse causation, we </w:t>
      </w:r>
      <w:r w:rsidR="00337A53">
        <w:t xml:space="preserve">fit a multistate model </w:t>
      </w:r>
      <w:r w:rsidR="00836250">
        <w:t>similar to previously published</w:t>
      </w:r>
      <w:r w:rsidR="00337A53">
        <w:t xml:space="preserve"> studies</w:t>
      </w:r>
      <w:r w:rsidR="00337A53">
        <w:fldChar w:fldCharType="begin" w:fldLock="1"/>
      </w:r>
      <w:r w:rsidR="00717812">
        <w:instrText>ADDIN CSL_CITATION { "citationItems" : [ { "id" : "ITEM-1", "itemData" : { "DOI" : "10.1017/ice.2015.132", "ISBN" : "1559-6834", "ISSN" : "1559-6834", "PMID" : "26006153", "abstract" : "BACKGROUND Standard estimates of the impact of Clostridium difficile infections (CDI) on inpatient lengths of stay (LOS) may overstate inpatient care costs attributable to CDI. In this study, we used multistate modeling (MSM) of CDI timing to reduce bias in estimates of excess LOS. METHODS A retrospective cohort study of all hospitalizations at any of 120 acute care facilities within the US Department of Veterans Affairs (VA) between 2005 and 2012 was conducted. We estimated the excess LOS attributable to CDI using an MSM to address time-dependent bias. Bootstrapping was used to generate 95% confidence intervals (CI). These estimates were compared to unadjusted differences in mean LOS for hospitalizations with and without CDI. RESULTS During the study period, there were 3.96 million hospitalizations and 43,540 CDIs. A comparison of unadjusted means suggested an excess LOS of 14.0 days (19.4 vs 5.4 days). In contrast, the MSM estimated an attributable LOS of only 2.27 days (95% CI, 2.14-2.40). The excess LOS for mild-to-moderate CDI was 0.75 days (95% CI, 0.59-0.89), and for severe CDI, it was 4.11 days (95% CI, 3.90-4.32). Substantial variation across the Veteran Integrated Services Networks (VISN) was observed. CONCLUSIONS CDI significantly contributes to LOS, but the magnitude of its estimated impact is smaller when methods are used that account for the time-varying nature of infection. The greatest impact on LOS occurred among patients with severe CDI. Significant geographic variability was observed. MSM is a useful tool for obtaining more accurate estimates of the inpatient care costs of CDI. Infect. Control Hosp. Epidemiol. 2015;00(0):1-7.", "author" : [ { "dropping-particle" : "", "family" : "Stevens", "given" : "Vanessa W", "non-dropping-particle" : "", "parse-names" : false, "suffix" : "" }, { "dropping-particle" : "", "family" : "Khader", "given" : "Karim", "non-dropping-particle" : "", "parse-names" : false, "suffix" : "" }, { "dropping-particle" : "", "family" : "Nelson", "given" : "Richard E", "non-dropping-particle" : "", "parse-names" : false, "suffix" : "" }, { "dropping-particle" : "", "family" : "Jones", "given" : "Makoto", "non-dropping-particle" : "", "parse-names" : false, "suffix" : "" }, { "dropping-particle" : "", "family" : "Rubin", "given" : "Michael a", "non-dropping-particle" : "", "parse-names" : false, "suffix" : "" }, { "dropping-particle" : "", "family" : "Brown", "given" : "Kevin a", "non-dropping-particle" : "", "parse-names" : false, "suffix" : "" }, { "dropping-particle" : "", "family" : "Evans", "given" : "Martin E", "non-dropping-particle" : "", "parse-names" : false, "suffix" : "" }, { "dropping-particle" : "", "family" : "Greene", "given" : "Tom", "non-dropping-particle" : "", "parse-names" : false, "suffix" : "" }, { "dropping-particle" : "", "family" : "Slade", "given" : "Eric", "non-dropping-particle" : "", "parse-names" : false, "suffix" : "" }, { "dropping-particle" : "", "family" : "Samore", "given" : "Matthew H", "non-dropping-particle" : "", "parse-names" : false, "suffix" : "" } ], "container-title" : "Infection control and hospital epidemiology", "id" : "ITEM-1", "issue" : "Cdi", "issued" : { "date-parts" : [ [ "2015" ] ] }, "page" : "1-7", "title" : "Excess Length of Stay Attributable to Clostridium difficile Infection (CDI) in the Acute Care Setting: A Multistate Model.", "type" : "article-journal", "volume" : "36" }, "uris" : [ "http://www.mendeley.com/documents/?uuid=48762d07-8992-4ffd-a6c6-cae69631360e" ] }, { "id" : "ITEM-2", "itemData" : { "DOI" : "10.1016/j.jhin.2014.08.008", "ISBN" : "1532-2939", "ISSN" : "15322939", "PMID" : "25441017", "abstract" : "The burden of healthcare-associated infections, such as healthcare-acquired Clostridium difficile (HA-CDI), can be expressed in terms of additional length of stay (LOS) and mortality. However, previous estimates have varied widely. Although some have considered time of infection onset (time-dependent bias), none considered the impact of severity of HA-CDI; this was the primary aim of this study. Methods: The daily risk of in-hospital death or discharge was modelled using a Cox proportional hazards model, fitted to data on patients discharged in 2012 from a large English teaching hospital. We treated HA-CDI status as a time-dependent variable and adjusted for confounders. In addition, a multi-state model was developed to provide a clinically intuitive metric of delayed discharge associated with non-severe and severe HA-CDI respectively. Findings: Data comprised 157 (including 48 severe) HA-CDI cases among 42,618 patients. HA-CDI reduced the daily discharge rate by nearly one-quarter [hazard ratio (HR): 0.72; 95% confidence interval (CI): 0.61-0.84] and increased the in-hospital death rate by 75% compared with non-HA-CDI patients (HR: 1.75; 95% CI: 1.16-2.62). Whereas overall HA-CDI resulted in a mean excess LOS of about seven days (95% CI: 3.5-10.9), severe cases had an average excess LOS which was twice (~11.6 days; 95% CI: 3.6-19.6) that of the non-severe cases (about five days; 95% CI: 1.1-9.5). Conclusion: HA-CDI contributes to patients' expected LOS and risk of mortality. However, when quantifying the health and economic burden of hospital-onset of HA-CDI, the heterogeneity in the impact of HA-CDI should be accounted for.", "author" : [ { "dropping-particle" : "", "family" : "Kleef", "given" : "E.", "non-dropping-particle" : "van", "parse-names" : false, "suffix" : "" }, { "dropping-particle" : "", "family" : "Green", "given" : "N.", "non-dropping-particle" : "", "parse-names" : false, "suffix" : "" }, { "dropping-particle" : "", "family" : "Goldenberg", "given" : "S. D.", "non-dropping-particle" : "", "parse-names" : false, "suffix" : "" }, { "dropping-particle" : "V.", "family" : "Robotham", "given" : "J.", "non-dropping-particle" : "", "parse-names" : false, "suffix" : "" }, { "dropping-particle" : "", "family" : "Cookson", "given" : "B.", "non-dropping-particle" : "", "parse-names" : false, "suffix" : "" }, { "dropping-particle" : "", "family" : "Jit", "given" : "M.", "non-dropping-particle" : "", "parse-names" : false, "suffix" : "" }, { "dropping-particle" : "", "family" : "Edmunds", "given" : "W. J.", "non-dropping-particle" : "", "parse-names" : false, "suffix" : "" }, { "dropping-particle" : "", "family" : "Deeny", "given" : "S. R.", "non-dropping-particle" : "", "parse-names" : false, "suffix" : "" } ], "container-title" : "Journal of Hospital Infection", "id" : "ITEM-2", "issue" : "4", "issued" : { "date-parts" : [ [ "2014" ] ] }, "page" : "213-217", "publisher" : "Elsevier Ltd", "title" : "Excess length of stay and mortality due to Clostridium difficile infection: A multi-state modelling approach", "type" : "article-journal", "volume" : "88" }, "uris" : [ "http://www.mendeley.com/documents/?uuid=3ae7fa69-709e-49bb-b6cb-f77c926a795c" ] }, { "id" : "ITEM-3", "itemData" : { "DOI" : "10.1016/j.ajic.2013.07.006", "ISBN" : "0196-6553\r1527-3296", "ISSN" : "01966553", "PMID" : "24290226", "abstract" : "Background Clostridium difficile infection (CDI) possibly extends hospital length of stay (LOS); however, the current evidence does not account for the time-dependent bias, ie, when infection is incorrectly analyzed as a baseline covariate. The aim of this study was to determine whether CDI increases LOS after managing this bias. Methods We examined the estimated extra LOS because of CDI using a multistate model. Data from all persons hospitalized &gt;48 hours over 4 years in a tertiary hospital in Australia were analyzed. Persons with health care-associated CDIs were identified. Cox proportional hazards models were applied together with multistate modeling. Results One hundred fifty-eight of 58,942 admissions examined had CDI. The mean extra LOS because of infection was 0.9 days (95% confidence interval: -1.8 to 3.6 days, P =.51) when a multistate model was applied. The hazard of discharge was lower in persons who had CDI (adjusted hazard ratio, 0.42; P &lt;.001) when a Cox proportional hazard model was applied. Conclusion This study is the first to use multistate models to determine the extra LOS because of CDI. Results suggest CDI does not significantly contribute to hospital LOS, contradicting findings published elsewhere. Conversely, when methods prone to result in time-dependent bias were applied to the data, the hazard of discharge significantly increased. These findings contribute to discussion on methods used to evaluate LOS and health care-associated infections.", "author" : [ { "dropping-particle" : "", "family" : "Mitchell", "given" : "Brett G.", "non-dropping-particle" : "", "parse-names" : false, "suffix" : "" }, { "dropping-particle" : "", "family" : "Gardner", "given" : "Anne", "non-dropping-particle" : "", "parse-names" : false, "suffix" : "" }, { "dropping-particle" : "", "family" : "Barnett", "given" : "Adrian G.", "non-dropping-particle" : "", "parse-names" : false, "suffix" : "" }, { "dropping-particle" : "", "family" : "Hiller", "given" : "Janet E.", "non-dropping-particle" : "", "parse-names" : false, "suffix" : "" }, { "dropping-particle" : "", "family" : "Graves", "given" : "Nicholas", "non-dropping-particle" : "", "parse-names" : false, "suffix" : "" } ], "container-title" : "American Journal of Infection Control", "id" : "ITEM-3", "issue" : "2", "issued" : { "date-parts" : [ [ "2014" ] ] }, "page" : "164-167", "publisher" : "Elsevier Inc", "title" : "The prolongation of length of stay because of Clostridium difficile infection", "type" : "article-journal", "volume" : "42" }, "uris" : [ "http://www.mendeley.com/documents/?uuid=a1f2dcd7-ed71-4ff1-9e5a-589fada7571d" ] } ], "mendeley" : { "formattedCitation" : "\\autocite{Mitchell2014,Stevens2015,van Kleef2014}", "plainTextFormattedCitation" : "\\autocite{Mitchell2014,Stevens2015,van Kleef2014}", "previouslyFormattedCitation" : "&lt;sup&gt;7,24,30&lt;/sup&gt;" }, "properties" : { "noteIndex" : 0 }, "schema" : "https://github.com/citation-style-language/schema/raw/master/csl-citation.json" }</w:instrText>
      </w:r>
      <w:r w:rsidR="00337A53">
        <w:fldChar w:fldCharType="separate"/>
      </w:r>
      <w:r w:rsidR="00717812" w:rsidRPr="00717812">
        <w:rPr>
          <w:noProof/>
        </w:rPr>
        <w:t>\autocite{Mitchell2014,Stevens2015,van Kleef2014}</w:t>
      </w:r>
      <w:r w:rsidR="00337A53">
        <w:fldChar w:fldCharType="end"/>
      </w:r>
      <w:r w:rsidR="00337A53">
        <w:t xml:space="preserve"> </w:t>
      </w:r>
      <w:r w:rsidR="00FE56EB">
        <w:t xml:space="preserve">that </w:t>
      </w:r>
      <w:r w:rsidR="00B976A6">
        <w:t xml:space="preserve">explicitly </w:t>
      </w:r>
      <w:r w:rsidR="004A65A0">
        <w:t xml:space="preserve">estimates </w:t>
      </w:r>
      <w:r w:rsidR="00337A53">
        <w:t>time-dependent</w:t>
      </w:r>
      <w:r w:rsidR="009B1B58">
        <w:t>,</w:t>
      </w:r>
      <w:r w:rsidR="004A65A0">
        <w:t xml:space="preserve"> competing</w:t>
      </w:r>
      <w:r w:rsidR="00337A53">
        <w:t xml:space="preserve"> risks of transitioning to </w:t>
      </w:r>
      <w:r w:rsidR="002049D3">
        <w:t>a CDI-positive state</w:t>
      </w:r>
      <w:r w:rsidR="00CF1C18">
        <w:t xml:space="preserve"> </w:t>
      </w:r>
      <w:r w:rsidR="00E9368A">
        <w:t>vs. being</w:t>
      </w:r>
      <w:r w:rsidR="00337A53">
        <w:t xml:space="preserve"> discharge</w:t>
      </w:r>
      <w:r w:rsidR="00E9368A">
        <w:t xml:space="preserve">d. </w:t>
      </w:r>
      <w:r w:rsidR="00003224">
        <w:t>Figure 4A depicts t</w:t>
      </w:r>
      <w:r w:rsidR="00E9368A">
        <w:t xml:space="preserve">he three </w:t>
      </w:r>
      <w:r w:rsidR="00FA5702">
        <w:t xml:space="preserve">states and allowed </w:t>
      </w:r>
      <w:r w:rsidR="00E9368A">
        <w:t>transitions</w:t>
      </w:r>
      <w:r w:rsidR="00FA5702">
        <w:t xml:space="preserve"> of the model</w:t>
      </w:r>
      <w:r w:rsidR="00E9368A">
        <w:t>.</w:t>
      </w:r>
      <w:r w:rsidR="00183F8A">
        <w:t xml:space="preserve"> After fitting the model</w:t>
      </w:r>
      <w:r w:rsidR="00E2254B">
        <w:t xml:space="preserve"> for the case definitions </w:t>
      </w:r>
      <w:r w:rsidR="006655AB">
        <w:t>with</w:t>
      </w:r>
      <w:r w:rsidR="00E2254B">
        <w:t xml:space="preserve"> a time of diagnosis (ii, iii, and iv)</w:t>
      </w:r>
      <w:r w:rsidR="00183F8A">
        <w:t xml:space="preserve">, </w:t>
      </w:r>
      <w:r w:rsidR="0004527A">
        <w:t xml:space="preserve">the expected remaining LOS </w:t>
      </w:r>
      <w:r w:rsidR="00573B6E">
        <w:t>can be compared</w:t>
      </w:r>
      <w:r w:rsidR="0004527A">
        <w:t xml:space="preserve"> </w:t>
      </w:r>
      <w:r w:rsidR="00504892">
        <w:t>across</w:t>
      </w:r>
      <w:r w:rsidR="0004527A">
        <w:t xml:space="preserve"> cohorts that have </w:t>
      </w:r>
      <w:r w:rsidR="008D3FB3">
        <w:t xml:space="preserve">already </w:t>
      </w:r>
      <w:r w:rsidR="0004527A">
        <w:t xml:space="preserve">transitioned </w:t>
      </w:r>
      <w:r w:rsidR="008D3FB3">
        <w:t>to</w:t>
      </w:r>
      <w:r w:rsidR="0004527A">
        <w:t xml:space="preserve"> the CDI infected state vs. those that are still CDI negative</w:t>
      </w:r>
      <w:r w:rsidR="00A44CBE">
        <w:t xml:space="preserve"> </w:t>
      </w:r>
      <w:r w:rsidR="00F76505">
        <w:t>at</w:t>
      </w:r>
      <w:r w:rsidR="00A44CBE">
        <w:t xml:space="preserve"> any given timepoint</w:t>
      </w:r>
      <w:r w:rsidR="0004527A">
        <w:t xml:space="preserve"> (Figure</w:t>
      </w:r>
      <w:r w:rsidR="002962EC">
        <w:t xml:space="preserve"> 4B-D</w:t>
      </w:r>
      <w:r w:rsidR="0004527A">
        <w:t>).</w:t>
      </w:r>
      <w:r w:rsidR="0073670B">
        <w:t xml:space="preserve"> To summarize the ov</w:t>
      </w:r>
      <w:r w:rsidR="00B12F4A">
        <w:t xml:space="preserve">erall </w:t>
      </w:r>
      <w:r w:rsidR="00812C20">
        <w:t xml:space="preserve">relationship between </w:t>
      </w:r>
      <w:r w:rsidR="00B12F4A">
        <w:t xml:space="preserve">CDI </w:t>
      </w:r>
      <w:r w:rsidR="003A0D8A">
        <w:t xml:space="preserve">and </w:t>
      </w:r>
      <w:r w:rsidR="00B12F4A">
        <w:t xml:space="preserve">LOS, </w:t>
      </w:r>
      <w:r w:rsidR="009C2181">
        <w:t>differences</w:t>
      </w:r>
      <w:r w:rsidR="0073670B">
        <w:t xml:space="preserve"> in LOS </w:t>
      </w:r>
      <w:r w:rsidR="002A49EE">
        <w:t>w</w:t>
      </w:r>
      <w:r w:rsidR="00BD60AD">
        <w:t>ere</w:t>
      </w:r>
      <w:r w:rsidR="00B77E64">
        <w:t xml:space="preserve"> </w:t>
      </w:r>
      <w:r w:rsidR="0073670B">
        <w:t>weighted by the</w:t>
      </w:r>
      <w:r w:rsidR="00715686">
        <w:t xml:space="preserve"> distribution of time</w:t>
      </w:r>
      <w:r w:rsidR="009227F3">
        <w:t>s</w:t>
      </w:r>
      <w:r w:rsidR="0073670B">
        <w:t xml:space="preserve"> spent in the initial state</w:t>
      </w:r>
      <w:r w:rsidR="00BA3579">
        <w:t xml:space="preserve"> and averaged</w:t>
      </w:r>
      <w:r w:rsidR="00595EBB">
        <w:t>. The average difference</w:t>
      </w:r>
      <w:r w:rsidR="00AC4542">
        <w:t>s</w:t>
      </w:r>
      <w:r w:rsidR="00113552">
        <w:t xml:space="preserve"> for</w:t>
      </w:r>
      <w:r w:rsidR="0073670B">
        <w:t xml:space="preserve"> each case definition</w:t>
      </w:r>
      <w:r w:rsidR="000152C2">
        <w:t xml:space="preserve"> </w:t>
      </w:r>
      <w:r w:rsidR="00AC4542">
        <w:t>were</w:t>
      </w:r>
      <w:r w:rsidR="0073670B">
        <w:t>: (ii) by positive toxin EIA, 3</w:t>
      </w:r>
      <w:r w:rsidR="009151BE">
        <w:t>·</w:t>
      </w:r>
      <w:r w:rsidR="0073670B">
        <w:t>0 days (95% CI, 2</w:t>
      </w:r>
      <w:r w:rsidR="009151BE">
        <w:t>·</w:t>
      </w:r>
      <w:r w:rsidR="0073670B">
        <w:t>0–4</w:t>
      </w:r>
      <w:r w:rsidR="009151BE">
        <w:t>·</w:t>
      </w:r>
      <w:r w:rsidR="0073670B">
        <w:t>0); (iii) by positive toxin PCR, 3</w:t>
      </w:r>
      <w:r w:rsidR="009151BE">
        <w:t>·</w:t>
      </w:r>
      <w:r w:rsidR="0073670B">
        <w:t>5 days (95% CI, 2</w:t>
      </w:r>
      <w:r w:rsidR="009151BE">
        <w:t>·</w:t>
      </w:r>
      <w:r w:rsidR="0073670B">
        <w:t>7–4</w:t>
      </w:r>
      <w:r w:rsidR="009151BE">
        <w:t>·</w:t>
      </w:r>
      <w:r w:rsidR="0073670B">
        <w:t xml:space="preserve">5); </w:t>
      </w:r>
      <w:r w:rsidR="00036C35">
        <w:t xml:space="preserve">and </w:t>
      </w:r>
      <w:r w:rsidR="0073670B">
        <w:t>(iv) by either toxin assay, 3</w:t>
      </w:r>
      <w:r w:rsidR="009151BE">
        <w:t>·</w:t>
      </w:r>
      <w:r w:rsidR="0073670B">
        <w:t>3 days (95% CI, 2</w:t>
      </w:r>
      <w:r w:rsidR="009151BE">
        <w:t>·</w:t>
      </w:r>
      <w:r w:rsidR="0073670B">
        <w:t>6–4</w:t>
      </w:r>
      <w:r w:rsidR="009151BE">
        <w:t>·</w:t>
      </w:r>
      <w:r w:rsidR="0073670B">
        <w:t>0).</w:t>
      </w:r>
      <w:r w:rsidR="00FA08EC">
        <w:t xml:space="preserve"> </w:t>
      </w:r>
      <w:r w:rsidR="00866AFC">
        <w:t xml:space="preserve">Notably, the </w:t>
      </w:r>
      <w:r w:rsidR="00615A22">
        <w:t>95% CI</w:t>
      </w:r>
      <w:r w:rsidR="00A3146D">
        <w:t xml:space="preserve"> </w:t>
      </w:r>
      <w:r w:rsidR="00935AF8">
        <w:t xml:space="preserve">for </w:t>
      </w:r>
      <w:r w:rsidR="00615A22">
        <w:t>the</w:t>
      </w:r>
      <w:r w:rsidR="001D0A63">
        <w:t xml:space="preserve"> </w:t>
      </w:r>
      <w:r w:rsidR="00893440">
        <w:t>difference in</w:t>
      </w:r>
      <w:r w:rsidR="00D51046">
        <w:t xml:space="preserve"> cohort</w:t>
      </w:r>
      <w:r w:rsidR="00FB4F1C">
        <w:t xml:space="preserve"> </w:t>
      </w:r>
      <w:r w:rsidR="001D0A63">
        <w:t>(iv)</w:t>
      </w:r>
      <w:r w:rsidR="00615A22">
        <w:t xml:space="preserve"> </w:t>
      </w:r>
      <w:r w:rsidR="005C11B9">
        <w:t>overlaps</w:t>
      </w:r>
      <w:r w:rsidR="00615A22">
        <w:t xml:space="preserve"> the</w:t>
      </w:r>
      <w:r w:rsidR="00866AFC">
        <w:t xml:space="preserve"> 3</w:t>
      </w:r>
      <w:r w:rsidR="009151BE">
        <w:t>·</w:t>
      </w:r>
      <w:r w:rsidR="00866AFC">
        <w:t xml:space="preserve">1 day </w:t>
      </w:r>
      <w:r w:rsidR="002918DB">
        <w:t xml:space="preserve">difference </w:t>
      </w:r>
      <w:r w:rsidR="00866AFC">
        <w:t>for</w:t>
      </w:r>
      <w:r w:rsidR="003B036E">
        <w:t xml:space="preserve"> the</w:t>
      </w:r>
      <w:r w:rsidR="00866AFC">
        <w:t xml:space="preserve"> “early HA”</w:t>
      </w:r>
      <w:r w:rsidR="003B036E">
        <w:t xml:space="preserve"> stratum</w:t>
      </w:r>
      <w:r w:rsidR="00866AFC">
        <w:t xml:space="preserve"> </w:t>
      </w:r>
      <w:r w:rsidR="005474F7">
        <w:t>of</w:t>
      </w:r>
      <w:r w:rsidR="00F94B4F">
        <w:t xml:space="preserve"> the </w:t>
      </w:r>
      <w:r w:rsidR="00563F3C">
        <w:t xml:space="preserve">propensity-matched analysis </w:t>
      </w:r>
      <w:r w:rsidR="00364992">
        <w:t xml:space="preserve">in </w:t>
      </w:r>
      <w:r w:rsidR="00563F3C">
        <w:t>th</w:t>
      </w:r>
      <w:r w:rsidR="003764AE">
        <w:t>e same</w:t>
      </w:r>
      <w:r w:rsidR="00866AFC">
        <w:t xml:space="preserve"> cohort.</w:t>
      </w:r>
    </w:p>
    <w:p w14:paraId="3956D214" w14:textId="77777777" w:rsidR="00394153" w:rsidRDefault="00394153" w:rsidP="00394153">
      <w:pPr>
        <w:pStyle w:val="Heading1"/>
      </w:pPr>
      <w:r>
        <w:t>Discussion</w:t>
      </w:r>
    </w:p>
    <w:p w14:paraId="52C622BB" w14:textId="33106D70" w:rsidR="00D754FE" w:rsidRDefault="00866EB0" w:rsidP="00D754FE">
      <w:r>
        <w:t>This</w:t>
      </w:r>
      <w:r w:rsidR="0091655E">
        <w:t xml:space="preserve"> study examined </w:t>
      </w:r>
      <w:r w:rsidR="00D728F0">
        <w:t>nearly seven years</w:t>
      </w:r>
      <w:r w:rsidR="0091655E">
        <w:t xml:space="preserve"> of </w:t>
      </w:r>
      <w:r w:rsidR="009B0E8B">
        <w:t>uncurated</w:t>
      </w:r>
      <w:r w:rsidR="009D4EEA">
        <w:t xml:space="preserve"> </w:t>
      </w:r>
      <w:r w:rsidR="0091655E">
        <w:t xml:space="preserve">EMR data </w:t>
      </w:r>
      <w:r w:rsidR="00135365">
        <w:t>for</w:t>
      </w:r>
      <w:r w:rsidR="0091655E">
        <w:t xml:space="preserve"> a single hospital and </w:t>
      </w:r>
      <w:r w:rsidR="00ED33BA">
        <w:t xml:space="preserve">determined </w:t>
      </w:r>
      <w:r w:rsidR="008D3255">
        <w:t xml:space="preserve">associated </w:t>
      </w:r>
      <w:r w:rsidR="00ED33BA">
        <w:t xml:space="preserve">costs of CDI </w:t>
      </w:r>
      <w:r w:rsidR="00231AFA">
        <w:t xml:space="preserve">as </w:t>
      </w:r>
      <w:r w:rsidR="00ED33BA">
        <w:t xml:space="preserve">defined by </w:t>
      </w:r>
      <w:r w:rsidR="00D50166">
        <w:t xml:space="preserve">either </w:t>
      </w:r>
      <w:r w:rsidR="00DA3D1D">
        <w:t xml:space="preserve">visit </w:t>
      </w:r>
      <w:r w:rsidR="00ED33BA">
        <w:t>diagnosis code</w:t>
      </w:r>
      <w:r w:rsidR="00F50436">
        <w:t>s</w:t>
      </w:r>
      <w:r w:rsidR="00ED33BA">
        <w:t xml:space="preserve"> or lab results.</w:t>
      </w:r>
      <w:r w:rsidR="00DA3D1D">
        <w:t xml:space="preserve"> </w:t>
      </w:r>
      <w:r w:rsidR="002F5D62" w:rsidRPr="002F5D62">
        <w:t xml:space="preserve"> </w:t>
      </w:r>
      <w:r w:rsidR="002F5D62">
        <w:t xml:space="preserve">In </w:t>
      </w:r>
      <w:r w:rsidR="009A1F28">
        <w:t>the</w:t>
      </w:r>
      <w:r w:rsidR="00231AFA">
        <w:t xml:space="preserve"> </w:t>
      </w:r>
      <w:r w:rsidR="002F5D62">
        <w:t xml:space="preserve">analysis </w:t>
      </w:r>
      <w:r w:rsidR="00DC4061">
        <w:t xml:space="preserve">unadjusted </w:t>
      </w:r>
      <w:r w:rsidR="002F5D62">
        <w:t>for time-to-infection,</w:t>
      </w:r>
      <w:r w:rsidR="009A30F1">
        <w:t xml:space="preserve"> differences in LOS were often greater than national averages </w:t>
      </w:r>
      <w:r w:rsidR="008F6B2C">
        <w:t>from</w:t>
      </w:r>
      <w:r w:rsidR="009A30F1">
        <w:t xml:space="preserve"> similar unadjusted studies,</w:t>
      </w:r>
      <w:r w:rsidR="009A30F1">
        <w:fldChar w:fldCharType="begin" w:fldLock="1"/>
      </w:r>
      <w:r w:rsidR="00717812">
        <w:instrText>ADDIN CSL_CITATION { "citationItems" : [ { "id" : "ITEM-1", "itemData" : { "DOI" : "10.1001/jamainternmed.2013.9763", "ISBN" : "2168-6114", "ISSN" : "2168-6114", "PMID" : "23999949", "abstract" : "IMPORTANCE: Health care-associated infections (HAIs) account for a large proportion of the harms caused by health care and are associated with high costs. Better evaluation of the costs of these infections could help providers and payers to justify investing in prevention.\\n\\nOBJECTIVE: To estimate costs associated with the most significant and targetable HAIs.\\n\\nDATA SOURCES: For estimation of attributable costs, we conducted a systematic review of the literature using PubMed for the years 1986 through April 2013. For HAI incidence estimates, we used the National Healthcare Safety Network of the Centers for Disease Control and Prevention (CDC).\\n\\nSTUDY SELECTION: Studies performed outside the United States were excluded. Inclusion criteria included a robust method of comparison using a matched control group or an appropriate regression strategy, generalizable populations typical of inpatient wards and critical care units, methodologic consistency with CDC definitions, and soundness of handling economic outcomes.\\n\\nDATA EXTRACTION AND SYNTHESIS: Three review cycles were completed, with the final iteration carried out from July 2011 to April 2013. Selected publications underwent a secondary review by the research team.\\n\\nMAIN OUTCOMES AND MEASURES: Costs, inflated to 2012 US dollars.\\n\\nRESULTS: Using Monte Carlo simulation, we generated point estimates and 95% CIs for attributable costs and length of hospital stay. On a per-case basis, central line-associated bloodstream infections were found to be the most costly HAIs at $45,814 (95% CI, $30,919-$65,245), followed by ventilator-associated pneumonia at $40,144 (95% CI, $36,286-$44,220), surgical site infections at $20,785 (95% CI, $18,902-$22,667), Clostridium difficile infection at $11,285 (95% CI, $9118-$13,574), and catheter-associated urinary tract infections at $896 (95% CI, $603-$1189). The total annual costs for the 5 major infections were $9.8 billion (95% CI, $8.3-$11.5 billion), with surgical site infections contributing the most to overall costs (33.7% of the total), followed by ventilator-associated pneumonia (31.6%), central line-associated bloodstream infections (18.9%), C difficile infections (15.4%), and catheter-associated urinary tract infections (&lt;1%).\\n\\nCONCLUSIONS AND RELEVANCE: While quality improvement initiatives have decreased HAI incidence and costs, much more remains to be done. As hospitals realize savings from prevention of these complications under payment reforms, the\u2026", "author" : [ { "dropping-particle" : "", "family" : "Zimlichman", "given" : "Eyal", "non-dropping-particle" : "", "parse-names" : false, "suffix" : "" }, { "dropping-particle" : "", "family" : "Henderson", "given" : "Daniel", "non-dropping-particle" : "", "parse-names" : false, "suffix" : "" }, { "dropping-particle" : "", "family" : "Tamir", "given" : "Orly", "non-dropping-particle" : "", "parse-names" : false, "suffix" : "" }, { "dropping-particle" : "", "family" : "Franz", "given" : "Calvin", "non-dropping-particle" : "", "parse-names" : false, "suffix" : "" }, { "dropping-particle" : "", "family" : "Song", "given" : "Peter", "non-dropping-particle" : "", "parse-names" : false, "suffix" : "" }, { "dropping-particle" : "", "family" : "Yamin", "given" : "Cyrus K.", "non-dropping-particle" : "", "parse-names" : false, "suffix" : "" }, { "dropping-particle" : "", "family" : "Keohane", "given" : "Carol", "non-dropping-particle" : "", "parse-names" : false, "suffix" : "" }, { "dropping-particle" : "", "family" : "Denham", "given" : "Charles R.", "non-dropping-particle" : "", "parse-names" : false, "suffix" : "" }, { "dropping-particle" : "", "family" : "Bates", "given" : "David W.", "non-dropping-particle" : "", "parse-names" : false, "suffix" : "" } ], "container-title" : "JAMA internal medicine", "id" : "ITEM-1", "issue" : "22", "issued" : { "date-parts" : [ [ "2013" ] ] }, "page" : "2039-46", "title" : "Health care-associated infections: a meta-analysis of costs and financial impact on the US health care system.", "type" : "article-journal", "volume" : "173" }, "uris" : [ "http://www.mendeley.com/documents/?uuid=c3782faa-a896-4aff-bdab-e8997d58b765" ] }, { "id" : "ITEM-2", "itemData" : { "DOI" : "10.1016/j.jhin.2014.04.011", "ISBN" : "1532-2939 (Electronic)\\r0195-6701 (Linking)", "ISSN" : "15322939", "PMID" : "24996516", "abstract" : "In most healthcare systems, third-party payers fund the costs for patients admitted to hospital for Clostridium difficile infection (CDI) whereas, for CDI cases arising as complications of hospitalization, not all related costs are refundable to the hospital. We therefore aimed to critically review and categorize hospital costs and length of hospital stay (LOS) attributable to Clostridium difficile infection and to investigate the economic burden associated with it. A comprehensive literature review selected papers describing the costs and LOS for hospitalized patients as outcomes of CDI, following the use of statisticsto identify costs and LOS solely attributable to CDI. Twenty-four studies were selected. Estimated attributable costs, all ranges expressed in US dollars, were $6,774-$10,212 for CDI requiring admission, $2,992-$29,000 for hospital-acquired CDI, and $2,454-$12,850 where no categorization was made. The ranges for LOS values were 5-13.6, 2.7-21.3, and 2.8-17.9 days, respectively. The categorization of CDI attributable costs allows budget holders to anticipate the cost per CDI case, a perspective that should enrich the design of appropriate incentives for the various budget holders to invest in prevention so that CDI prevention is optimized globally. ?? 2014 The Healthcare Infection Society.", "author" : [ { "dropping-particle" : "", "family" : "Gabriel", "given" : "L.", "non-dropping-particle" : "", "parse-names" : false, "suffix" : "" }, { "dropping-particle" : "", "family" : "Beriot-Mathiot", "given" : "A.", "non-dropping-particle" : "", "parse-names" : false, "suffix" : "" } ], "container-title" : "Journal of Hospital Infection", "id" : "ITEM-2", "issue" : "1", "issued" : { "date-parts" : [ [ "2014" ] ] }, "page" : "12-21", "publisher" : "Elsevier Ltd", "title" : "Hospitalization stay and costs attributable to Clostridium difficile infection: A critical review", "type" : "article-journal", "volume" : "88" }, "uris" : [ "http://www.mendeley.com/documents/?uuid=4cff00f0-7c90-4a16-9e07-102871cb16ae" ] }, { "id" : "ITEM-3", "itemData" : { "DOI" : "10.1186/s12879-016-1786-6", "ISSN" : "1471-2334", "abstract" : "Clostridium difficile infection (CDI) is the leading cause of infectious nosocomial diarrhoea but the economic costs of CDI on healthcare systems in the US remain uncertain. We conducted a systematic search for published studies investigating the direct medical cost associated with CDI hospital management in the past 10\u00a0years (2005\u20132015) and included 42 studies to the final data analysis to estimate the financial impact of CDI in the US. We also conducted a meta-analysis of all costs using Monte Carlo simulation. The average cost for CDI case management and average CDI-attributable costs per case were $42,316 (90\u00a0% CI: $39,886, $44,765) and $21,448 (90\u00a0% CI: $21,152, $21,744) in 2015 US dollars. Hospital-onset CDI-attributable cost per case was $34,157 (90\u00a0% CI: $33,134, $35,180), which was 1.5 times the cost of community-onset CDI ($20,095 [90\u00a0% CI: $4991, $35,204]). The average and incremental length of stay (LOS) for CDI inpatient treatment were 11.1 (90\u00a0% CI: 8.7\u201313.6) and 9.7 (90\u00a0% CI: 9.6\u20139.8) days respectively. Total annual CDI-attributable cost in the US is estimated US$6.3 (Range: $1.9\u2013$7.0) billion. Total annual CDI hospital management required nearly 2.4 million days of inpatient stay. This review indicates that CDI places a significant financial burden on the US healthcare system. This review adds strong evidence to aid policy-making on adequate resource allocation to CDI prevention and treatment in the US. Future studies should focus on recurrent CDI, CDI in long-term care facilities and persons with comorbidities and indirect cost from a societal perspective. Health-economic studies for CDI preventive intervention are needed.", "author" : [ { "dropping-particle" : "", "family" : "Zhang", "given" : "Shanshan", "non-dropping-particle" : "", "parse-names" : false, "suffix" : "" }, { "dropping-particle" : "", "family" : "Palazuelos-Munoz", "given" : "Sarah", "non-dropping-particle" : "", "parse-names" : false, "suffix" : "" }, { "dropping-particle" : "", "family" : "Balsells", "given" : "Evelyn M.", "non-dropping-particle" : "", "parse-names" : false, "suffix" : "" }, { "dropping-particle" : "", "family" : "Nair", "given" : "Harish", "non-dropping-particle" : "", "parse-names" : false, "suffix" : "" }, { "dropping-particle" : "", "family" : "Chit", "given" : "Ayman", "non-dropping-particle" : "", "parse-names" : false, "suffix" : "" }, { "dropping-particle" : "", "family" : "Kyaw", "given" : "Moe H.", "non-dropping-particle" : "", "parse-names" : false, "suffix" : "" }, { "dropping-particle" : "", "family" : "Crobach", "given" : "M", "non-dropping-particle" : "", "parse-names" : false, "suffix" : "" }, { "dropping-particle" : "", "family" : "Dekkers", "given" : "O", "non-dropping-particle" : "", "parse-names" : false, "suffix" : "" }, { "dropping-particle" : "", "family" : "Wilcox", "given" : "M", "non-dropping-particle" : "", "parse-names" : false, "suffix" : "" }, { "dropping-particle" : "", "family" : "Kuijper", "given" : "E", "non-dropping-particle" : "", "parse-names" : false, "suffix" : "" }, { "dropping-particle" : "", "family" : "Dubberke", "given" : "ER", "non-dropping-particle" : "", "parse-names" : false, "suffix" : "" }, { "dropping-particle" : "", "family" : "Carling", "given" : "P", "non-dropping-particle" : "", "parse-names" : false, "suffix" : "" }, { "dropping-particle" : "", "family" : "Carrico", "given" : "R", "non-dropping-particle" : "", "parse-names" : false, "suffix" : "" }, { "dropping-particle" : "", "family" : "Mylonakis", "given" : "E", "non-dropping-particle" : "", "parse-names" : false, "suffix" : "" }, { "dropping-particle" : "", "family" : "Ryan", "given" : "E", "non-dropping-particle" : "", "parse-names" : false, "suffix" : "" }, { "dropping-particle" : "", "family" : "Calderwood", "given" : "S", "non-dropping-particle" : "", "parse-names" : false, "suffix" : "" }, { "dropping-particle" : "", "family" : "Rubin", "given" : "M", "non-dropping-particle" : "", "parse-names" : false, "suffix" : "" }, { "dropping-particle" : "", "family" : "Bodenstein", "given" : "L", "non-dropping-particle" : "", "parse-names" : false, "suffix" : "" }, { "dropping-particle" : "", "family" : "Kent", "given" : "K", "non-dropping-particle" : "", "parse-names" : false, "suffix" : "" }, { "dropping-particle" : "", "family" : "Triadafilopoulos", "given" : "G", "non-dropping-particle" : "", "parse-names" : false, "suffix" : "" }, { "dropping-particle" : "", "family" : "Hallstone", "given" : "AE", "non-dropping-particle" : "", "parse-names" : false, "suffix" : "" }, { "dropping-particle" : "", "family" : "Sanchez", "given" : "T", "non-dropping-particle" : "", "parse-names" : false, "suffix" : "" }, { "dropping-particle" : "", "family" : "Brooks", "given" : "J", "non-dropping-particle" : "", "parse-names" : false, "suffix" : "" }, { "dropping-particle" : "", "family" : "Sullivan", "given" : "P", "non-dropping-particle" : "", "parse-names" : false, "suffix" : "" }, { "dropping-particle" : "", "family" : "Bilgrami", "given" : "S", "non-dropping-particle" : "", "parse-names" : false, "suffix" : "" }, { "dropping-particle" : "", "family" : "Feingold", "given" : "J", "non-dropping-particle" : "", "parse-names" : false, "suffix" : "" }, { "dropping-particle" : "", "family" : "Dorsky", "given" : "D", "non-dropping-particle" : "", "parse-names" : false, "suffix" : "" }, { "dropping-particle" : "", "family" : "Barbut", "given" : "F", "non-dropping-particle" : "", "parse-names" : false, "suffix" : "" }, { "dropping-particle" : "", "family" : "Corthier", "given" : "G", "non-dropping-particle" : "", "parse-names" : false, "suffix" : "" }, { "dropping-particle" : "", "family" : "Charpak", "given" : "Y", "non-dropping-particle" : "", "parse-names" : false, "suffix" : "" }, { "dropping-particle" : "", "family" : "Cohen", "given" : "S", "non-dropping-particle" : "", "parse-names" : false, "suffix" : "" }, { "dropping-particle" : "", "family" : "Gerding", "given" : "D", "non-dropping-particle" : "", "parse-names" : false, "suffix" : "" }, { "dropping-particle" : "", "family" : "Johnson", "given" : "S", "non-dropping-particle" : "", "parse-names" : false, "suffix" : "" }, { "dropping-particle" : "", "family" : "Bignardi", "given" : "G", "non-dropping-particle" : "", "parse-names" : false, "suffix" : "" }, { "dropping-particle" : "", "family" : "Aseeri", "given" : "M", "non-dropping-particle" : "", "parse-names" : false, "suffix" : "" }, { "dropping-particle" : "", "family" : "Schroeder", "given" : "T", "non-dropping-particle" : "", "parse-names" : false, "suffix" : "" }, { "dropping-particle" : "", "family" : "Kramer", "given" : "J", "non-dropping-particle" : "", "parse-names" : false, "suffix" : "" }, { "dropping-particle" : "", "family" : "Zackula", "given" : "R", "non-dropping-particle" : "", "parse-names" : false, "suffix" : "" }, { "dropping-particle" : "", "family" : "Bauer", "given" : "M", "non-dropping-particle" : "", "parse-names" : false, "suffix" : "" }, { "dropping-particle" : "", "family" : "Notermans", "given" : "D", "non-dropping-particle" : "", "parse-names" : false, "suffix" : "" }, { "dropping-particle" : "", "family" : "Benthem", "given" : "B", "non-dropping-particle" : "", "parse-names" : false, "suffix" : "" }, { "dropping-particle" : "", "family" : "Dubberke", "given" : "ER", "non-dropping-particle" : "", "parse-names" : false, "suffix" : "" }, { "dropping-particle" : "", "family" : "Wertheimer", "given" : "AI", "non-dropping-particle" : "", "parse-names" : false, "suffix" : "" }, { "dropping-particle" : "", "family" : "Dubberke", "given" : "ER", "non-dropping-particle" : "", "parse-names" : false, "suffix" : "" }, { "dropping-particle" : "", "family" : "Olsen", "given" : "MA", "non-dropping-particle" : "", "parse-names" : false, "suffix" : "" }, { "dropping-particle" : "", "family" : "Gabriel", "given" : "L", "non-dropping-particle" : "", "parse-names" : false, "suffix" : "" }, { "dropping-particle" : "", "family" : "Beriot-Mathiot", "given" : "A", "non-dropping-particle" : "", "parse-names" : false, "suffix" : "" }, { "dropping-particle" : "", "family" : "Ghantoji", "given" : "SS", "non-dropping-particle" : "", "parse-names" : false, "suffix" : "" }, { "dropping-particle" : "", "family" : "Sail", "given" : "K", "non-dropping-particle" : "", "parse-names" : false, "suffix" : "" }, { "dropping-particle" : "", "family" : "Lairson", "given" : "DR", "non-dropping-particle" : "", "parse-names" : false, "suffix" : "" }, { "dropping-particle" : "", "family" : "Dupont", "given" : "HL", "non-dropping-particle" : "", "parse-names" : false, "suffix" : "" }, { "dropping-particle" : "", "family" : "Garey", "given" : "KW", "non-dropping-particle" : "", "parse-names" : false, "suffix" : "" }, { "dropping-particle" : "", "family" : "Zimlichman", "given" : "E", "non-dropping-particle" : "", "parse-names" : false, "suffix" : "" }, { "dropping-particle" : "", "family" : "Henderson", "given" : "D", "non-dropping-particle" : "", "parse-names" : false, "suffix" : "" }, { "dropping-particle" : "", "family" : "Tamir", "given" : "O", "non-dropping-particle" : "", "parse-names" : false, "suffix" : "" }, { "dropping-particle" : "", "family" : "Johnson", "given" : "S", "non-dropping-particle" : "", "parse-names" : false, "suffix" : "" }, { "dropping-particle" : "", "family" : "Mergenhagen", "given" : "KA", "non-dropping-particle" : "", "parse-names" : false, "suffix" : "" }, { "dropping-particle" : "", "family" : "Wojciechowski", "given" : "AL", "non-dropping-particle" : "", "parse-names" : false, "suffix" : "" }, { "dropping-particle" : "", "family" : "Paladino", "given" : "JA", "non-dropping-particle" : "", "parse-names" : false, "suffix" : "" }, { "dropping-particle" : "", "family" : "Wiegand", "given" : "PN", "non-dropping-particle" : "", "parse-names" : false, "suffix" : "" }, { "dropping-particle" : "", "family" : "Nathwani", "given" : "D", "non-dropping-particle" : "", "parse-names" : false, "suffix" : "" }, { "dropping-particle" : "", "family" : "Wilcox", "given" : "MH", "non-dropping-particle" : "", "parse-names" : false, "suffix" : "" }, { "dropping-particle" : "", "family" : "Stephens", "given" : "J", "non-dropping-particle" : "", "parse-names" : false, "suffix" : "" }, { "dropping-particle" : "", "family" : "Shelbaya", "given" : "A", "non-dropping-particle" : "", "parse-names" : false, "suffix" : "" }, { "dropping-particle" : "", "family" : "Haider", "given" : "S", "non-dropping-particle" : "", "parse-names" : false, "suffix" : "" }, { "dropping-particle" : "", "family" : "Bouza", "given" : "E", "non-dropping-particle" : "", "parse-names" : false, "suffix" : "" }, { "dropping-particle" : "", "family" : "Jha", "given" : "A", "non-dropping-particle" : "", "parse-names" : false, "suffix" : "" }, { "dropping-particle" : "", "family" : "Chan", "given" : "D", "non-dropping-particle" : "", "parse-names" : false, "suffix" : "" }, { "dropping-particle" : "", "family" : "Ridgway", "given" : "A", "non-dropping-particle" : "", "parse-names" : false, "suffix" : "" }, { "dropping-particle" : "", "family" : "Franz", "given" : "C", "non-dropping-particle" : "", "parse-names" : false, "suffix" : "" }, { "dropping-particle" : "", "family" : "Bates", "given" : "DW", "non-dropping-particle" : "", "parse-names" : false, "suffix" : "" }, { "dropping-particle" : "", "family" : "Lessa", "given" : "FC", "non-dropping-particle" : "", "parse-names" : false, "suffix" : "" }, { "dropping-particle" : "", "family" : "Winston", "given" : "LG", "non-dropping-particle" : "", "parse-names" : false, "suffix" : "" }, { "dropping-particle" : "", "family" : "McDonald", "given" : "LC", "non-dropping-particle" : "", "parse-names" : false, "suffix" : "" }, { "dropping-particle" : "", "family" : "Nanwa", "given" : "N", "non-dropping-particle" : "", "parse-names" : false, "suffix" : "" }, { "dropping-particle" : "", "family" : "Kendzerska", "given" : "T", "non-dropping-particle" : "", "parse-names" : false, "suffix" : "" }, { "dropping-particle" : "", "family" : "Krahn", "given" : "M", "non-dropping-particle" : "", "parse-names" : false, "suffix" : "" }, { "dropping-particle" : "", "family" : "Ali", "given" : "M", "non-dropping-particle" : "", "parse-names" : false, "suffix" : "" }, { "dropping-particle" : "", "family" : "Ananthakrishnan", "given" : "AN", "non-dropping-particle" : "", "parse-names" : false, "suffix" : "" }, { "dropping-particle" : "", "family" : "Ahmad", "given" : "S", "non-dropping-particle" : "", "parse-names" : false, "suffix" : "" }, { "dropping-particle" : "", "family" : "Kumar", "given" : "N", "non-dropping-particle" : "", "parse-names" : false, "suffix" : "" }, { "dropping-particle" : "", "family" : "Kumar", "given" : "G", "non-dropping-particle" : "", "parse-names" : false, "suffix" : "" }, { "dropping-particle" : "", "family" : "Saeian", "given" : "K", "non-dropping-particle" : "", "parse-names" : false, "suffix" : "" }, { "dropping-particle" : "", "family" : "Ananthakrishnan", "given" : "AN", "non-dropping-particle" : "", "parse-names" : false, "suffix" : "" }, { "dropping-particle" : "", "family" : "Mcginley", "given" : "EL", "non-dropping-particle" : "", "parse-names" : false, "suffix" : "" }, { "dropping-particle" : "", "family" : "Binion", "given" : "DG", "non-dropping-particle" : "", "parse-names" : false, "suffix" : "" }, { "dropping-particle" : "", "family" : "Arora", "given" : "V", "non-dropping-particle" : "", "parse-names" : false, "suffix" : "" }, { "dropping-particle" : "", "family" : "Kachroo", "given" : "S", "non-dropping-particle" : "", "parse-names" : false, "suffix" : "" }, { "dropping-particle" : "", "family" : "Ghantoji", "given" : "SS", "non-dropping-particle" : "", "parse-names" : false, "suffix" : "" }, { "dropping-particle" : "", "family" : "Dupont", "given" : "HL", "non-dropping-particle" : "", "parse-names" : false, "suffix" : "" }, { "dropping-particle" : "", "family" : "Garey", "given" : "KW", "non-dropping-particle" : "", "parse-names" : false, "suffix" : "" }, { "dropping-particle" : "", "family" : "Bajaj", "given" : "JS", "non-dropping-particle" : "", "parse-names" : false, "suffix" : "" }, { "dropping-particle" : "", "family" : "Ananthakrishnan", "given" : "AN", "non-dropping-particle" : "", "parse-names" : false, "suffix" : "" }, { "dropping-particle" : "", "family" : "Hafeezullah", "given" : "M", "non-dropping-particle" : "", "parse-names" : false, "suffix" : "" }, { "dropping-particle" : "", "family" : "Campbell", "given" : "R", "non-dropping-particle" : "", "parse-names" : false, "suffix" : "" }, { "dropping-particle" : "", "family" : "Dean", "given" : "B", "non-dropping-particle" : "", "parse-names" : false, "suffix" : "" }, { "dropping-particle" : "", "family" : "Nathanson", "given" : "B", "non-dropping-particle" : "", "parse-names" : false, "suffix" : "" }, { "dropping-particle" : "", "family" : "Haidar", "given" : "T", "non-dropping-particle" : "", "parse-names" : false, "suffix" : "" }, { "dropping-particle" : "", "family" : "Strauss", "given" : "M", "non-dropping-particle" : "", "parse-names" : false, "suffix" : "" }, { "dropping-particle" : "", "family" : "Thomas", "given" : "S", "non-dropping-particle" : "", "parse-names" : false, "suffix" : "" }, { "dropping-particle" : "", "family" : "Damle", "given" : "RN", "non-dropping-particle" : "", "parse-names" : false, "suffix" : "" }, { "dropping-particle" : "", "family" : "Cherng", "given" : "NB", "non-dropping-particle" : "", "parse-names" : false, "suffix" : "" }, { "dropping-particle" : "", "family" : "Flahive", "given" : "JM", "non-dropping-particle" : "", "parse-names" : false, "suffix" : "" }, { "dropping-particle" : "", "family" : "Dubberke", "given" : "ER", "non-dropping-particle" : "", "parse-names" : false, "suffix" : "" }, { "dropping-particle" : "", "family" : "Reske", "given" : "KA", "non-dropping-particle" : "", "parse-names" : false, "suffix" : "" }, { "dropping-particle" : "", "family" : "Olsen", "given" : "MA", "non-dropping-particle" : "", "parse-names" : false, "suffix" : "" }, { "dropping-particle" : "", "family" : "McDonald", "given" : "LC", "non-dropping-particle" : "", "parse-names" : false, "suffix" : "" }, { "dropping-particle" : "", "family" : "Fraser", "given" : "VJ", "non-dropping-particle" : "", "parse-names" : false, "suffix" : "" }, { "dropping-particle" : "", "family" : "Dubberke", "given" : "ER", "non-dropping-particle" : "", "parse-names" : false, "suffix" : "" }, { "dropping-particle" : "", "family" : "Schaefer", "given" : "E", "non-dropping-particle" : "", "parse-names" : false, "suffix" : "" }, { "dropping-particle" : "", "family" : "Reske", "given" : "KA", "non-dropping-particle" : "", "parse-names" : false, "suffix" : "" }, { "dropping-particle" : "", "family" : "Zilberberg", "given" : "M", "non-dropping-particle" : "", "parse-names" : false, "suffix" : "" }, { "dropping-particle" : "", "family" : "Hollenbeak", "given" : "CS", "non-dropping-particle" : "", "parse-names" : false, "suffix" : "" }, { "dropping-particle" : "", "family" : "Olsen", "given" : "MA", "non-dropping-particle" : "", "parse-names" : false, "suffix" : "" }, { "dropping-particle" : "", "family" : "Egorova", "given" : "NN", "non-dropping-particle" : "", "parse-names" : false, "suffix" : "" }, { "dropping-particle" : "", "family" : "Siracuse", "given" : "JJ", "non-dropping-particle" : "", "parse-names" : false, "suffix" : "" }, { "dropping-particle" : "", "family" : "Mckinsey", "given" : "JF", "non-dropping-particle" : "", "parse-names" : false, "suffix" : "" }, { "dropping-particle" : "", "family" : "Nowygrod", "given" : "R", "non-dropping-particle" : "", "parse-names" : false, "suffix" : "" }, { "dropping-particle" : "", "family" : "Flagg", "given" : "A", "non-dropping-particle" : "", "parse-names" : false, "suffix" : "" }, { "dropping-particle" : "", "family" : "Koch", "given" : "CG", "non-dropping-particle" : "", "parse-names" : false, "suffix" : "" }, { "dropping-particle" : "", "family" : "Schiltz", "given" : "N", "non-dropping-particle" : "", "parse-names" : false, "suffix" : "" }, { "dropping-particle" : "", "family" : "Fuller", "given" : "RL", "non-dropping-particle" : "", "parse-names" : false, "suffix" : "" }, { "dropping-particle" : "", "family" : "McCullough", "given" : "EC", "non-dropping-particle" : "", "parse-names" : false, "suffix" : "" }, { "dropping-particle" : "", "family" : "Bao", "given" : "MZ", "non-dropping-particle" : "", "parse-names" : false, "suffix" : "" }, { "dropping-particle" : "", "family" : "Averill", "given" : "RF", "non-dropping-particle" : "", "parse-names" : false, "suffix" : "" }, { "dropping-particle" : "", "family" : "Glance", "given" : "LG", "non-dropping-particle" : "", "parse-names" : false, "suffix" : "" }, { "dropping-particle" : "", "family" : "Stone", "given" : "PW", "non-dropping-particle" : "", "parse-names" : false, "suffix" : "" }, { "dropping-particle" : "", "family" : "Mukamel", "given" : "DB", "non-dropping-particle" : "", "parse-names" : false, "suffix" : "" }, { "dropping-particle" : "", "family" : "Dick", "given" : "AW", "non-dropping-particle" : "", "parse-names" : false, "suffix" : "" }, { "dropping-particle" : "", "family" : "Jiang", "given" : "Y", "non-dropping-particle" : "", "parse-names" : false, "suffix" : "" }, { "dropping-particle" : "", "family" : "Viner-Brown", "given" : "S", "non-dropping-particle" : "", "parse-names" : false, "suffix" : "" }, { "dropping-particle" : "", "family" : "Baier", "given" : "R", "non-dropping-particle" : "", "parse-names" : false, "suffix" : "" }, { "dropping-particle" : "", "family" : "Kim", "given" : "SP", "non-dropping-particle" : "", "parse-names" : false, "suffix" : "" }, { "dropping-particle" : "", "family" : "Shah", "given" : "ND", "non-dropping-particle" : "", "parse-names" : false, "suffix" : "" }, { "dropping-particle" : "", "family" : "Karnes", "given" : "RJ", "non-dropping-particle" : "", "parse-names" : false, "suffix" : "" }, { "dropping-particle" : "", "family" : "Kuntz", "given" : "JL", "non-dropping-particle" : "", "parse-names" : false, "suffix" : "" }, { "dropping-particle" : "", "family" : "Johnson", "given" : "ES", "non-dropping-particle" : "", "parse-names" : false, "suffix" : "" }, { "dropping-particle" : "", "family" : "Raebel", "given" : "MA", "non-dropping-particle" : "", "parse-names" : false, "suffix" : "" }, { "dropping-particle" : "", "family" : "Lagu", "given" : "T", "non-dropping-particle" : "", "parse-names" : false, "suffix" : "" }, { "dropping-particle" : "", "family" : "Stefan", "given" : "MS", "non-dropping-particle" : "", "parse-names" : false, "suffix" : "" }, { "dropping-particle" : "", "family" : "Haessler", "given" : "S", "non-dropping-particle" : "", "parse-names" : false, "suffix" : "" }, { "dropping-particle" : "", "family" : "Lemaire", "given" : "A", "non-dropping-particle" : "", "parse-names" : false, "suffix" : "" }, { "dropping-particle" : "", "family" : "Dombrovskiy", "given" : "V", "non-dropping-particle" : "", "parse-names" : false, "suffix" : "" }, { "dropping-particle" : "", "family" : "Batsides", "given" : "G", "non-dropping-particle" : "", "parse-names" : false, "suffix" : "" }, { "dropping-particle" : "", "family" : "Lawrence", "given" : "SJ", "non-dropping-particle" : "", "parse-names" : false, "suffix" : "" }, { "dropping-particle" : "", "family" : "Puzniak", "given" : "LA", "non-dropping-particle" : "", "parse-names" : false, "suffix" : "" }, { "dropping-particle" : "", "family" : "Shadel", "given" : "BN", "non-dropping-particle" : "", "parse-names" : false, "suffix" : "" }, { "dropping-particle" : "", "family" : "Gillespie", "given" : "KN", "non-dropping-particle" : "", "parse-names" : false, "suffix" : "" }, { "dropping-particle" : "", "family" : "Kollef", "given" : "MH", "non-dropping-particle" : "", "parse-names" : false, "suffix" : "" }, { "dropping-particle" : "", "family" : "Mundy", "given" : "LM", "non-dropping-particle" : "", "parse-names" : false, "suffix" : "" }, { "dropping-particle" : "", "family" : "Lesperance", "given" : "K", "non-dropping-particle" : "", "parse-names" : false, "suffix" : "" }, { "dropping-particle" : "", "family" : "Causey", "given" : "MW", "non-dropping-particle" : "", "parse-names" : false, "suffix" : "" }, { "dropping-particle" : "", "family" : "Spencer", "given" : "M", "non-dropping-particle" : "", "parse-names" : false, "suffix" : "" }, { "dropping-particle" : "", "family" : "Steele", "given" : "SR", "non-dropping-particle" : "", "parse-names" : false, "suffix" : "" }, { "dropping-particle" : "", "family" : "Lipp", "given" : "MJ", "non-dropping-particle" : "", "parse-names" : false, "suffix" : "" }, { "dropping-particle" : "", "family" : "Nero", "given" : "DC", "non-dropping-particle" : "", "parse-names" : false, "suffix" : "" }, { "dropping-particle" : "", "family" : "Callahan", "given" : "MA", "non-dropping-particle" : "", "parse-names" : false, "suffix" : "" }, { "dropping-particle" : "", "family" : "Maltenfort", "given" : "MG", "non-dropping-particle" : "", "parse-names" : false, "suffix" : "" }, { "dropping-particle" : "", "family" : "Rasouli", "given" : "MR", "non-dropping-particle" : "", "parse-names" : false, "suffix" : "" }, { "dropping-particle" : "", "family" : "Morrison", "given" : "TA", "non-dropping-particle" : "", "parse-names" : false, "suffix" : "" }, { "dropping-particle" : "", "family" : "Parvizi", "given" : "J", "non-dropping-particle" : "", "parse-names" : false, "suffix" : "" }, { "dropping-particle" : "", "family" : "Mcglone", "given" : "SM", "non-dropping-particle" : "", "parse-names" : false, "suffix" : "" }, { "dropping-particle" : "", "family" : "Bailey", "given" : "RR", "non-dropping-particle" : "", "parse-names" : false, "suffix" : "" }, { "dropping-particle" : "", "family" : "Zimmer", "given" : "SM", "non-dropping-particle" : "", "parse-names" : false, "suffix" : "" }, { "dropping-particle" : "", "family" : "Nguyen", "given" : "GC", "non-dropping-particle" : "", "parse-names" : false, "suffix" : "" }, { "dropping-particle" : "", "family" : "Kaplan", "given" : "GG", "non-dropping-particle" : "", "parse-names" : false, "suffix" : "" }, { "dropping-particle" : "", "family" : "Harris", "given" : "ML", "non-dropping-particle" : "", "parse-names" : false, "suffix" : "" }, { "dropping-particle" : "", "family" : "Brant", "given" : "SR", "non-dropping-particle" : "", "parse-names" : false, "suffix" : "" }, { "dropping-particle" : "", "family" : "Nylund", "given" : "CM", "non-dropping-particle" : "", "parse-names" : false, "suffix" : "" }, { "dropping-particle" : "", "family" : "Goudie", "given" : "A", "non-dropping-particle" : "", "parse-names" : false, "suffix" : "" }, { "dropping-particle" : "", "family" : "Garza", "given" : "JM", "non-dropping-particle" : "", "parse-names" : false, "suffix" : "" }, { "dropping-particle" : "", "family" : "Fairbrother", "given" : "G", "non-dropping-particle" : "", "parse-names" : false, "suffix" : "" }, { "dropping-particle" : "", "family" : "Cohen", "given" : "MB", "non-dropping-particle" : "", "parse-names" : false, "suffix" : "" }, { "dropping-particle" : "", "family" : "O\u2019Brien", "given" : "JA", "non-dropping-particle" : "", "parse-names" : false, "suffix" : "" }, { "dropping-particle" : "", "family" : "Lahue", "given" : "BJ", "non-dropping-particle" : "", "parse-names" : false, "suffix" : "" }, { "dropping-particle" : "", "family" : "Caro", "given" : "JJ", "non-dropping-particle" : "", "parse-names" : false, "suffix" : "" }, { "dropping-particle" : "", "family" : "Davidson", "given" : "DM", "non-dropping-particle" : "", "parse-names" : false, "suffix" : "" }, { "dropping-particle" : "", "family" : "Pakyz", "given" : "A", "non-dropping-particle" : "", "parse-names" : false, "suffix" : "" }, { "dropping-particle" : "", "family" : "Carroll", "given" : "NV", "non-dropping-particle" : "", "parse-names" : false, "suffix" : "" }, { "dropping-particle" : "", "family" : "Harpe", "given" : "SE", "non-dropping-particle" : "", "parse-names" : false, "suffix" : "" }, { "dropping-particle" : "", "family" : "Oinonen", "given" : "M", "non-dropping-particle" : "", "parse-names" : false, "suffix" : "" }, { "dropping-particle" : "", "family" : "Polk", "given" : "RE", "non-dropping-particle" : "", "parse-names" : false, "suffix" : "" }, { "dropping-particle" : "", "family" : "Pant", "given" : "C", "non-dropping-particle" : "", "parse-names" : false, "suffix" : "" }, { "dropping-particle" : "", "family" : "Anderson", "given" : "MP", "non-dropping-particle" : "", "parse-names" : false, "suffix" : "" }, { "dropping-particle" : "", "family" : "O\u2019Connor", "given" : "JA", "non-dropping-particle" : "", "parse-names" : false, "suffix" : "" }, { "dropping-particle" : "", "family" : "Marshall", "given" : "CM", "non-dropping-particle" : "", "parse-names" : false, "suffix" : "" }, { "dropping-particle" : "", "family" : "Deshpande", "given" : "A", "non-dropping-particle" : "", "parse-names" : false, "suffix" : "" }, { "dropping-particle" : "", "family" : "Sferra", "given" : "TJ", "non-dropping-particle" : "", "parse-names" : false, "suffix" : "" }, { "dropping-particle" : "", "family" : "Pant", "given" : "C", "non-dropping-particle" : "", "parse-names" : false, "suffix" : "" }, { "dropping-particle" : "", "family" : "Deshpande", "given" : "A", "non-dropping-particle" : "", "parse-names" : false, "suffix" : "" }, { "dropping-particle" : "", "family" : "Anderson", "given" : "MP", "non-dropping-particle" : "", "parse-names" : false, "suffix" : "" }, { "dropping-particle" : "", "family" : "Sferra", "given" : "TJ", "non-dropping-particle" : "", "parse-names" : false, "suffix" : "" }, { "dropping-particle" : "", "family" : "Pant", "given" : "C", "non-dropping-particle" : "", "parse-names" : false, "suffix" : "" }, { "dropping-particle" : "", "family" : "Anderson", "given" : "MP", "non-dropping-particle" : "", "parse-names" : false, "suffix" : "" }, { "dropping-particle" : "", "family" : "Deshpande", "given" : "A", "non-dropping-particle" : "", "parse-names" : false, "suffix" : "" }, { "dropping-particle" : "", "family" : "Peery", "given" : "AF", "non-dropping-particle" : "", "parse-names" : false, "suffix" : "" }, { "dropping-particle" : "", "family" : "Dellon", "given" : "ES", "non-dropping-particle" : "", "parse-names" : false, "suffix" : "" }, { "dropping-particle" : "", "family" : "Lund", "given" : "J", "non-dropping-particle" : "", "parse-names" : false, "suffix" : "" }, { "dropping-particle" : "", "family" : "Quimbo", "given" : "RA", "non-dropping-particle" : "", "parse-names" : false, "suffix" : "" }, { "dropping-particle" : "", "family" : "Palli", "given" : "SR", "non-dropping-particle" : "", "parse-names" : false, "suffix" : "" }, { "dropping-particle" : "", "family" : "Singer", "given" : "J", "non-dropping-particle" : "", "parse-names" : false, "suffix" : "" }, { "dropping-particle" : "", "family" : "Strauss", "given" : "ME", "non-dropping-particle" : "", "parse-names" : false, "suffix" : "" }, { "dropping-particle" : "", "family" : "Thomas", "given" : "SM", "non-dropping-particle" : "", "parse-names" : false, "suffix" : "" }, { "dropping-particle" : "", "family" : "Reed", "given" : "IJF", "non-dropping-particle" : "", "parse-names" : false, "suffix" : "" }, { "dropping-particle" : "", "family" : "Edris", "given" : "BA", "non-dropping-particle" : "", "parse-names" : false, "suffix" : "" }, { "dropping-particle" : "", "family" : "Eid", "given" : "S", "non-dropping-particle" : "", "parse-names" : false, "suffix" : "" }, { "dropping-particle" : "", "family" : "Molitoris", "given" : "A", "non-dropping-particle" : "", "parse-names" : false, "suffix" : "" }, { "dropping-particle" : "", "family" : "Sammons", "given" : "JS", "non-dropping-particle" : "", "parse-names" : false, "suffix" : "" }, { "dropping-particle" : "", "family" : "Localio", "given" : "R", "non-dropping-particle" : "", "parse-names" : false, "suffix" : "" }, { "dropping-particle" : "", "family" : "Xiao", "given" : "R", "non-dropping-particle" : "", "parse-names" : false, "suffix" : "" }, { "dropping-particle" : "", "family" : "Coffin", "given" : "SE", "non-dropping-particle" : "", "parse-names" : false, "suffix" : "" }, { "dropping-particle" : "", "family" : "Zaoutis", "given" : "T", "non-dropping-particle" : "", "parse-names" : false, "suffix" : "" }, { "dropping-particle" : "", "family" : "Singal", "given" : "AK", "non-dropping-particle" : "", "parse-names" : false, "suffix" : "" }, { "dropping-particle" : "", "family" : "Salameh", "given" : "H", "non-dropping-particle" : "", "parse-names" : false, "suffix" : "" }, { "dropping-particle" : "", "family" : "Kamath", "given" : "PS", "non-dropping-particle" : "", "parse-names" : false, "suffix" : "" }, { "dropping-particle" : "", "family" : "Song", "given" : "X", "non-dropping-particle" : "", "parse-names" : false, "suffix" : "" }, { "dropping-particle" : "", "family" : "Bartlett", "given" : "JG", "non-dropping-particle" : "", "parse-names" : false, "suffix" : "" }, { "dropping-particle" : "", "family" : "Speck", "given" : "K", "non-dropping-particle" : "", "parse-names" : false, "suffix" : "" }, { "dropping-particle" : "", "family" : "Naegeli", "given" : "A", "non-dropping-particle" : "", "parse-names" : false, "suffix" : "" }, { "dropping-particle" : "", "family" : "Carroll", "given" : "K", "non-dropping-particle" : "", "parse-names" : false, "suffix" : "" }, { "dropping-particle" : "", "family" : "Perl", "given" : "TM", "non-dropping-particle" : "", "parse-names" : false, "suffix" : "" }, { "dropping-particle" : "", "family" : "Stewart", "given" : "DB", "non-dropping-particle" : "", "parse-names" : false, "suffix" : "" }, { "dropping-particle" : "", "family" : "Hollenbeak", "given" : "CS", "non-dropping-particle" : "", "parse-names" : false, "suffix" : "" }, { "dropping-particle" : "", "family" : "Tabak", "given" : "YP", "non-dropping-particle" : "", "parse-names" : false, "suffix" : "" }, { "dropping-particle" : "", "family" : "Zilberberg", "given" : "MD", "non-dropping-particle" : "", "parse-names" : false, "suffix" : "" }, { "dropping-particle" : "", "family" : "Johannes", "given" : "RS", "non-dropping-particle" : "", "parse-names" : false, "suffix" : "" }, { "dropping-particle" : "", "family" : "Sun", "given" : "X", "non-dropping-particle" : "", "parse-names" : false, "suffix" : "" }, { "dropping-particle" : "", "family" : "McDonald", "given" : "LC", "non-dropping-particle" : "", "parse-names" : false, "suffix" : "" }, { "dropping-particle" : "", "family" : "Verlee", "given" : "KE", "non-dropping-particle" : "", "parse-names" : false, "suffix" : "" }, { "dropping-particle" : "", "family" : "Finks", "given" : "JL", "non-dropping-particle" : "", "parse-names" : false, "suffix" : "" }, { "dropping-particle" : "", "family" : "Wilkins", "given" : "MJ", "non-dropping-particle" : "", "parse-names" : false, "suffix" : "" }, { "dropping-particle" : "", "family" : "Wells", "given" : "EV", "non-dropping-particle" : "", "parse-names" : false, "suffix" : "" }, { "dropping-particle" : "", "family" : "Wang", "given" : "L", "non-dropping-particle" : "", "parse-names" : false, "suffix" : "" }, { "dropping-particle" : "", "family" : "Stewart", "given" : "DB", "non-dropping-particle" : "", "parse-names" : false, "suffix" : "" }, { "dropping-particle" : "", "family" : "Wilson", "given" : "MZ", "non-dropping-particle" : "", "parse-names" : false, "suffix" : "" }, { "dropping-particle" : "", "family" : "Hollenbeak", "given" : "CS", "non-dropping-particle" : "", "parse-names" : false, "suffix" : "" }, { "dropping-particle" : "", "family" : "Stewart", "given" : "DB", "non-dropping-particle" : "", "parse-names" : false, "suffix" : "" }, { "dropping-particle" : "", "family" : "Zerey", "given" : "M", "non-dropping-particle" : "", "parse-names" : false, "suffix" : "" }, { "dropping-particle" : "", "family" : "Paton", "given" : "BL", "non-dropping-particle" : "", "parse-names" : false, "suffix" : "" }, { "dropping-particle" : "", "family" : "Lincourt", "given" : "AE", "non-dropping-particle" : "", "parse-names" : false, "suffix" : "" }, { "dropping-particle" : "", "family" : "Gersin", "given" : "KS", "non-dropping-particle" : "", "parse-names" : false, "suffix" : "" }, { "dropping-particle" : "", "family" : "Kercher", "given" : "KW", "non-dropping-particle" : "", "parse-names" : false, "suffix" : "" }, { "dropping-particle" : "", "family" : "Heniford", "given" : "BT", "non-dropping-particle" : "", "parse-names" : false, "suffix" : "" }, { "dropping-particle" : "", "family" : "Zilberberg", "given" : "MD", "non-dropping-particle" : "", "parse-names" : false, "suffix" : "" }, { "dropping-particle" : "", "family" : "Nathanson", "given" : "BH", "non-dropping-particle" : "", "parse-names" : false, "suffix" : "" }, { "dropping-particle" : "", "family" : "Sadigov", "given" : "S", "non-dropping-particle" : "", "parse-names" : false, "suffix" : "" }, { "dropping-particle" : "", "family" : "Higgins", "given" : "TL", "non-dropping-particle" : "", "parse-names" : false, "suffix" : "" }, { "dropping-particle" : "", "family" : "Kollef", "given" : "MH", "non-dropping-particle" : "", "parse-names" : false, "suffix" : "" }, { "dropping-particle" : "", "family" : "Shorr", "given" : "AF", "non-dropping-particle" : "", "parse-names" : false, "suffix" : "" }, { "dropping-particle" : "", "family" : "Kyne", "given" : "L", "non-dropping-particle" : "", "parse-names" : false, "suffix" : "" }, { "dropping-particle" : "", "family" : "Hamel", "given" : "M", "non-dropping-particle" : "", "parse-names" : false, "suffix" : "" }, { "dropping-particle" : "", "family" : "Polavaram", "given" : "R", "non-dropping-particle" : "", "parse-names" : false, "suffix" : "" }, { "dropping-particle" : "", "family" : "Kelly", "given" : "C", "non-dropping-particle" : "", "parse-names" : false, "suffix" : "" }, { "dropping-particle" : "", "family" : "Angelis", "given" : "G", "non-dropping-particle" : "", "parse-names" : false, "suffix" : "" }, { "dropping-particle" : "", "family" : "Murthy", "given" : "AR", "non-dropping-particle" : "", "parse-names" : false, "suffix" : "" }, { "dropping-particle" : "", "family" : "Beyersmann", "given" : "J", "non-dropping-particle" : "", "parse-names" : false, "suffix" : "" }, { "dropping-particle" : "", "family" : "Harbarth", "given" : "S", "non-dropping-particle" : "", "parse-names" : false, "suffix" : "" }, { "dropping-particle" : "", "family" : "Dubberke", "given" : "E", "non-dropping-particle" : "", "parse-names" : false, "suffix" : "" }, { "dropping-particle" : "", "family" : "Carling", "given" : "P", "non-dropping-particle" : "", "parse-names" : false, "suffix" : "" }, { "dropping-particle" : "", "family" : "Carrico", "given" : "R", "non-dropping-particle" : "", "parse-names" : false, "suffix" : "" }, { "dropping-particle" : "", "family" : "Foglia", "given" : "G", "non-dropping-particle" : "", "parse-names" : false, "suffix" : "" }, { "dropping-particle" : "", "family" : "Shah", "given" : "S", "non-dropping-particle" : "", "parse-names" : false, "suffix" : "" }, { "dropping-particle" : "", "family" : "Luxemburger", "given" : "C", "non-dropping-particle" : "", "parse-names" : false, "suffix" : "" }, { "dropping-particle" : "", "family" : "Pietrobon", "given" : "PJF", "non-dropping-particle" : "", "parse-names" : false, "suffix" : "" } ], "container-title" : "BMC Infectious Diseases", "id" : "ITEM-3", "issue" : "1", "issued" : { "date-parts" : [ [ "2016" ] ] }, "page" : "447", "publisher" : "BMC Infectious Diseases", "title" : "Cost of hospital management of Clostridium difficile infection in United States\u2014a meta-analysis and modelling study", "type" : "article-journal", "volume" : "16" }, "uris" : [ "http://www.mendeley.com/documents/?uuid=5f760f23-4ae0-43ca-8f0b-67c11eed44d4" ] } ], "mendeley" : { "formattedCitation" : "\\autocite{Gabriel2014,Zhang2016,Zimlichman2013}", "plainTextFormattedCitation" : "\\autocite{Gabriel2014,Zhang2016,Zimlichman2013}", "previouslyFormattedCitation" : "&lt;sup&gt;3,5,6&lt;/sup&gt;" }, "properties" : { "noteIndex" : 0 }, "schema" : "https://github.com/citation-style-language/schema/raw/master/csl-citation.json" }</w:instrText>
      </w:r>
      <w:r w:rsidR="009A30F1">
        <w:fldChar w:fldCharType="separate"/>
      </w:r>
      <w:r w:rsidR="00717812" w:rsidRPr="00717812">
        <w:rPr>
          <w:noProof/>
        </w:rPr>
        <w:t>\autocite{Gabriel2014,Zhang2016,Zimlichman2013}</w:t>
      </w:r>
      <w:r w:rsidR="009A30F1">
        <w:fldChar w:fldCharType="end"/>
      </w:r>
      <w:r w:rsidR="002F5D62">
        <w:t xml:space="preserve"> </w:t>
      </w:r>
      <w:r w:rsidR="009A30F1">
        <w:t xml:space="preserve">but </w:t>
      </w:r>
      <w:r w:rsidR="00D82272">
        <w:t>changes in the</w:t>
      </w:r>
      <w:r w:rsidR="002F5D62">
        <w:t xml:space="preserve"> case definition </w:t>
      </w:r>
      <w:r w:rsidR="009A30F1">
        <w:t>resulted in</w:t>
      </w:r>
      <w:r w:rsidR="004938CE">
        <w:t xml:space="preserve"> </w:t>
      </w:r>
      <w:r w:rsidR="00690D23">
        <w:t xml:space="preserve">substantial </w:t>
      </w:r>
      <w:r w:rsidR="004938CE">
        <w:t>changes in</w:t>
      </w:r>
      <w:r w:rsidR="002F5D62">
        <w:t xml:space="preserve"> t</w:t>
      </w:r>
      <w:r w:rsidR="00F86877">
        <w:t xml:space="preserve">he </w:t>
      </w:r>
      <w:r w:rsidR="002F5D62">
        <w:t xml:space="preserve">estimated </w:t>
      </w:r>
      <w:r w:rsidR="006B6A94">
        <w:t>difference</w:t>
      </w:r>
      <w:r w:rsidR="00FC60E4">
        <w:t>s</w:t>
      </w:r>
      <w:r w:rsidR="002F5D62">
        <w:t xml:space="preserve"> </w:t>
      </w:r>
      <w:r w:rsidR="00ED33BA">
        <w:t>in</w:t>
      </w:r>
      <w:r w:rsidR="00F317FE">
        <w:t xml:space="preserve"> LO</w:t>
      </w:r>
      <w:r w:rsidR="002F5D62">
        <w:t>S</w:t>
      </w:r>
      <w:r w:rsidR="009A30F1">
        <w:t>.</w:t>
      </w:r>
      <w:r w:rsidR="00B670E9">
        <w:t xml:space="preserve"> </w:t>
      </w:r>
      <w:r w:rsidR="0069114F">
        <w:t xml:space="preserve">Although </w:t>
      </w:r>
      <w:r w:rsidR="009A30F1">
        <w:t>two</w:t>
      </w:r>
      <w:r w:rsidR="0069114F">
        <w:t xml:space="preserve"> hospital</w:t>
      </w:r>
      <w:r w:rsidR="009A30F1">
        <w:t xml:space="preserve">s </w:t>
      </w:r>
      <w:r w:rsidR="00923F5E">
        <w:t>report</w:t>
      </w:r>
      <w:r w:rsidR="008D718A">
        <w:t>ed</w:t>
      </w:r>
      <w:r w:rsidR="00923F5E">
        <w:t xml:space="preserve"> </w:t>
      </w:r>
      <w:r w:rsidR="0069114F">
        <w:t>good concordance between ICD-9 c</w:t>
      </w:r>
      <w:r w:rsidR="004B383D">
        <w:t>odes and CDI toxin assay results</w:t>
      </w:r>
      <w:r w:rsidR="0069114F">
        <w:t>,</w:t>
      </w:r>
      <w:r w:rsidR="0069114F">
        <w:fldChar w:fldCharType="begin" w:fldLock="1"/>
      </w:r>
      <w:r w:rsidR="00717812">
        <w:instrText>ADDIN CSL_CITATION { "citationItems" : [ { "id" : "ITEM-1", "itemData" : { "DOI" : "10.3201/eid1210.060016", "ISBN" : "1080-6040 (Print)\\r1080-6040 (Linking)", "ISSN" : "10806040", "PMID" : "17176576", "abstract" : "We conducted a retrospective cohort study to compare Clostridium difficile-associated disease rates determined by C. difficile-toxin assays and International Classification of Diseases, 9th Revision (ICD-9) codes. The correlation between toxin assay results and ICD-9 codes was good (K = 0.72, p&lt;0.01). The sensitivity of the ICD-9 codes was 78% and the specificity was 99.7%.", "author" : [ { "dropping-particle" : "", "family" : "Dubberke", "given" : "Erik R.", "non-dropping-particle" : "", "parse-names" : false, "suffix" : "" }, { "dropping-particle" : "", "family" : "Reske", "given" : "Kimberly A.", "non-dropping-particle" : "", "parse-names" : false, "suffix" : "" }, { "dropping-particle" : "", "family" : "McDonald", "given" : "L. Clifford", "non-dropping-particle" : "", "parse-names" : false, "suffix" : "" }, { "dropping-particle" : "", "family" : "Fraser", "given" : "Victoria J.", "non-dropping-particle" : "", "parse-names" : false, "suffix" : "" } ], "container-title" : "Emerging Infectious Diseases", "id" : "ITEM-1", "issue" : "10", "issued" : { "date-parts" : [ [ "2006" ] ] }, "page" : "1576-1579", "title" : "ICD-9 codes and surveillance for Clostridium difficile-associated disease", "type" : "article-journal", "volume" : "12" }, "uris" : [ "http://www.mendeley.com/documents/?uuid=2b0f49b3-6b55-4b03-816c-50b167334e6f" ] }, { "id" : "ITEM-2", "itemData" : { "DOI" : "10.1017/S0950268806007655", "ISBN" : "0950-2688 (Print)\\n0950-2688 (Linking)", "ISSN" : "0950-2688", "PMID" : "17156501", "abstract" : "Clostridium difficile (C. diff) is a major nosocomial problem. Epidemiological surveillance of the disease can be accomplished by microbiological or administrative data. Microbiological tracking is problematic since it does not always translate into clinical disease, and it is not always available. Tracking by administrative data is attractive, but ICD-9 code accuracy for C. diff is unknown. By using a large administrative database of hospitalized patients with C. diff (by ICD-9 code or cytotoxic assay), this study found that the sensitivity, specificity, positive, and negative predictive values of ICD-9 coding were 71%, 99%, 87%, and 96% respectively (using micro data as the gold standard). When only using symptomatic patients the sensitivity increased to 82% and when only using symptomatic patients whose test results were available at discharge, the sensitivity increased to 88%. C. diff ICD-9 codes closely approximate true C. diff infection, especially in symptomatic patients whose test results are available at the time of discharge, and can therefore be used as a reasonable alternative to microbiological data for tracking purposes.", "author" : [ { "dropping-particle" : "", "family" : "Scheurer", "given" : "D B", "non-dropping-particle" : "", "parse-names" : false, "suffix" : "" }, { "dropping-particle" : "", "family" : "Hicks", "given" : "L S", "non-dropping-particle" : "", "parse-names" : false, "suffix" : "" }, { "dropping-particle" : "", "family" : "Cook", "given" : "E F", "non-dropping-particle" : "", "parse-names" : false, "suffix" : "" }, { "dropping-particle" : "", "family" : "Schnipper", "given" : "J L", "non-dropping-particle" : "", "parse-names" : false, "suffix" : "" } ], "container-title" : "Epidemiology and infection", "id" : "ITEM-2", "issue" : "6", "issued" : { "date-parts" : [ [ "2007" ] ] }, "page" : "1010-3", "title" : "Accuracy of ICD-9 coding for Clostridium difficile infections: a retrospective cohort.", "type" : "article-journal", "volume" : "135" }, "uris" : [ "http://www.mendeley.com/documents/?uuid=f9515ad6-3685-448d-b837-4a3a7e5249ab" ] } ], "mendeley" : { "formattedCitation" : "\\autocite{Dubberke2006,Scheurer2007}", "plainTextFormattedCitation" : "\\autocite{Dubberke2006,Scheurer2007}", "previouslyFormattedCitation" : "&lt;sup&gt;32,33&lt;/sup&gt;" }, "properties" : { "noteIndex" : 0 }, "schema" : "https://github.com/citation-style-language/schema/raw/master/csl-citation.json" }</w:instrText>
      </w:r>
      <w:r w:rsidR="0069114F">
        <w:fldChar w:fldCharType="separate"/>
      </w:r>
      <w:r w:rsidR="00717812" w:rsidRPr="00717812">
        <w:rPr>
          <w:noProof/>
        </w:rPr>
        <w:t>\autocite{Dubberke2006,Scheurer2007}</w:t>
      </w:r>
      <w:r w:rsidR="0069114F">
        <w:fldChar w:fldCharType="end"/>
      </w:r>
      <w:r w:rsidR="0069114F">
        <w:t xml:space="preserve"> this </w:t>
      </w:r>
      <w:r w:rsidR="00081718">
        <w:t>is not necessarily</w:t>
      </w:r>
      <w:r w:rsidR="0069114F">
        <w:t xml:space="preserve"> the case </w:t>
      </w:r>
      <w:r w:rsidR="000C451D">
        <w:t xml:space="preserve">for </w:t>
      </w:r>
      <w:r w:rsidR="00C56882">
        <w:t xml:space="preserve">all </w:t>
      </w:r>
      <w:r w:rsidR="002F3EC6">
        <w:t>hospital</w:t>
      </w:r>
      <w:r w:rsidR="002C0E03">
        <w:t>s</w:t>
      </w:r>
      <w:r w:rsidR="002F3EC6">
        <w:t xml:space="preserve">. We found </w:t>
      </w:r>
      <w:r w:rsidR="000F40D1">
        <w:t>that 75% of ICD-9 coded visits involved a</w:t>
      </w:r>
      <w:r w:rsidR="002F3EC6">
        <w:t xml:space="preserve"> </w:t>
      </w:r>
      <w:r w:rsidR="001476A2">
        <w:t xml:space="preserve">positive toxin assay, </w:t>
      </w:r>
      <w:r w:rsidR="00023D94">
        <w:t xml:space="preserve">while </w:t>
      </w:r>
      <w:r w:rsidR="000F40D1">
        <w:t xml:space="preserve">only </w:t>
      </w:r>
      <w:r w:rsidR="00F877DD">
        <w:t>46</w:t>
      </w:r>
      <w:r w:rsidR="001476A2">
        <w:t xml:space="preserve">% of visits with a positive toxin assay had </w:t>
      </w:r>
      <w:r w:rsidR="00C91499">
        <w:t>the</w:t>
      </w:r>
      <w:r w:rsidR="004951F8">
        <w:t xml:space="preserve"> </w:t>
      </w:r>
      <w:r w:rsidR="001476A2">
        <w:t>ICD-9 code</w:t>
      </w:r>
      <w:r w:rsidR="00F20D9C">
        <w:t xml:space="preserve"> (</w:t>
      </w:r>
      <w:r w:rsidR="009A40E7">
        <w:t xml:space="preserve">Figure </w:t>
      </w:r>
      <w:r w:rsidR="00F20D9C">
        <w:t>S</w:t>
      </w:r>
      <w:r w:rsidR="009A40E7">
        <w:t>2)</w:t>
      </w:r>
      <w:r w:rsidR="001476A2">
        <w:t>.</w:t>
      </w:r>
      <w:r w:rsidR="007E78AD">
        <w:t xml:space="preserve"> Changes in LOS were not significantly different between </w:t>
      </w:r>
      <w:r w:rsidR="006B6A94">
        <w:t xml:space="preserve">EIA and PCR toxin assays, although our study was limited by </w:t>
      </w:r>
      <w:r w:rsidR="00023D94">
        <w:t xml:space="preserve">a </w:t>
      </w:r>
      <w:r w:rsidR="006B6A94">
        <w:t xml:space="preserve">smaller sample size for EIA (+) cases. </w:t>
      </w:r>
      <w:r w:rsidR="004B383D">
        <w:t>T</w:t>
      </w:r>
      <w:r w:rsidR="00B743A0">
        <w:t xml:space="preserve">oxin assays </w:t>
      </w:r>
      <w:r w:rsidR="004B383D">
        <w:t xml:space="preserve">are </w:t>
      </w:r>
      <w:r w:rsidR="002B078F">
        <w:t>likely</w:t>
      </w:r>
      <w:r w:rsidR="004B383D">
        <w:t xml:space="preserve"> a</w:t>
      </w:r>
      <w:r w:rsidR="00B743A0">
        <w:t xml:space="preserve"> more reliable CDI </w:t>
      </w:r>
      <w:r w:rsidR="00B743A0">
        <w:lastRenderedPageBreak/>
        <w:t xml:space="preserve">definition given </w:t>
      </w:r>
      <w:r w:rsidR="00E61E73">
        <w:t>their basis in</w:t>
      </w:r>
      <w:r w:rsidR="00B743A0">
        <w:t xml:space="preserve"> clinical symptoms and evidence </w:t>
      </w:r>
      <w:r w:rsidR="009F32FA">
        <w:t>for</w:t>
      </w:r>
      <w:r w:rsidR="00B743A0">
        <w:t xml:space="preserve"> CDI, whereas medical coding </w:t>
      </w:r>
      <w:r w:rsidR="004B383D">
        <w:t>suffers from</w:t>
      </w:r>
      <w:r w:rsidR="00B743A0">
        <w:t xml:space="preserve"> bias</w:t>
      </w:r>
      <w:r w:rsidR="004B383D">
        <w:t>es</w:t>
      </w:r>
      <w:r w:rsidR="00B743A0">
        <w:t xml:space="preserve"> introduced by billing and reimbursement</w:t>
      </w:r>
      <w:r w:rsidR="00D05F29">
        <w:t>.</w:t>
      </w:r>
      <w:r w:rsidR="00447D61">
        <w:fldChar w:fldCharType="begin" w:fldLock="1"/>
      </w:r>
      <w:r w:rsidR="00717812">
        <w:instrText>ADDIN CSL_CITATION { "citationItems" : [ { "id" : "ITEM-1", "itemData" : { "DOI" : "10.1186/s13054-015-1048-9", "ISBN" : "1466-609X (Electronic)\\r1364-8535 (Linking)", "ISSN" : "1364-8535", "PMID" : "26369326", "abstract" : "Claims-based analyses report that the incidence of sepsis-associated organ dysfunction is increasing. We examined whether coding practices for acute organ dysfunction are changing over time and if so, whether this is biasing estimates of rising severe sepsis incidence and severity.", "author" : [ { "dropping-particle" : "", "family" : "Rhee", "given" : "Chanu", "non-dropping-particle" : "", "parse-names" : false, "suffix" : "" }, { "dropping-particle" : "V", "family" : "Murphy", "given" : "Michael", "non-dropping-particle" : "", "parse-names" : false, "suffix" : "" }, { "dropping-particle" : "", "family" : "Li", "given" : "Lingling", "non-dropping-particle" : "", "parse-names" : false, "suffix" : "" }, { "dropping-particle" : "", "family" : "Platt", "given" : "Richard", "non-dropping-particle" : "", "parse-names" : false, "suffix" : "" }, { "dropping-particle" : "", "family" : "Klompas", "given" : "Michael", "non-dropping-particle" : "", "parse-names" : false, "suffix" : "" } ], "container-title" : "Critical Care", "id" : "ITEM-1", "issue" : "1", "issued" : { "date-parts" : [ [ "2015" ] ] }, "page" : "1-11", "publisher" : "Critical Care", "title" : "Improving documentation and coding for acute organ dysfunction biases estimates of changing sepsis severity and burden: a retrospective study", "type" : "article-journal", "volume" : "19" }, "uris" : [ "http://www.mendeley.com/documents/?uuid=55ac76c3-865b-4c5c-9645-a12a1af5b235" ] }, { "id" : "ITEM-2", "itemData" : { "ISSN" : "0025-7079", "PMID" : "8277803", "author" : [ { "dropping-particle" : "", "family" : "Romano", "given" : "P S", "non-dropping-particle" : "", "parse-names" : false, "suffix" : "" }, { "dropping-particle" : "", "family" : "Mark", "given" : "D H", "non-dropping-particle" : "", "parse-names" : false, "suffix" : "" } ], "container-title" : "Medical care", "id" : "ITEM-2", "issue" : "1", "issued" : { "date-parts" : [ [ "1994", "1" ] ] }, "page" : "81-90", "title" : "Bias in the coding of hospital discharge data and its implications for quality assessment.", "type" : "article-journal", "volume" : "32" }, "uris" : [ "http://www.mendeley.com/documents/?uuid=d26e0979-9c6c-4e53-89ee-e4717c87518a" ] } ], "mendeley" : { "formattedCitation" : "\\autocite{Rhee2015,Romano1994}", "plainTextFormattedCitation" : "\\autocite{Rhee2015,Romano1994}", "previouslyFormattedCitation" : "&lt;sup&gt;34,35&lt;/sup&gt;" }, "properties" : { "noteIndex" : 0 }, "schema" : "https://github.com/citation-style-language/schema/raw/master/csl-citation.json" }</w:instrText>
      </w:r>
      <w:r w:rsidR="00447D61">
        <w:fldChar w:fldCharType="separate"/>
      </w:r>
      <w:r w:rsidR="00717812" w:rsidRPr="00717812">
        <w:rPr>
          <w:noProof/>
        </w:rPr>
        <w:t>\autocite{Rhee2015,Romano1994}</w:t>
      </w:r>
      <w:r w:rsidR="00447D61">
        <w:fldChar w:fldCharType="end"/>
      </w:r>
    </w:p>
    <w:p w14:paraId="162F3521" w14:textId="1ED6C894" w:rsidR="000D24C8" w:rsidRDefault="007E78AD" w:rsidP="000D24C8">
      <w:pPr>
        <w:ind w:firstLine="720"/>
      </w:pPr>
      <w:r>
        <w:t>Treating CDI as a baseline condition by ignoring the relationship between pre-infection hospital exposure and CDI risk overestimates associated costs.</w:t>
      </w:r>
      <w:r w:rsidR="00FA72D7">
        <w:fldChar w:fldCharType="begin" w:fldLock="1"/>
      </w:r>
      <w:r w:rsidR="00717812">
        <w:instrText>ADDIN CSL_CITATION { "citationItems" : [ { "id" : "ITEM-1", "itemData" : { "DOI" : "10.1017/ice.2015.132", "ISBN" : "1559-6834", "ISSN" : "1559-6834", "PMID" : "26006153", "abstract" : "BACKGROUND Standard estimates of the impact of Clostridium difficile infections (CDI) on inpatient lengths of stay (LOS) may overstate inpatient care costs attributable to CDI. In this study, we used multistate modeling (MSM) of CDI timing to reduce bias in estimates of excess LOS. METHODS A retrospective cohort study of all hospitalizations at any of 120 acute care facilities within the US Department of Veterans Affairs (VA) between 2005 and 2012 was conducted. We estimated the excess LOS attributable to CDI using an MSM to address time-dependent bias. Bootstrapping was used to generate 95% confidence intervals (CI). These estimates were compared to unadjusted differences in mean LOS for hospitalizations with and without CDI. RESULTS During the study period, there were 3.96 million hospitalizations and 43,540 CDIs. A comparison of unadjusted means suggested an excess LOS of 14.0 days (19.4 vs 5.4 days). In contrast, the MSM estimated an attributable LOS of only 2.27 days (95% CI, 2.14-2.40). The excess LOS for mild-to-moderate CDI was 0.75 days (95% CI, 0.59-0.89), and for severe CDI, it was 4.11 days (95% CI, 3.90-4.32). Substantial variation across the Veteran Integrated Services Networks (VISN) was observed. CONCLUSIONS CDI significantly contributes to LOS, but the magnitude of its estimated impact is smaller when methods are used that account for the time-varying nature of infection. The greatest impact on LOS occurred among patients with severe CDI. Significant geographic variability was observed. MSM is a useful tool for obtaining more accurate estimates of the inpatient care costs of CDI. Infect. Control Hosp. Epidemiol. 2015;00(0):1-7.", "author" : [ { "dropping-particle" : "", "family" : "Stevens", "given" : "Vanessa W", "non-dropping-particle" : "", "parse-names" : false, "suffix" : "" }, { "dropping-particle" : "", "family" : "Khader", "given" : "Karim", "non-dropping-particle" : "", "parse-names" : false, "suffix" : "" }, { "dropping-particle" : "", "family" : "Nelson", "given" : "Richard E", "non-dropping-particle" : "", "parse-names" : false, "suffix" : "" }, { "dropping-particle" : "", "family" : "Jones", "given" : "Makoto", "non-dropping-particle" : "", "parse-names" : false, "suffix" : "" }, { "dropping-particle" : "", "family" : "Rubin", "given" : "Michael a", "non-dropping-particle" : "", "parse-names" : false, "suffix" : "" }, { "dropping-particle" : "", "family" : "Brown", "given" : "Kevin a", "non-dropping-particle" : "", "parse-names" : false, "suffix" : "" }, { "dropping-particle" : "", "family" : "Evans", "given" : "Martin E", "non-dropping-particle" : "", "parse-names" : false, "suffix" : "" }, { "dropping-particle" : "", "family" : "Greene", "given" : "Tom", "non-dropping-particle" : "", "parse-names" : false, "suffix" : "" }, { "dropping-particle" : "", "family" : "Slade", "given" : "Eric", "non-dropping-particle" : "", "parse-names" : false, "suffix" : "" }, { "dropping-particle" : "", "family" : "Samore", "given" : "Matthew H", "non-dropping-particle" : "", "parse-names" : false, "suffix" : "" } ], "container-title" : "Infection control and hospital epidemiology", "id" : "ITEM-1", "issue" : "Cdi", "issued" : { "date-parts" : [ [ "2015" ] ] }, "page" : "1-7", "title" : "Excess Length of Stay Attributable to Clostridium difficile Infection (CDI) in the Acute Care Setting: A Multistate Model.", "type" : "article-journal", "volume" : "36" }, "uris" : [ "http://www.mendeley.com/documents/?uuid=48762d07-8992-4ffd-a6c6-cae69631360e" ] }, { "id" : "ITEM-2", "itemData" : { "DOI" : "10.1016/j.ajic.2013.07.006", "ISBN" : "0196-6553\r1527-3296", "ISSN" : "01966553", "PMID" : "24290226", "abstract" : "Background Clostridium difficile infection (CDI) possibly extends hospital length of stay (LOS); however, the current evidence does not account for the time-dependent bias, ie, when infection is incorrectly analyzed as a baseline covariate. The aim of this study was to determine whether CDI increases LOS after managing this bias. Methods We examined the estimated extra LOS because of CDI using a multistate model. Data from all persons hospitalized &gt;48 hours over 4 years in a tertiary hospital in Australia were analyzed. Persons with health care-associated CDIs were identified. Cox proportional hazards models were applied together with multistate modeling. Results One hundred fifty-eight of 58,942 admissions examined had CDI. The mean extra LOS because of infection was 0.9 days (95% confidence interval: -1.8 to 3.6 days, P =.51) when a multistate model was applied. The hazard of discharge was lower in persons who had CDI (adjusted hazard ratio, 0.42; P &lt;.001) when a Cox proportional hazard model was applied. Conclusion This study is the first to use multistate models to determine the extra LOS because of CDI. Results suggest CDI does not significantly contribute to hospital LOS, contradicting findings published elsewhere. Conversely, when methods prone to result in time-dependent bias were applied to the data, the hazard of discharge significantly increased. These findings contribute to discussion on methods used to evaluate LOS and health care-associated infections.", "author" : [ { "dropping-particle" : "", "family" : "Mitchell", "given" : "Brett G.", "non-dropping-particle" : "", "parse-names" : false, "suffix" : "" }, { "dropping-particle" : "", "family" : "Gardner", "given" : "Anne", "non-dropping-particle" : "", "parse-names" : false, "suffix" : "" }, { "dropping-particle" : "", "family" : "Barnett", "given" : "Adrian G.", "non-dropping-particle" : "", "parse-names" : false, "suffix" : "" }, { "dropping-particle" : "", "family" : "Hiller", "given" : "Janet E.", "non-dropping-particle" : "", "parse-names" : false, "suffix" : "" }, { "dropping-particle" : "", "family" : "Graves", "given" : "Nicholas", "non-dropping-particle" : "", "parse-names" : false, "suffix" : "" } ], "container-title" : "American Journal of Infection Control", "id" : "ITEM-2", "issue" : "2", "issued" : { "date-parts" : [ [ "2014" ] ] }, "page" : "164-167", "publisher" : "Elsevier Inc", "title" : "The prolongation of length of stay because of Clostridium difficile infection", "type" : "article-journal", "volume" : "42" }, "uris" : [ "http://www.mendeley.com/documents/?uuid=a1f2dcd7-ed71-4ff1-9e5a-589fada7571d" ] }, { "id" : "ITEM-3", "itemData" : { "DOI" : "10.1086/651110", "ISBN" : "1537-6591 (Electronic)\r1058-4838 (Linking)", "ISSN" : "1537-6591", "PMID" : "20178419", "abstract" : "Monetary valuations of the economic cost of health care-associated infections (HAIs) are important for decision making and should be estimated accurately. Erroneously high estimates of costs, designed to jolt decision makers into action, may do more harm than good in the struggle to attract funding for infection control. Expectations among policy makers might be raised, and then they are disappointed when the reduction in the number of HAIs does not yield the anticipated cost saving. For this article, we critically review the field and discuss 3 questions. Why measure the cost of an HAI? What outcome should be used to measure the cost of an HAI? What is the best method for making this measurement? The aim is to encourage researchers to collect and then disseminate information that accurately guides decisions about the economic value of expanding or changing current infection control activities.", "author" : [ { "dropping-particle" : "", "family" : "Graves", "given" : "Nicholas", "non-dropping-particle" : "", "parse-names" : false, "suffix" : "" }, { "dropping-particle" : "", "family" : "Harbarth", "given" : "Stephan", "non-dropping-particle" : "", "parse-names" : false, "suffix" : "" }, { "dropping-particle" : "", "family" : "Beyersmann", "given" : "Jan", "non-dropping-particle" : "", "parse-names" : false, "suffix" : "" }, { "dropping-particle" : "", "family" : "Barnett", "given" : "Adrian", "non-dropping-particle" : "", "parse-names" : false, "suffix" : "" }, { "dropping-particle" : "", "family" : "Halton", "given" : "Kate", "non-dropping-particle" : "", "parse-names" : false, "suffix" : "" }, { "dropping-particle" : "", "family" : "Cooper", "given" : "Ben", "non-dropping-particle" : "", "parse-names" : false, "suffix" : "" } ], "container-title" : "Clinical Infectious Diseases", "id" : "ITEM-3", "issue" : "7", "issued" : { "date-parts" : [ [ "2010" ] ] }, "page" : "1017-1021", "title" : "Estimating the cost of health care-associated infections: mind your p's and q's.", "type" : "article-journal", "volume" : "50" }, "uris" : [ "http://www.mendeley.com/documents/?uuid=8ac05954-2070-4894-b8be-845b7e0918c8" ] } ], "mendeley" : { "formattedCitation" : "\\autocite{Graves2010,Mitchell2014,Stevens2015}", "plainTextFormattedCitation" : "\\autocite{Graves2010,Mitchell2014,Stevens2015}", "previouslyFormattedCitation" : "&lt;sup&gt;7,24,36&lt;/sup&gt;" }, "properties" : { "noteIndex" : 0 }, "schema" : "https://github.com/citation-style-language/schema/raw/master/csl-citation.json" }</w:instrText>
      </w:r>
      <w:r w:rsidR="00FA72D7">
        <w:fldChar w:fldCharType="separate"/>
      </w:r>
      <w:r w:rsidR="00717812" w:rsidRPr="00717812">
        <w:rPr>
          <w:noProof/>
        </w:rPr>
        <w:t>\autocite{Graves2010,Mitchell2014,Stevens2015}</w:t>
      </w:r>
      <w:r w:rsidR="00FA72D7">
        <w:fldChar w:fldCharType="end"/>
      </w:r>
      <w:r>
        <w:t xml:space="preserve"> </w:t>
      </w:r>
      <w:proofErr w:type="gramStart"/>
      <w:r w:rsidR="008862D4">
        <w:t>Unlike</w:t>
      </w:r>
      <w:proofErr w:type="gramEnd"/>
      <w:r w:rsidR="008862D4">
        <w:t xml:space="preserve"> </w:t>
      </w:r>
      <w:r w:rsidR="002D1AA5">
        <w:t>visit diagnosis codes</w:t>
      </w:r>
      <w:r w:rsidR="008862D4">
        <w:t xml:space="preserve">, toxin assay results provide </w:t>
      </w:r>
      <w:r w:rsidR="006B4BA6">
        <w:t>a</w:t>
      </w:r>
      <w:r w:rsidR="00FC024E">
        <w:t xml:space="preserve"> </w:t>
      </w:r>
      <w:r w:rsidR="00701FAD">
        <w:t xml:space="preserve">presumptive </w:t>
      </w:r>
      <w:r w:rsidR="00FC024E">
        <w:t>time-to-infection</w:t>
      </w:r>
      <w:r w:rsidR="00D05F29">
        <w:t xml:space="preserve"> that</w:t>
      </w:r>
      <w:r w:rsidR="008862D4">
        <w:t xml:space="preserve"> </w:t>
      </w:r>
      <w:r w:rsidR="000554C3">
        <w:t>w</w:t>
      </w:r>
      <w:r w:rsidR="00512937">
        <w:t xml:space="preserve">e </w:t>
      </w:r>
      <w:r w:rsidR="008862D4">
        <w:t xml:space="preserve">incorporated into </w:t>
      </w:r>
      <w:r w:rsidR="00512937">
        <w:t xml:space="preserve">two </w:t>
      </w:r>
      <w:r w:rsidR="00DC25F6">
        <w:t>different</w:t>
      </w:r>
      <w:r w:rsidR="00512937">
        <w:t xml:space="preserve"> </w:t>
      </w:r>
      <w:r w:rsidR="006B5603">
        <w:t xml:space="preserve">statistical </w:t>
      </w:r>
      <w:r w:rsidR="00A82F0D">
        <w:t>methods</w:t>
      </w:r>
      <w:r w:rsidR="00A57FDA">
        <w:t xml:space="preserve"> </w:t>
      </w:r>
      <w:r w:rsidR="00FF4175">
        <w:t>address</w:t>
      </w:r>
      <w:r w:rsidR="00511164">
        <w:t>ing</w:t>
      </w:r>
      <w:r w:rsidR="008862D4">
        <w:t xml:space="preserve"> time-dependent bias</w:t>
      </w:r>
      <w:r w:rsidR="006B5603">
        <w:t xml:space="preserve">. </w:t>
      </w:r>
      <w:r w:rsidR="00EA5EFE">
        <w:t xml:space="preserve">When using </w:t>
      </w:r>
      <w:r w:rsidR="009E3B82">
        <w:t>a</w:t>
      </w:r>
      <w:r w:rsidR="006C5936">
        <w:t xml:space="preserve"> case definition of either toxin assay being positive</w:t>
      </w:r>
      <w:r w:rsidR="006B5603">
        <w:t xml:space="preserve">, the measured </w:t>
      </w:r>
      <w:r w:rsidR="005C741A">
        <w:t>difference</w:t>
      </w:r>
      <w:r w:rsidR="005F553E">
        <w:t xml:space="preserve"> in</w:t>
      </w:r>
      <w:r w:rsidR="0024267C">
        <w:t xml:space="preserve"> LOS</w:t>
      </w:r>
      <w:r w:rsidR="006B5603">
        <w:t xml:space="preserve"> </w:t>
      </w:r>
      <w:r w:rsidR="0049482B">
        <w:t>in</w:t>
      </w:r>
      <w:r w:rsidR="006B5603">
        <w:t xml:space="preserve"> the multistate model correspond</w:t>
      </w:r>
      <w:r w:rsidR="00E946A8">
        <w:t>ed</w:t>
      </w:r>
      <w:r w:rsidR="006B5603">
        <w:t xml:space="preserve"> closely with the </w:t>
      </w:r>
      <w:r w:rsidR="005C741A">
        <w:t>difference</w:t>
      </w:r>
      <w:r w:rsidR="005140AE">
        <w:t xml:space="preserve"> </w:t>
      </w:r>
      <w:r w:rsidR="00F11CE1">
        <w:t>seen in the</w:t>
      </w:r>
      <w:r w:rsidR="006B5603">
        <w:t xml:space="preserve"> “early HA</w:t>
      </w:r>
      <w:r w:rsidR="00B01F91">
        <w:t>” stratum</w:t>
      </w:r>
      <w:r w:rsidR="005D5D46">
        <w:t xml:space="preserve"> of </w:t>
      </w:r>
      <w:r w:rsidR="001F085D">
        <w:t>a</w:t>
      </w:r>
      <w:r w:rsidR="005D5D46">
        <w:t xml:space="preserve"> time-</w:t>
      </w:r>
      <w:r w:rsidR="00D55BCA">
        <w:t>stratified</w:t>
      </w:r>
      <w:r w:rsidR="005D5D46">
        <w:t xml:space="preserve"> propensity-matched analysis</w:t>
      </w:r>
      <w:r w:rsidR="00DD1FFB">
        <w:t xml:space="preserve"> </w:t>
      </w:r>
      <w:r w:rsidR="00780421">
        <w:t>(3</w:t>
      </w:r>
      <w:r w:rsidR="006E6469">
        <w:t>·</w:t>
      </w:r>
      <w:r w:rsidR="00780421">
        <w:t>3</w:t>
      </w:r>
      <w:r>
        <w:t xml:space="preserve"> vs. 3</w:t>
      </w:r>
      <w:r w:rsidR="006E6469">
        <w:t>·</w:t>
      </w:r>
      <w:r>
        <w:t>1</w:t>
      </w:r>
      <w:r w:rsidR="00780421">
        <w:t xml:space="preserve"> days)</w:t>
      </w:r>
      <w:r w:rsidR="00F06789">
        <w:t xml:space="preserve">. </w:t>
      </w:r>
      <w:r w:rsidR="00064C13">
        <w:t xml:space="preserve">This </w:t>
      </w:r>
      <w:r w:rsidR="00BD1FE0">
        <w:t>suggests</w:t>
      </w:r>
      <w:r w:rsidR="005F1353">
        <w:t xml:space="preserve"> that </w:t>
      </w:r>
      <w:r w:rsidR="00EC0661">
        <w:t>measured difference</w:t>
      </w:r>
      <w:r w:rsidR="00431A7E">
        <w:t>s</w:t>
      </w:r>
      <w:r w:rsidR="004C087C">
        <w:t xml:space="preserve"> in this study</w:t>
      </w:r>
      <w:r w:rsidR="00BD07D1">
        <w:t xml:space="preserve"> </w:t>
      </w:r>
      <w:r w:rsidR="00F662E8">
        <w:t>robustly reflect</w:t>
      </w:r>
      <w:r w:rsidR="007F3609">
        <w:t xml:space="preserve"> </w:t>
      </w:r>
      <w:r w:rsidR="002F062E">
        <w:t>associated</w:t>
      </w:r>
      <w:r w:rsidR="007F3609">
        <w:t xml:space="preserve"> costs </w:t>
      </w:r>
      <w:r w:rsidR="00DE4C75">
        <w:t>of</w:t>
      </w:r>
      <w:r w:rsidR="001144D4">
        <w:t xml:space="preserve"> </w:t>
      </w:r>
      <w:r w:rsidR="006C3AA5">
        <w:t>HA-</w:t>
      </w:r>
      <w:r w:rsidR="00BD07D1">
        <w:t>CDI</w:t>
      </w:r>
      <w:r w:rsidR="004274DD">
        <w:t xml:space="preserve"> in </w:t>
      </w:r>
      <w:r w:rsidR="00260998">
        <w:t>our</w:t>
      </w:r>
      <w:r w:rsidR="004274DD">
        <w:t xml:space="preserve"> patient population</w:t>
      </w:r>
      <w:r w:rsidR="00B9659F">
        <w:t>.</w:t>
      </w:r>
      <w:r w:rsidR="006F4BF4">
        <w:t xml:space="preserve"> </w:t>
      </w:r>
      <w:r w:rsidR="00AF5030">
        <w:t>Since estimates for</w:t>
      </w:r>
      <w:r w:rsidR="00233914">
        <w:t xml:space="preserve"> each</w:t>
      </w:r>
      <w:r w:rsidR="00AF5030">
        <w:t xml:space="preserve"> </w:t>
      </w:r>
      <w:r w:rsidR="00991118">
        <w:t xml:space="preserve">time-to-infection </w:t>
      </w:r>
      <w:r w:rsidR="00A450C9">
        <w:t>stratum</w:t>
      </w:r>
      <w:r w:rsidR="00AF5030">
        <w:t xml:space="preserve"> in</w:t>
      </w:r>
      <w:r w:rsidR="00233914">
        <w:t xml:space="preserve"> </w:t>
      </w:r>
      <w:r w:rsidR="004E18A4">
        <w:t>the matching</w:t>
      </w:r>
      <w:r w:rsidR="00233914">
        <w:t xml:space="preserve"> analysis differ</w:t>
      </w:r>
      <w:r w:rsidR="00A445C4">
        <w:t>ed</w:t>
      </w:r>
      <w:r w:rsidR="00233914">
        <w:t xml:space="preserve"> </w:t>
      </w:r>
      <w:r w:rsidR="004312BB">
        <w:t>greatly</w:t>
      </w:r>
      <w:r w:rsidR="009B495F">
        <w:t xml:space="preserve"> (Figure 3)</w:t>
      </w:r>
      <w:r w:rsidR="00AF5030">
        <w:t xml:space="preserve">, </w:t>
      </w:r>
      <w:r w:rsidR="008B09B3">
        <w:t>time-to-infection</w:t>
      </w:r>
      <w:r w:rsidR="00AF5030">
        <w:t xml:space="preserve"> clearly contribute</w:t>
      </w:r>
      <w:r w:rsidR="0066692A">
        <w:t>d</w:t>
      </w:r>
      <w:r w:rsidR="00AF5030">
        <w:t xml:space="preserve"> bias </w:t>
      </w:r>
      <w:r w:rsidR="00AF5030" w:rsidRPr="00556E30">
        <w:t>to the unstratified analysis</w:t>
      </w:r>
      <w:r w:rsidR="00F5585D">
        <w:t xml:space="preserve"> (Figure 2)</w:t>
      </w:r>
      <w:r w:rsidR="00BC3B4F" w:rsidRPr="00556E30">
        <w:t xml:space="preserve">, </w:t>
      </w:r>
      <w:r w:rsidR="00F652A2">
        <w:t xml:space="preserve">demonstrating </w:t>
      </w:r>
      <w:r w:rsidR="00A0561F">
        <w:t>how</w:t>
      </w:r>
      <w:r w:rsidR="00AF5030" w:rsidRPr="00556E30">
        <w:t xml:space="preserve"> </w:t>
      </w:r>
      <w:r w:rsidR="00D05F29">
        <w:t xml:space="preserve">the many </w:t>
      </w:r>
      <w:r w:rsidR="00CE6576">
        <w:t>studies</w:t>
      </w:r>
      <w:r w:rsidR="004B4B1C">
        <w:t xml:space="preserve"> </w:t>
      </w:r>
      <w:r w:rsidR="00AF5030" w:rsidRPr="00556E30">
        <w:t xml:space="preserve">that </w:t>
      </w:r>
      <w:r w:rsidR="00F60E4C">
        <w:t xml:space="preserve">ignore </w:t>
      </w:r>
      <w:r w:rsidR="00BC640E">
        <w:t>this</w:t>
      </w:r>
      <w:r w:rsidR="00F60E4C">
        <w:t xml:space="preserve"> </w:t>
      </w:r>
      <w:r w:rsidR="00FD12E0">
        <w:t>bias</w:t>
      </w:r>
      <w:r w:rsidR="00190971">
        <w:fldChar w:fldCharType="begin" w:fldLock="1"/>
      </w:r>
      <w:r w:rsidR="00717812">
        <w:instrText>ADDIN CSL_CITATION { "citationItems" : [ { "id" : "ITEM-1", "itemData" : { "DOI" : "10.1001/jamainternmed.2013.9763", "ISBN" : "2168-6114", "ISSN" : "2168-6114", "PMID" : "23999949", "abstract" : "IMPORTANCE: Health care-associated infections (HAIs) account for a large proportion of the harms caused by health care and are associated with high costs. Better evaluation of the costs of these infections could help providers and payers to justify investing in prevention.\\n\\nOBJECTIVE: To estimate costs associated with the most significant and targetable HAIs.\\n\\nDATA SOURCES: For estimation of attributable costs, we conducted a systematic review of the literature using PubMed for the years 1986 through April 2013. For HAI incidence estimates, we used the National Healthcare Safety Network of the Centers for Disease Control and Prevention (CDC).\\n\\nSTUDY SELECTION: Studies performed outside the United States were excluded. Inclusion criteria included a robust method of comparison using a matched control group or an appropriate regression strategy, generalizable populations typical of inpatient wards and critical care units, methodologic consistency with CDC definitions, and soundness of handling economic outcomes.\\n\\nDATA EXTRACTION AND SYNTHESIS: Three review cycles were completed, with the final iteration carried out from July 2011 to April 2013. Selected publications underwent a secondary review by the research team.\\n\\nMAIN OUTCOMES AND MEASURES: Costs, inflated to 2012 US dollars.\\n\\nRESULTS: Using Monte Carlo simulation, we generated point estimates and 95% CIs for attributable costs and length of hospital stay. On a per-case basis, central line-associated bloodstream infections were found to be the most costly HAIs at $45,814 (95% CI, $30,919-$65,245), followed by ventilator-associated pneumonia at $40,144 (95% CI, $36,286-$44,220), surgical site infections at $20,785 (95% CI, $18,902-$22,667), Clostridium difficile infection at $11,285 (95% CI, $9118-$13,574), and catheter-associated urinary tract infections at $896 (95% CI, $603-$1189). The total annual costs for the 5 major infections were $9.8 billion (95% CI, $8.3-$11.5 billion), with surgical site infections contributing the most to overall costs (33.7% of the total), followed by ventilator-associated pneumonia (31.6%), central line-associated bloodstream infections (18.9%), C difficile infections (15.4%), and catheter-associated urinary tract infections (&lt;1%).\\n\\nCONCLUSIONS AND RELEVANCE: While quality improvement initiatives have decreased HAI incidence and costs, much more remains to be done. As hospitals realize savings from prevention of these complications under payment reforms, the\u2026", "author" : [ { "dropping-particle" : "", "family" : "Zimlichman", "given" : "Eyal", "non-dropping-particle" : "", "parse-names" : false, "suffix" : "" }, { "dropping-particle" : "", "family" : "Henderson", "given" : "Daniel", "non-dropping-particle" : "", "parse-names" : false, "suffix" : "" }, { "dropping-particle" : "", "family" : "Tamir", "given" : "Orly", "non-dropping-particle" : "", "parse-names" : false, "suffix" : "" }, { "dropping-particle" : "", "family" : "Franz", "given" : "Calvin", "non-dropping-particle" : "", "parse-names" : false, "suffix" : "" }, { "dropping-particle" : "", "family" : "Song", "given" : "Peter", "non-dropping-particle" : "", "parse-names" : false, "suffix" : "" }, { "dropping-particle" : "", "family" : "Yamin", "given" : "Cyrus K.", "non-dropping-particle" : "", "parse-names" : false, "suffix" : "" }, { "dropping-particle" : "", "family" : "Keohane", "given" : "Carol", "non-dropping-particle" : "", "parse-names" : false, "suffix" : "" }, { "dropping-particle" : "", "family" : "Denham", "given" : "Charles R.", "non-dropping-particle" : "", "parse-names" : false, "suffix" : "" }, { "dropping-particle" : "", "family" : "Bates", "given" : "David W.", "non-dropping-particle" : "", "parse-names" : false, "suffix" : "" } ], "container-title" : "JAMA internal medicine", "id" : "ITEM-1", "issue" : "22", "issued" : { "date-parts" : [ [ "2013" ] ] }, "page" : "2039-46", "title" : "Health care-associated infections: a meta-analysis of costs and financial impact on the US health care system.", "type" : "article-journal", "volume" : "173" }, "uris" : [ "http://www.mendeley.com/documents/?uuid=c3782faa-a896-4aff-bdab-e8997d58b765" ] }, { "id" : "ITEM-2", "itemData" : { "DOI" : "10.1016/j.jhin.2014.04.011", "ISBN" : "1532-2939 (Electronic)\\r0195-6701 (Linking)", "ISSN" : "15322939", "PMID" : "24996516", "abstract" : "In most healthcare systems, third-party payers fund the costs for patients admitted to hospital for Clostridium difficile infection (CDI) whereas, for CDI cases arising as complications of hospitalization, not all related costs are refundable to the hospital. We therefore aimed to critically review and categorize hospital costs and length of hospital stay (LOS) attributable to Clostridium difficile infection and to investigate the economic burden associated with it. A comprehensive literature review selected papers describing the costs and LOS for hospitalized patients as outcomes of CDI, following the use of statisticsto identify costs and LOS solely attributable to CDI. Twenty-four studies were selected. Estimated attributable costs, all ranges expressed in US dollars, were $6,774-$10,212 for CDI requiring admission, $2,992-$29,000 for hospital-acquired CDI, and $2,454-$12,850 where no categorization was made. The ranges for LOS values were 5-13.6, 2.7-21.3, and 2.8-17.9 days, respectively. The categorization of CDI attributable costs allows budget holders to anticipate the cost per CDI case, a perspective that should enrich the design of appropriate incentives for the various budget holders to invest in prevention so that CDI prevention is optimized globally. ?? 2014 The Healthcare Infection Society.", "author" : [ { "dropping-particle" : "", "family" : "Gabriel", "given" : "L.", "non-dropping-particle" : "", "parse-names" : false, "suffix" : "" }, { "dropping-particle" : "", "family" : "Beriot-Mathiot", "given" : "A.", "non-dropping-particle" : "", "parse-names" : false, "suffix" : "" } ], "container-title" : "Journal of Hospital Infection", "id" : "ITEM-2", "issue" : "1", "issued" : { "date-parts" : [ [ "2014" ] ] }, "page" : "12-21", "publisher" : "Elsevier Ltd", "title" : "Hospitalization stay and costs attributable to Clostridium difficile infection: A critical review", "type" : "article-journal", "volume" : "88" }, "uris" : [ "http://www.mendeley.com/documents/?uuid=4cff00f0-7c90-4a16-9e07-102871cb16ae" ] }, { "id" : "ITEM-3", "itemData" : { "DOI" : "10.1186/s12879-016-1786-6", "ISSN" : "1471-2334", "abstract" : "Clostridium difficile infection (CDI) is the leading cause of infectious nosocomial diarrhoea but the economic costs of CDI on healthcare systems in the US remain uncertain. We conducted a systematic search for published studies investigating the direct medical cost associated with CDI hospital management in the past 10\u00a0years (2005\u20132015) and included 42 studies to the final data analysis to estimate the financial impact of CDI in the US. We also conducted a meta-analysis of all costs using Monte Carlo simulation. The average cost for CDI case management and average CDI-attributable costs per case were $42,316 (90\u00a0% CI: $39,886, $44,765) and $21,448 (90\u00a0% CI: $21,152, $21,744) in 2015 US dollars. Hospital-onset CDI-attributable cost per case was $34,157 (90\u00a0% CI: $33,134, $35,180), which was 1.5 times the cost of community-onset CDI ($20,095 [90\u00a0% CI: $4991, $35,204]). The average and incremental length of stay (LOS) for CDI inpatient treatment were 11.1 (90\u00a0% CI: 8.7\u201313.6) and 9.7 (90\u00a0% CI: 9.6\u20139.8) days respectively. Total annual CDI-attributable cost in the US is estimated US$6.3 (Range: $1.9\u2013$7.0) billion. Total annual CDI hospital management required nearly 2.4 million days of inpatient stay. This review indicates that CDI places a significant financial burden on the US healthcare system. This review adds strong evidence to aid policy-making on adequate resource allocation to CDI prevention and treatment in the US. Future studies should focus on recurrent CDI, CDI in long-term care facilities and persons with comorbidities and indirect cost from a societal perspective. Health-economic studies for CDI preventive intervention are needed.", "author" : [ { "dropping-particle" : "", "family" : "Zhang", "given" : "Shanshan", "non-dropping-particle" : "", "parse-names" : false, "suffix" : "" }, { "dropping-particle" : "", "family" : "Palazuelos-Munoz", "given" : "Sarah", "non-dropping-particle" : "", "parse-names" : false, "suffix" : "" }, { "dropping-particle" : "", "family" : "Balsells", "given" : "Evelyn M.", "non-dropping-particle" : "", "parse-names" : false, "suffix" : "" }, { "dropping-particle" : "", "family" : "Nair", "given" : "Harish", "non-dropping-particle" : "", "parse-names" : false, "suffix" : "" }, { "dropping-particle" : "", "family" : "Chit", "given" : "Ayman", "non-dropping-particle" : "", "parse-names" : false, "suffix" : "" }, { "dropping-particle" : "", "family" : "Kyaw", "given" : "Moe H.", "non-dropping-particle" : "", "parse-names" : false, "suffix" : "" }, { "dropping-particle" : "", "family" : "Crobach", "given" : "M", "non-dropping-particle" : "", "parse-names" : false, "suffix" : "" }, { "dropping-particle" : "", "family" : "Dekkers", "given" : "O", "non-dropping-particle" : "", "parse-names" : false, "suffix" : "" }, { "dropping-particle" : "", "family" : "Wilcox", "given" : "M", "non-dropping-particle" : "", "parse-names" : false, "suffix" : "" }, { "dropping-particle" : "", "family" : "Kuijper", "given" : "E", "non-dropping-particle" : "", "parse-names" : false, "suffix" : "" }, { "dropping-particle" : "", "family" : "Dubberke", "given" : "ER", "non-dropping-particle" : "", "parse-names" : false, "suffix" : "" }, { "dropping-particle" : "", "family" : "Carling", "given" : "P", "non-dropping-particle" : "", "parse-names" : false, "suffix" : "" }, { "dropping-particle" : "", "family" : "Carrico", "given" : "R", "non-dropping-particle" : "", "parse-names" : false, "suffix" : "" }, { "dropping-particle" : "", "family" : "Mylonakis", "given" : "E", "non-dropping-particle" : "", "parse-names" : false, "suffix" : "" }, { "dropping-particle" : "", "family" : "Ryan", "given" : "E", "non-dropping-particle" : "", "parse-names" : false, "suffix" : "" }, { "dropping-particle" : "", "family" : "Calderwood", "given" : "S", "non-dropping-particle" : "", "parse-names" : false, "suffix" : "" }, { "dropping-particle" : "", "family" : "Rubin", "given" : "M", "non-dropping-particle" : "", "parse-names" : false, "suffix" : "" }, { "dropping-particle" : "", "family" : "Bodenstein", "given" : "L", "non-dropping-particle" : "", "parse-names" : false, "suffix" : "" }, { "dropping-particle" : "", "family" : "Kent", "given" : "K", "non-dropping-particle" : "", "parse-names" : false, "suffix" : "" }, { "dropping-particle" : "", "family" : "Triadafilopoulos", "given" : "G", "non-dropping-particle" : "", "parse-names" : false, "suffix" : "" }, { "dropping-particle" : "", "family" : "Hallstone", "given" : "AE", "non-dropping-particle" : "", "parse-names" : false, "suffix" : "" }, { "dropping-particle" : "", "family" : "Sanchez", "given" : "T", "non-dropping-particle" : "", "parse-names" : false, "suffix" : "" }, { "dropping-particle" : "", "family" : "Brooks", "given" : "J", "non-dropping-particle" : "", "parse-names" : false, "suffix" : "" }, { "dropping-particle" : "", "family" : "Sullivan", "given" : "P", "non-dropping-particle" : "", "parse-names" : false, "suffix" : "" }, { "dropping-particle" : "", "family" : "Bilgrami", "given" : "S", "non-dropping-particle" : "", "parse-names" : false, "suffix" : "" }, { "dropping-particle" : "", "family" : "Feingold", "given" : "J", "non-dropping-particle" : "", "parse-names" : false, "suffix" : "" }, { "dropping-particle" : "", "family" : "Dorsky", "given" : "D", "non-dropping-particle" : "", "parse-names" : false, "suffix" : "" }, { "dropping-particle" : "", "family" : "Barbut", "given" : "F", "non-dropping-particle" : "", "parse-names" : false, "suffix" : "" }, { "dropping-particle" : "", "family" : "Corthier", "given" : "G", "non-dropping-particle" : "", "parse-names" : false, "suffix" : "" }, { "dropping-particle" : "", "family" : "Charpak", "given" : "Y", "non-dropping-particle" : "", "parse-names" : false, "suffix" : "" }, { "dropping-particle" : "", "family" : "Cohen", "given" : "S", "non-dropping-particle" : "", "parse-names" : false, "suffix" : "" }, { "dropping-particle" : "", "family" : "Gerding", "given" : "D", "non-dropping-particle" : "", "parse-names" : false, "suffix" : "" }, { "dropping-particle" : "", "family" : "Johnson", "given" : "S", "non-dropping-particle" : "", "parse-names" : false, "suffix" : "" }, { "dropping-particle" : "", "family" : "Bignardi", "given" : "G", "non-dropping-particle" : "", "parse-names" : false, "suffix" : "" }, { "dropping-particle" : "", "family" : "Aseeri", "given" : "M", "non-dropping-particle" : "", "parse-names" : false, "suffix" : "" }, { "dropping-particle" : "", "family" : "Schroeder", "given" : "T", "non-dropping-particle" : "", "parse-names" : false, "suffix" : "" }, { "dropping-particle" : "", "family" : "Kramer", "given" : "J", "non-dropping-particle" : "", "parse-names" : false, "suffix" : "" }, { "dropping-particle" : "", "family" : "Zackula", "given" : "R", "non-dropping-particle" : "", "parse-names" : false, "suffix" : "" }, { "dropping-particle" : "", "family" : "Bauer", "given" : "M", "non-dropping-particle" : "", "parse-names" : false, "suffix" : "" }, { "dropping-particle" : "", "family" : "Notermans", "given" : "D", "non-dropping-particle" : "", "parse-names" : false, "suffix" : "" }, { "dropping-particle" : "", "family" : "Benthem", "given" : "B", "non-dropping-particle" : "", "parse-names" : false, "suffix" : "" }, { "dropping-particle" : "", "family" : "Dubberke", "given" : "ER", "non-dropping-particle" : "", "parse-names" : false, "suffix" : "" }, { "dropping-particle" : "", "family" : "Wertheimer", "given" : "AI", "non-dropping-particle" : "", "parse-names" : false, "suffix" : "" }, { "dropping-particle" : "", "family" : "Dubberke", "given" : "ER", "non-dropping-particle" : "", "parse-names" : false, "suffix" : "" }, { "dropping-particle" : "", "family" : "Olsen", "given" : "MA", "non-dropping-particle" : "", "parse-names" : false, "suffix" : "" }, { "dropping-particle" : "", "family" : "Gabriel", "given" : "L", "non-dropping-particle" : "", "parse-names" : false, "suffix" : "" }, { "dropping-particle" : "", "family" : "Beriot-Mathiot", "given" : "A", "non-dropping-particle" : "", "parse-names" : false, "suffix" : "" }, { "dropping-particle" : "", "family" : "Ghantoji", "given" : "SS", "non-dropping-particle" : "", "parse-names" : false, "suffix" : "" }, { "dropping-particle" : "", "family" : "Sail", "given" : "K", "non-dropping-particle" : "", "parse-names" : false, "suffix" : "" }, { "dropping-particle" : "", "family" : "Lairson", "given" : "DR", "non-dropping-particle" : "", "parse-names" : false, "suffix" : "" }, { "dropping-particle" : "", "family" : "Dupont", "given" : "HL", "non-dropping-particle" : "", "parse-names" : false, "suffix" : "" }, { "dropping-particle" : "", "family" : "Garey", "given" : "KW", "non-dropping-particle" : "", "parse-names" : false, "suffix" : "" }, { "dropping-particle" : "", "family" : "Zimlichman", "given" : "E", "non-dropping-particle" : "", "parse-names" : false, "suffix" : "" }, { "dropping-particle" : "", "family" : "Henderson", "given" : "D", "non-dropping-particle" : "", "parse-names" : false, "suffix" : "" }, { "dropping-particle" : "", "family" : "Tamir", "given" : "O", "non-dropping-particle" : "", "parse-names" : false, "suffix" : "" }, { "dropping-particle" : "", "family" : "Johnson", "given" : "S", "non-dropping-particle" : "", "parse-names" : false, "suffix" : "" }, { "dropping-particle" : "", "family" : "Mergenhagen", "given" : "KA", "non-dropping-particle" : "", "parse-names" : false, "suffix" : "" }, { "dropping-particle" : "", "family" : "Wojciechowski", "given" : "AL", "non-dropping-particle" : "", "parse-names" : false, "suffix" : "" }, { "dropping-particle" : "", "family" : "Paladino", "given" : "JA", "non-dropping-particle" : "", "parse-names" : false, "suffix" : "" }, { "dropping-particle" : "", "family" : "Wiegand", "given" : "PN", "non-dropping-particle" : "", "parse-names" : false, "suffix" : "" }, { "dropping-particle" : "", "family" : "Nathwani", "given" : "D", "non-dropping-particle" : "", "parse-names" : false, "suffix" : "" }, { "dropping-particle" : "", "family" : "Wilcox", "given" : "MH", "non-dropping-particle" : "", "parse-names" : false, "suffix" : "" }, { "dropping-particle" : "", "family" : "Stephens", "given" : "J", "non-dropping-particle" : "", "parse-names" : false, "suffix" : "" }, { "dropping-particle" : "", "family" : "Shelbaya", "given" : "A", "non-dropping-particle" : "", "parse-names" : false, "suffix" : "" }, { "dropping-particle" : "", "family" : "Haider", "given" : "S", "non-dropping-particle" : "", "parse-names" : false, "suffix" : "" }, { "dropping-particle" : "", "family" : "Bouza", "given" : "E", "non-dropping-particle" : "", "parse-names" : false, "suffix" : "" }, { "dropping-particle" : "", "family" : "Jha", "given" : "A", "non-dropping-particle" : "", "parse-names" : false, "suffix" : "" }, { "dropping-particle" : "", "family" : "Chan", "given" : "D", "non-dropping-particle" : "", "parse-names" : false, "suffix" : "" }, { "dropping-particle" : "", "family" : "Ridgway", "given" : "A", "non-dropping-particle" : "", "parse-names" : false, "suffix" : "" }, { "dropping-particle" : "", "family" : "Franz", "given" : "C", "non-dropping-particle" : "", "parse-names" : false, "suffix" : "" }, { "dropping-particle" : "", "family" : "Bates", "given" : "DW", "non-dropping-particle" : "", "parse-names" : false, "suffix" : "" }, { "dropping-particle" : "", "family" : "Lessa", "given" : "FC", "non-dropping-particle" : "", "parse-names" : false, "suffix" : "" }, { "dropping-particle" : "", "family" : "Winston", "given" : "LG", "non-dropping-particle" : "", "parse-names" : false, "suffix" : "" }, { "dropping-particle" : "", "family" : "McDonald", "given" : "LC", "non-dropping-particle" : "", "parse-names" : false, "suffix" : "" }, { "dropping-particle" : "", "family" : "Nanwa", "given" : "N", "non-dropping-particle" : "", "parse-names" : false, "suffix" : "" }, { "dropping-particle" : "", "family" : "Kendzerska", "given" : "T", "non-dropping-particle" : "", "parse-names" : false, "suffix" : "" }, { "dropping-particle" : "", "family" : "Krahn", "given" : "M", "non-dropping-particle" : "", "parse-names" : false, "suffix" : "" }, { "dropping-particle" : "", "family" : "Ali", "given" : "M", "non-dropping-particle" : "", "parse-names" : false, "suffix" : "" }, { "dropping-particle" : "", "family" : "Ananthakrishnan", "given" : "AN", "non-dropping-particle" : "", "parse-names" : false, "suffix" : "" }, { "dropping-particle" : "", "family" : "Ahmad", "given" : "S", "non-dropping-particle" : "", "parse-names" : false, "suffix" : "" }, { "dropping-particle" : "", "family" : "Kumar", "given" : "N", "non-dropping-particle" : "", "parse-names" : false, "suffix" : "" }, { "dropping-particle" : "", "family" : "Kumar", "given" : "G", "non-dropping-particle" : "", "parse-names" : false, "suffix" : "" }, { "dropping-particle" : "", "family" : "Saeian", "given" : "K", "non-dropping-particle" : "", "parse-names" : false, "suffix" : "" }, { "dropping-particle" : "", "family" : "Ananthakrishnan", "given" : "AN", "non-dropping-particle" : "", "parse-names" : false, "suffix" : "" }, { "dropping-particle" : "", "family" : "Mcginley", "given" : "EL", "non-dropping-particle" : "", "parse-names" : false, "suffix" : "" }, { "dropping-particle" : "", "family" : "Binion", "given" : "DG", "non-dropping-particle" : "", "parse-names" : false, "suffix" : "" }, { "dropping-particle" : "", "family" : "Arora", "given" : "V", "non-dropping-particle" : "", "parse-names" : false, "suffix" : "" }, { "dropping-particle" : "", "family" : "Kachroo", "given" : "S", "non-dropping-particle" : "", "parse-names" : false, "suffix" : "" }, { "dropping-particle" : "", "family" : "Ghantoji", "given" : "SS", "non-dropping-particle" : "", "parse-names" : false, "suffix" : "" }, { "dropping-particle" : "", "family" : "Dupont", "given" : "HL", "non-dropping-particle" : "", "parse-names" : false, "suffix" : "" }, { "dropping-particle" : "", "family" : "Garey", "given" : "KW", "non-dropping-particle" : "", "parse-names" : false, "suffix" : "" }, { "dropping-particle" : "", "family" : "Bajaj", "given" : "JS", "non-dropping-particle" : "", "parse-names" : false, "suffix" : "" }, { "dropping-particle" : "", "family" : "Ananthakrishnan", "given" : "AN", "non-dropping-particle" : "", "parse-names" : false, "suffix" : "" }, { "dropping-particle" : "", "family" : "Hafeezullah", "given" : "M", "non-dropping-particle" : "", "parse-names" : false, "suffix" : "" }, { "dropping-particle" : "", "family" : "Campbell", "given" : "R", "non-dropping-particle" : "", "parse-names" : false, "suffix" : "" }, { "dropping-particle" : "", "family" : "Dean", "given" : "B", "non-dropping-particle" : "", "parse-names" : false, "suffix" : "" }, { "dropping-particle" : "", "family" : "Nathanson", "given" : "B", "non-dropping-particle" : "", "parse-names" : false, "suffix" : "" }, { "dropping-particle" : "", "family" : "Haidar", "given" : "T", "non-dropping-particle" : "", "parse-names" : false, "suffix" : "" }, { "dropping-particle" : "", "family" : "Strauss", "given" : "M", "non-dropping-particle" : "", "parse-names" : false, "suffix" : "" }, { "dropping-particle" : "", "family" : "Thomas", "given" : "S", "non-dropping-particle" : "", "parse-names" : false, "suffix" : "" }, { "dropping-particle" : "", "family" : "Damle", "given" : "RN", "non-dropping-particle" : "", "parse-names" : false, "suffix" : "" }, { "dropping-particle" : "", "family" : "Cherng", "given" : "NB", "non-dropping-particle" : "", "parse-names" : false, "suffix" : "" }, { "dropping-particle" : "", "family" : "Flahive", "given" : "JM", "non-dropping-particle" : "", "parse-names" : false, "suffix" : "" }, { "dropping-particle" : "", "family" : "Dubberke", "given" : "ER", "non-dropping-particle" : "", "parse-names" : false, "suffix" : "" }, { "dropping-particle" : "", "family" : "Reske", "given" : "KA", "non-dropping-particle" : "", "parse-names" : false, "suffix" : "" }, { "dropping-particle" : "", "family" : "Olsen", "given" : "MA", "non-dropping-particle" : "", "parse-names" : false, "suffix" : "" }, { "dropping-particle" : "", "family" : "McDonald", "given" : "LC", "non-dropping-particle" : "", "parse-names" : false, "suffix" : "" }, { "dropping-particle" : "", "family" : "Fraser", "given" : "VJ", "non-dropping-particle" : "", "parse-names" : false, "suffix" : "" }, { "dropping-particle" : "", "family" : "Dubberke", "given" : "ER", "non-dropping-particle" : "", "parse-names" : false, "suffix" : "" }, { "dropping-particle" : "", "family" : "Schaefer", "given" : "E", "non-dropping-particle" : "", "parse-names" : false, "suffix" : "" }, { "dropping-particle" : "", "family" : "Reske", "given" : "KA", "non-dropping-particle" : "", "parse-names" : false, "suffix" : "" }, { "dropping-particle" : "", "family" : "Zilberberg", "given" : "M", "non-dropping-particle" : "", "parse-names" : false, "suffix" : "" }, { "dropping-particle" : "", "family" : "Hollenbeak", "given" : "CS", "non-dropping-particle" : "", "parse-names" : false, "suffix" : "" }, { "dropping-particle" : "", "family" : "Olsen", "given" : "MA", "non-dropping-particle" : "", "parse-names" : false, "suffix" : "" }, { "dropping-particle" : "", "family" : "Egorova", "given" : "NN", "non-dropping-particle" : "", "parse-names" : false, "suffix" : "" }, { "dropping-particle" : "", "family" : "Siracuse", "given" : "JJ", "non-dropping-particle" : "", "parse-names" : false, "suffix" : "" }, { "dropping-particle" : "", "family" : "Mckinsey", "given" : "JF", "non-dropping-particle" : "", "parse-names" : false, "suffix" : "" }, { "dropping-particle" : "", "family" : "Nowygrod", "given" : "R", "non-dropping-particle" : "", "parse-names" : false, "suffix" : "" }, { "dropping-particle" : "", "family" : "Flagg", "given" : "A", "non-dropping-particle" : "", "parse-names" : false, "suffix" : "" }, { "dropping-particle" : "", "family" : "Koch", "given" : "CG", "non-dropping-particle" : "", "parse-names" : false, "suffix" : "" }, { "dropping-particle" : "", "family" : "Schiltz", "given" : "N", "non-dropping-particle" : "", "parse-names" : false, "suffix" : "" }, { "dropping-particle" : "", "family" : "Fuller", "given" : "RL", "non-dropping-particle" : "", "parse-names" : false, "suffix" : "" }, { "dropping-particle" : "", "family" : "McCullough", "given" : "EC", "non-dropping-particle" : "", "parse-names" : false, "suffix" : "" }, { "dropping-particle" : "", "family" : "Bao", "given" : "MZ", "non-dropping-particle" : "", "parse-names" : false, "suffix" : "" }, { "dropping-particle" : "", "family" : "Averill", "given" : "RF", "non-dropping-particle" : "", "parse-names" : false, "suffix" : "" }, { "dropping-particle" : "", "family" : "Glance", "given" : "LG", "non-dropping-particle" : "", "parse-names" : false, "suffix" : "" }, { "dropping-particle" : "", "family" : "Stone", "given" : "PW", "non-dropping-particle" : "", "parse-names" : false, "suffix" : "" }, { "dropping-particle" : "", "family" : "Mukamel", "given" : "DB", "non-dropping-particle" : "", "parse-names" : false, "suffix" : "" }, { "dropping-particle" : "", "family" : "Dick", "given" : "AW", "non-dropping-particle" : "", "parse-names" : false, "suffix" : "" }, { "dropping-particle" : "", "family" : "Jiang", "given" : "Y", "non-dropping-particle" : "", "parse-names" : false, "suffix" : "" }, { "dropping-particle" : "", "family" : "Viner-Brown", "given" : "S", "non-dropping-particle" : "", "parse-names" : false, "suffix" : "" }, { "dropping-particle" : "", "family" : "Baier", "given" : "R", "non-dropping-particle" : "", "parse-names" : false, "suffix" : "" }, { "dropping-particle" : "", "family" : "Kim", "given" : "SP", "non-dropping-particle" : "", "parse-names" : false, "suffix" : "" }, { "dropping-particle" : "", "family" : "Shah", "given" : "ND", "non-dropping-particle" : "", "parse-names" : false, "suffix" : "" }, { "dropping-particle" : "", "family" : "Karnes", "given" : "RJ", "non-dropping-particle" : "", "parse-names" : false, "suffix" : "" }, { "dropping-particle" : "", "family" : "Kuntz", "given" : "JL", "non-dropping-particle" : "", "parse-names" : false, "suffix" : "" }, { "dropping-particle" : "", "family" : "Johnson", "given" : "ES", "non-dropping-particle" : "", "parse-names" : false, "suffix" : "" }, { "dropping-particle" : "", "family" : "Raebel", "given" : "MA", "non-dropping-particle" : "", "parse-names" : false, "suffix" : "" }, { "dropping-particle" : "", "family" : "Lagu", "given" : "T", "non-dropping-particle" : "", "parse-names" : false, "suffix" : "" }, { "dropping-particle" : "", "family" : "Stefan", "given" : "MS", "non-dropping-particle" : "", "parse-names" : false, "suffix" : "" }, { "dropping-particle" : "", "family" : "Haessler", "given" : "S", "non-dropping-particle" : "", "parse-names" : false, "suffix" : "" }, { "dropping-particle" : "", "family" : "Lemaire", "given" : "A", "non-dropping-particle" : "", "parse-names" : false, "suffix" : "" }, { "dropping-particle" : "", "family" : "Dombrovskiy", "given" : "V", "non-dropping-particle" : "", "parse-names" : false, "suffix" : "" }, { "dropping-particle" : "", "family" : "Batsides", "given" : "G", "non-dropping-particle" : "", "parse-names" : false, "suffix" : "" }, { "dropping-particle" : "", "family" : "Lawrence", "given" : "SJ", "non-dropping-particle" : "", "parse-names" : false, "suffix" : "" }, { "dropping-particle" : "", "family" : "Puzniak", "given" : "LA", "non-dropping-particle" : "", "parse-names" : false, "suffix" : "" }, { "dropping-particle" : "", "family" : "Shadel", "given" : "BN", "non-dropping-particle" : "", "parse-names" : false, "suffix" : "" }, { "dropping-particle" : "", "family" : "Gillespie", "given" : "KN", "non-dropping-particle" : "", "parse-names" : false, "suffix" : "" }, { "dropping-particle" : "", "family" : "Kollef", "given" : "MH", "non-dropping-particle" : "", "parse-names" : false, "suffix" : "" }, { "dropping-particle" : "", "family" : "Mundy", "given" : "LM", "non-dropping-particle" : "", "parse-names" : false, "suffix" : "" }, { "dropping-particle" : "", "family" : "Lesperance", "given" : "K", "non-dropping-particle" : "", "parse-names" : false, "suffix" : "" }, { "dropping-particle" : "", "family" : "Causey", "given" : "MW", "non-dropping-particle" : "", "parse-names" : false, "suffix" : "" }, { "dropping-particle" : "", "family" : "Spencer", "given" : "M", "non-dropping-particle" : "", "parse-names" : false, "suffix" : "" }, { "dropping-particle" : "", "family" : "Steele", "given" : "SR", "non-dropping-particle" : "", "parse-names" : false, "suffix" : "" }, { "dropping-particle" : "", "family" : "Lipp", "given" : "MJ", "non-dropping-particle" : "", "parse-names" : false, "suffix" : "" }, { "dropping-particle" : "", "family" : "Nero", "given" : "DC", "non-dropping-particle" : "", "parse-names" : false, "suffix" : "" }, { "dropping-particle" : "", "family" : "Callahan", "given" : "MA", "non-dropping-particle" : "", "parse-names" : false, "suffix" : "" }, { "dropping-particle" : "", "family" : "Maltenfort", "given" : "MG", "non-dropping-particle" : "", "parse-names" : false, "suffix" : "" }, { "dropping-particle" : "", "family" : "Rasouli", "given" : "MR", "non-dropping-particle" : "", "parse-names" : false, "suffix" : "" }, { "dropping-particle" : "", "family" : "Morrison", "given" : "TA", "non-dropping-particle" : "", "parse-names" : false, "suffix" : "" }, { "dropping-particle" : "", "family" : "Parvizi", "given" : "J", "non-dropping-particle" : "", "parse-names" : false, "suffix" : "" }, { "dropping-particle" : "", "family" : "Mcglone", "given" : "SM", "non-dropping-particle" : "", "parse-names" : false, "suffix" : "" }, { "dropping-particle" : "", "family" : "Bailey", "given" : "RR", "non-dropping-particle" : "", "parse-names" : false, "suffix" : "" }, { "dropping-particle" : "", "family" : "Zimmer", "given" : "SM", "non-dropping-particle" : "", "parse-names" : false, "suffix" : "" }, { "dropping-particle" : "", "family" : "Nguyen", "given" : "GC", "non-dropping-particle" : "", "parse-names" : false, "suffix" : "" }, { "dropping-particle" : "", "family" : "Kaplan", "given" : "GG", "non-dropping-particle" : "", "parse-names" : false, "suffix" : "" }, { "dropping-particle" : "", "family" : "Harris", "given" : "ML", "non-dropping-particle" : "", "parse-names" : false, "suffix" : "" }, { "dropping-particle" : "", "family" : "Brant", "given" : "SR", "non-dropping-particle" : "", "parse-names" : false, "suffix" : "" }, { "dropping-particle" : "", "family" : "Nylund", "given" : "CM", "non-dropping-particle" : "", "parse-names" : false, "suffix" : "" }, { "dropping-particle" : "", "family" : "Goudie", "given" : "A", "non-dropping-particle" : "", "parse-names" : false, "suffix" : "" }, { "dropping-particle" : "", "family" : "Garza", "given" : "JM", "non-dropping-particle" : "", "parse-names" : false, "suffix" : "" }, { "dropping-particle" : "", "family" : "Fairbrother", "given" : "G", "non-dropping-particle" : "", "parse-names" : false, "suffix" : "" }, { "dropping-particle" : "", "family" : "Cohen", "given" : "MB", "non-dropping-particle" : "", "parse-names" : false, "suffix" : "" }, { "dropping-particle" : "", "family" : "O\u2019Brien", "given" : "JA", "non-dropping-particle" : "", "parse-names" : false, "suffix" : "" }, { "dropping-particle" : "", "family" : "Lahue", "given" : "BJ", "non-dropping-particle" : "", "parse-names" : false, "suffix" : "" }, { "dropping-particle" : "", "family" : "Caro", "given" : "JJ", "non-dropping-particle" : "", "parse-names" : false, "suffix" : "" }, { "dropping-particle" : "", "family" : "Davidson", "given" : "DM", "non-dropping-particle" : "", "parse-names" : false, "suffix" : "" }, { "dropping-particle" : "", "family" : "Pakyz", "given" : "A", "non-dropping-particle" : "", "parse-names" : false, "suffix" : "" }, { "dropping-particle" : "", "family" : "Carroll", "given" : "NV", "non-dropping-particle" : "", "parse-names" : false, "suffix" : "" }, { "dropping-particle" : "", "family" : "Harpe", "given" : "SE", "non-dropping-particle" : "", "parse-names" : false, "suffix" : "" }, { "dropping-particle" : "", "family" : "Oinonen", "given" : "M", "non-dropping-particle" : "", "parse-names" : false, "suffix" : "" }, { "dropping-particle" : "", "family" : "Polk", "given" : "RE", "non-dropping-particle" : "", "parse-names" : false, "suffix" : "" }, { "dropping-particle" : "", "family" : "Pant", "given" : "C", "non-dropping-particle" : "", "parse-names" : false, "suffix" : "" }, { "dropping-particle" : "", "family" : "Anderson", "given" : "MP", "non-dropping-particle" : "", "parse-names" : false, "suffix" : "" }, { "dropping-particle" : "", "family" : "O\u2019Connor", "given" : "JA", "non-dropping-particle" : "", "parse-names" : false, "suffix" : "" }, { "dropping-particle" : "", "family" : "Marshall", "given" : "CM", "non-dropping-particle" : "", "parse-names" : false, "suffix" : "" }, { "dropping-particle" : "", "family" : "Deshpande", "given" : "A", "non-dropping-particle" : "", "parse-names" : false, "suffix" : "" }, { "dropping-particle" : "", "family" : "Sferra", "given" : "TJ", "non-dropping-particle" : "", "parse-names" : false, "suffix" : "" }, { "dropping-particle" : "", "family" : "Pant", "given" : "C", "non-dropping-particle" : "", "parse-names" : false, "suffix" : "" }, { "dropping-particle" : "", "family" : "Deshpande", "given" : "A", "non-dropping-particle" : "", "parse-names" : false, "suffix" : "" }, { "dropping-particle" : "", "family" : "Anderson", "given" : "MP", "non-dropping-particle" : "", "parse-names" : false, "suffix" : "" }, { "dropping-particle" : "", "family" : "Sferra", "given" : "TJ", "non-dropping-particle" : "", "parse-names" : false, "suffix" : "" }, { "dropping-particle" : "", "family" : "Pant", "given" : "C", "non-dropping-particle" : "", "parse-names" : false, "suffix" : "" }, { "dropping-particle" : "", "family" : "Anderson", "given" : "MP", "non-dropping-particle" : "", "parse-names" : false, "suffix" : "" }, { "dropping-particle" : "", "family" : "Deshpande", "given" : "A", "non-dropping-particle" : "", "parse-names" : false, "suffix" : "" }, { "dropping-particle" : "", "family" : "Peery", "given" : "AF", "non-dropping-particle" : "", "parse-names" : false, "suffix" : "" }, { "dropping-particle" : "", "family" : "Dellon", "given" : "ES", "non-dropping-particle" : "", "parse-names" : false, "suffix" : "" }, { "dropping-particle" : "", "family" : "Lund", "given" : "J", "non-dropping-particle" : "", "parse-names" : false, "suffix" : "" }, { "dropping-particle" : "", "family" : "Quimbo", "given" : "RA", "non-dropping-particle" : "", "parse-names" : false, "suffix" : "" }, { "dropping-particle" : "", "family" : "Palli", "given" : "SR", "non-dropping-particle" : "", "parse-names" : false, "suffix" : "" }, { "dropping-particle" : "", "family" : "Singer", "given" : "J", "non-dropping-particle" : "", "parse-names" : false, "suffix" : "" }, { "dropping-particle" : "", "family" : "Strauss", "given" : "ME", "non-dropping-particle" : "", "parse-names" : false, "suffix" : "" }, { "dropping-particle" : "", "family" : "Thomas", "given" : "SM", "non-dropping-particle" : "", "parse-names" : false, "suffix" : "" }, { "dropping-particle" : "", "family" : "Reed", "given" : "IJF", "non-dropping-particle" : "", "parse-names" : false, "suffix" : "" }, { "dropping-particle" : "", "family" : "Edris", "given" : "BA", "non-dropping-particle" : "", "parse-names" : false, "suffix" : "" }, { "dropping-particle" : "", "family" : "Eid", "given" : "S", "non-dropping-particle" : "", "parse-names" : false, "suffix" : "" }, { "dropping-particle" : "", "family" : "Molitoris", "given" : "A", "non-dropping-particle" : "", "parse-names" : false, "suffix" : "" }, { "dropping-particle" : "", "family" : "Sammons", "given" : "JS", "non-dropping-particle" : "", "parse-names" : false, "suffix" : "" }, { "dropping-particle" : "", "family" : "Localio", "given" : "R", "non-dropping-particle" : "", "parse-names" : false, "suffix" : "" }, { "dropping-particle" : "", "family" : "Xiao", "given" : "R", "non-dropping-particle" : "", "parse-names" : false, "suffix" : "" }, { "dropping-particle" : "", "family" : "Coffin", "given" : "SE", "non-dropping-particle" : "", "parse-names" : false, "suffix" : "" }, { "dropping-particle" : "", "family" : "Zaoutis", "given" : "T", "non-dropping-particle" : "", "parse-names" : false, "suffix" : "" }, { "dropping-particle" : "", "family" : "Singal", "given" : "AK", "non-dropping-particle" : "", "parse-names" : false, "suffix" : "" }, { "dropping-particle" : "", "family" : "Salameh", "given" : "H", "non-dropping-particle" : "", "parse-names" : false, "suffix" : "" }, { "dropping-particle" : "", "family" : "Kamath", "given" : "PS", "non-dropping-particle" : "", "parse-names" : false, "suffix" : "" }, { "dropping-particle" : "", "family" : "Song", "given" : "X", "non-dropping-particle" : "", "parse-names" : false, "suffix" : "" }, { "dropping-particle" : "", "family" : "Bartlett", "given" : "JG", "non-dropping-particle" : "", "parse-names" : false, "suffix" : "" }, { "dropping-particle" : "", "family" : "Speck", "given" : "K", "non-dropping-particle" : "", "parse-names" : false, "suffix" : "" }, { "dropping-particle" : "", "family" : "Naegeli", "given" : "A", "non-dropping-particle" : "", "parse-names" : false, "suffix" : "" }, { "dropping-particle" : "", "family" : "Carroll", "given" : "K", "non-dropping-particle" : "", "parse-names" : false, "suffix" : "" }, { "dropping-particle" : "", "family" : "Perl", "given" : "TM", "non-dropping-particle" : "", "parse-names" : false, "suffix" : "" }, { "dropping-particle" : "", "family" : "Stewart", "given" : "DB", "non-dropping-particle" : "", "parse-names" : false, "suffix" : "" }, { "dropping-particle" : "", "family" : "Hollenbeak", "given" : "CS", "non-dropping-particle" : "", "parse-names" : false, "suffix" : "" }, { "dropping-particle" : "", "family" : "Tabak", "given" : "YP", "non-dropping-particle" : "", "parse-names" : false, "suffix" : "" }, { "dropping-particle" : "", "family" : "Zilberberg", "given" : "MD", "non-dropping-particle" : "", "parse-names" : false, "suffix" : "" }, { "dropping-particle" : "", "family" : "Johannes", "given" : "RS", "non-dropping-particle" : "", "parse-names" : false, "suffix" : "" }, { "dropping-particle" : "", "family" : "Sun", "given" : "X", "non-dropping-particle" : "", "parse-names" : false, "suffix" : "" }, { "dropping-particle" : "", "family" : "McDonald", "given" : "LC", "non-dropping-particle" : "", "parse-names" : false, "suffix" : "" }, { "dropping-particle" : "", "family" : "Verlee", "given" : "KE", "non-dropping-particle" : "", "parse-names" : false, "suffix" : "" }, { "dropping-particle" : "", "family" : "Finks", "given" : "JL", "non-dropping-particle" : "", "parse-names" : false, "suffix" : "" }, { "dropping-particle" : "", "family" : "Wilkins", "given" : "MJ", "non-dropping-particle" : "", "parse-names" : false, "suffix" : "" }, { "dropping-particle" : "", "family" : "Wells", "given" : "EV", "non-dropping-particle" : "", "parse-names" : false, "suffix" : "" }, { "dropping-particle" : "", "family" : "Wang", "given" : "L", "non-dropping-particle" : "", "parse-names" : false, "suffix" : "" }, { "dropping-particle" : "", "family" : "Stewart", "given" : "DB", "non-dropping-particle" : "", "parse-names" : false, "suffix" : "" }, { "dropping-particle" : "", "family" : "Wilson", "given" : "MZ", "non-dropping-particle" : "", "parse-names" : false, "suffix" : "" }, { "dropping-particle" : "", "family" : "Hollenbeak", "given" : "CS", "non-dropping-particle" : "", "parse-names" : false, "suffix" : "" }, { "dropping-particle" : "", "family" : "Stewart", "given" : "DB", "non-dropping-particle" : "", "parse-names" : false, "suffix" : "" }, { "dropping-particle" : "", "family" : "Zerey", "given" : "M", "non-dropping-particle" : "", "parse-names" : false, "suffix" : "" }, { "dropping-particle" : "", "family" : "Paton", "given" : "BL", "non-dropping-particle" : "", "parse-names" : false, "suffix" : "" }, { "dropping-particle" : "", "family" : "Lincourt", "given" : "AE", "non-dropping-particle" : "", "parse-names" : false, "suffix" : "" }, { "dropping-particle" : "", "family" : "Gersin", "given" : "KS", "non-dropping-particle" : "", "parse-names" : false, "suffix" : "" }, { "dropping-particle" : "", "family" : "Kercher", "given" : "KW", "non-dropping-particle" : "", "parse-names" : false, "suffix" : "" }, { "dropping-particle" : "", "family" : "Heniford", "given" : "BT", "non-dropping-particle" : "", "parse-names" : false, "suffix" : "" }, { "dropping-particle" : "", "family" : "Zilberberg", "given" : "MD", "non-dropping-particle" : "", "parse-names" : false, "suffix" : "" }, { "dropping-particle" : "", "family" : "Nathanson", "given" : "BH", "non-dropping-particle" : "", "parse-names" : false, "suffix" : "" }, { "dropping-particle" : "", "family" : "Sadigov", "given" : "S", "non-dropping-particle" : "", "parse-names" : false, "suffix" : "" }, { "dropping-particle" : "", "family" : "Higgins", "given" : "TL", "non-dropping-particle" : "", "parse-names" : false, "suffix" : "" }, { "dropping-particle" : "", "family" : "Kollef", "given" : "MH", "non-dropping-particle" : "", "parse-names" : false, "suffix" : "" }, { "dropping-particle" : "", "family" : "Shorr", "given" : "AF", "non-dropping-particle" : "", "parse-names" : false, "suffix" : "" }, { "dropping-particle" : "", "family" : "Kyne", "given" : "L", "non-dropping-particle" : "", "parse-names" : false, "suffix" : "" }, { "dropping-particle" : "", "family" : "Hamel", "given" : "M", "non-dropping-particle" : "", "parse-names" : false, "suffix" : "" }, { "dropping-particle" : "", "family" : "Polavaram", "given" : "R", "non-dropping-particle" : "", "parse-names" : false, "suffix" : "" }, { "dropping-particle" : "", "family" : "Kelly", "given" : "C", "non-dropping-particle" : "", "parse-names" : false, "suffix" : "" }, { "dropping-particle" : "", "family" : "Angelis", "given" : "G", "non-dropping-particle" : "", "parse-names" : false, "suffix" : "" }, { "dropping-particle" : "", "family" : "Murthy", "given" : "AR", "non-dropping-particle" : "", "parse-names" : false, "suffix" : "" }, { "dropping-particle" : "", "family" : "Beyersmann", "given" : "J", "non-dropping-particle" : "", "parse-names" : false, "suffix" : "" }, { "dropping-particle" : "", "family" : "Harbarth", "given" : "S", "non-dropping-particle" : "", "parse-names" : false, "suffix" : "" }, { "dropping-particle" : "", "family" : "Dubberke", "given" : "E", "non-dropping-particle" : "", "parse-names" : false, "suffix" : "" }, { "dropping-particle" : "", "family" : "Carling", "given" : "P", "non-dropping-particle" : "", "parse-names" : false, "suffix" : "" }, { "dropping-particle" : "", "family" : "Carrico", "given" : "R", "non-dropping-particle" : "", "parse-names" : false, "suffix" : "" }, { "dropping-particle" : "", "family" : "Foglia", "given" : "G", "non-dropping-particle" : "", "parse-names" : false, "suffix" : "" }, { "dropping-particle" : "", "family" : "Shah", "given" : "S", "non-dropping-particle" : "", "parse-names" : false, "suffix" : "" }, { "dropping-particle" : "", "family" : "Luxemburger", "given" : "C", "non-dropping-particle" : "", "parse-names" : false, "suffix" : "" }, { "dropping-particle" : "", "family" : "Pietrobon", "given" : "PJF", "non-dropping-particle" : "", "parse-names" : false, "suffix" : "" } ], "container-title" : "BMC Infectious Diseases", "id" : "ITEM-3", "issue" : "1", "issued" : { "date-parts" : [ [ "2016" ] ] }, "page" : "447", "publisher" : "BMC Infectious Diseases", "title" : "Cost of hospital management of Clostridium difficile infection in United States\u2014a meta-analysis and modelling study", "type" : "article-journal", "volume" : "16" }, "uris" : [ "http://www.mendeley.com/documents/?uuid=5f760f23-4ae0-43ca-8f0b-67c11eed44d4" ] } ], "mendeley" : { "formattedCitation" : "\\autocite{Gabriel2014,Zhang2016,Zimlichman2013}", "plainTextFormattedCitation" : "\\autocite{Gabriel2014,Zhang2016,Zimlichman2013}", "previouslyFormattedCitation" : "&lt;sup&gt;3,5,6&lt;/sup&gt;" }, "properties" : { "noteIndex" : 0 }, "schema" : "https://github.com/citation-style-language/schema/raw/master/csl-citation.json" }</w:instrText>
      </w:r>
      <w:r w:rsidR="00190971">
        <w:fldChar w:fldCharType="separate"/>
      </w:r>
      <w:r w:rsidR="00717812" w:rsidRPr="00717812">
        <w:rPr>
          <w:noProof/>
        </w:rPr>
        <w:t>\autocite{Gabriel2014,Zhang2016,Zimlichman2013}</w:t>
      </w:r>
      <w:r w:rsidR="00190971">
        <w:fldChar w:fldCharType="end"/>
      </w:r>
      <w:r w:rsidR="004B4B1C">
        <w:t xml:space="preserve"> </w:t>
      </w:r>
      <w:r w:rsidR="00CE6576">
        <w:t>produce inflated estimates</w:t>
      </w:r>
      <w:r w:rsidR="00BC3B4F" w:rsidRPr="00556E30">
        <w:t>.</w:t>
      </w:r>
      <w:r w:rsidR="001C24DB">
        <w:t xml:space="preserve"> </w:t>
      </w:r>
      <w:r w:rsidR="000D24C8">
        <w:t xml:space="preserve">In our dataset, ignoring time-dependent bias would lead to a </w:t>
      </w:r>
      <w:r w:rsidR="00701AEF">
        <w:t xml:space="preserve">more than </w:t>
      </w:r>
      <w:r w:rsidR="000D24C8">
        <w:t xml:space="preserve">two-fold overestimation of CDI-associated LOS.  Given </w:t>
      </w:r>
      <w:r w:rsidR="003429FC">
        <w:t xml:space="preserve">our </w:t>
      </w:r>
      <w:r w:rsidR="00D8594F">
        <w:t>findings</w:t>
      </w:r>
      <w:r w:rsidR="000D24C8">
        <w:t xml:space="preserve">, we cautiously </w:t>
      </w:r>
      <w:r w:rsidR="003429FC">
        <w:t xml:space="preserve">interpret </w:t>
      </w:r>
      <w:r w:rsidR="000D24C8">
        <w:t xml:space="preserve">the </w:t>
      </w:r>
      <w:r w:rsidR="00D8594F">
        <w:t>results</w:t>
      </w:r>
      <w:r w:rsidR="000711D0">
        <w:t xml:space="preserve"> </w:t>
      </w:r>
      <w:r w:rsidR="000D24C8">
        <w:t xml:space="preserve">of meta-analyses that </w:t>
      </w:r>
      <w:r w:rsidR="006D31E8">
        <w:t>conflate</w:t>
      </w:r>
      <w:r w:rsidR="000D24C8">
        <w:t xml:space="preserve"> ICD-9 code and toxin assay case definitions and </w:t>
      </w:r>
      <w:r w:rsidR="006D31E8">
        <w:t xml:space="preserve">often </w:t>
      </w:r>
      <w:r w:rsidR="000D24C8">
        <w:t>ignor</w:t>
      </w:r>
      <w:r w:rsidR="006D31E8">
        <w:t>e</w:t>
      </w:r>
      <w:r w:rsidR="000D24C8">
        <w:t xml:space="preserve"> time-dependent bias</w:t>
      </w:r>
      <w:r w:rsidR="0053344D">
        <w:t>.</w:t>
      </w:r>
      <w:r w:rsidR="000D24C8">
        <w:fldChar w:fldCharType="begin" w:fldLock="1"/>
      </w:r>
      <w:r w:rsidR="00717812">
        <w:instrText>ADDIN CSL_CITATION { "citationItems" : [ { "id" : "ITEM-1", "itemData" : { "DOI" : "10.1016/j.jhin.2009.10.016", "ISBN" : "1532-2939", "ISSN" : "01956701", "PMID" : "20153547", "abstract" : "Clostridium difficile infection (CDI) is the leading cause of infectious diarrhoea in hospitalised patients. CDI increases patient healthcare costs due to extended hospitalisation, re-hospitalisation, laboratory tests and medications. However, the economic costs of CDI on healthcare systems remain uncertain. The purpose of this study was to perform a systematic review to summarise available studies aimed at defining the economic healthcare costs of CDI. We conducted a literature search for peer-reviewed studies that investigated costs associated with CDI (1980 to present). Thirteen studies met inclusion and exclusion criteria. CDI costs in 2008 US dollars were calculated using the consumer price index. The total and incremental costs for primary and recurrent CDI were estimated. Of the 13, 10 were from the USA and one each from Canada, UK, and Ireland. In US-based studies incremental cost estimates ranged from $2,871 to $4,846 per case for primary CDI and from $13,655 to $18,067 per case for recurrent CDI. US-based studies in special populations (subjects with irritable bowel disease, surgical inpatients, and patients treated in the intensive care unit) showed an incremental cost range from $6,242 to $90,664. Non-US-based studies showed an estimated incremental cost of $5,243 to $8,570 per case for primary CDI and $13,655 per case for recurrent CDI. Economic healthcare costs of CDI were high for primary and recurrent cases. The high cost associated with CDI justifies the use of additional resources for CDI prevention and control. ?? 2009 The Hospital Infection Society.", "author" : [ { "dropping-particle" : "", "family" : "Ghantoji", "given" : "S. S.", "non-dropping-particle" : "", "parse-names" : false, "suffix" : "" }, { "dropping-particle" : "", "family" : "Sail", "given" : "K.", "non-dropping-particle" : "", "parse-names" : false, "suffix" : "" }, { "dropping-particle" : "", "family" : "Lairson", "given" : "D. R.", "non-dropping-particle" : "", "parse-names" : false, "suffix" : "" }, { "dropping-particle" : "", "family" : "DuPont", "given" : "H. L.", "non-dropping-particle" : "", "parse-names" : false, "suffix" : "" }, { "dropping-particle" : "", "family" : "Garey", "given" : "K. W.", "non-dropping-particle" : "", "parse-names" : false, "suffix" : "" } ], "container-title" : "Journal of Hospital Infection", "id" : "ITEM-1", "issue" : "4", "issued" : { "date-parts" : [ [ "2010" ] ] }, "page" : "309-318", "publisher" : "Elsevier Ltd", "title" : "Economic healthcare costs of Clostridium difficile infection: A systematic review", "type" : "article-journal", "volume" : "74" }, "uris" : [ "http://www.mendeley.com/documents/?uuid=40e14ad6-7732-4391-b292-c502f7b2747a" ] }, { "id" : "ITEM-2", "itemData" : { "DOI" : "10.1186/s12879-016-1786-6", "ISSN" : "1471-2334", "abstract" : "Clostridium difficile infection (CDI) is the leading cause of infectious nosocomial diarrhoea but the economic costs of CDI on healthcare systems in the US remain uncertain. We conducted a systematic search for published studies investigating the direct medical cost associated with CDI hospital management in the past 10\u00a0years (2005\u20132015) and included 42 studies to the final data analysis to estimate the financial impact of CDI in the US. We also conducted a meta-analysis of all costs using Monte Carlo simulation. The average cost for CDI case management and average CDI-attributable costs per case were $42,316 (90\u00a0% CI: $39,886, $44,765) and $21,448 (90\u00a0% CI: $21,152, $21,744) in 2015 US dollars. Hospital-onset CDI-attributable cost per case was $34,157 (90\u00a0% CI: $33,134, $35,180), which was 1.5 times the cost of community-onset CDI ($20,095 [90\u00a0% CI: $4991, $35,204]). The average and incremental length of stay (LOS) for CDI inpatient treatment were 11.1 (90\u00a0% CI: 8.7\u201313.6) and 9.7 (90\u00a0% CI: 9.6\u20139.8) days respectively. Total annual CDI-attributable cost in the US is estimated US$6.3 (Range: $1.9\u2013$7.0) billion. Total annual CDI hospital management required nearly 2.4 million days of inpatient stay. This review indicates that CDI places a significant financial burden on the US healthcare system. This review adds strong evidence to aid policy-making on adequate resource allocation to CDI prevention and treatment in the US. Future studies should focus on recurrent CDI, CDI in long-term care facilities and persons with comorbidities and indirect cost from a societal perspective. Health-economic studies for CDI preventive intervention are needed.", "author" : [ { "dropping-particle" : "", "family" : "Zhang", "given" : "Shanshan", "non-dropping-particle" : "", "parse-names" : false, "suffix" : "" }, { "dropping-particle" : "", "family" : "Palazuelos-Munoz", "given" : "Sarah", "non-dropping-particle" : "", "parse-names" : false, "suffix" : "" }, { "dropping-particle" : "", "family" : "Balsells", "given" : "Evelyn M.", "non-dropping-particle" : "", "parse-names" : false, "suffix" : "" }, { "dropping-particle" : "", "family" : "Nair", "given" : "Harish", "non-dropping-particle" : "", "parse-names" : false, "suffix" : "" }, { "dropping-particle" : "", "family" : "Chit", "given" : "Ayman", "non-dropping-particle" : "", "parse-names" : false, "suffix" : "" }, { "dropping-particle" : "", "family" : "Kyaw", "given" : "Moe H.", "non-dropping-particle" : "", "parse-names" : false, "suffix" : "" }, { "dropping-particle" : "", "family" : "Crobach", "given" : "M", "non-dropping-particle" : "", "parse-names" : false, "suffix" : "" }, { "dropping-particle" : "", "family" : "Dekkers", "given" : "O", "non-dropping-particle" : "", "parse-names" : false, "suffix" : "" }, { "dropping-particle" : "", "family" : "Wilcox", "given" : "M", "non-dropping-particle" : "", "parse-names" : false, "suffix" : "" }, { "dropping-particle" : "", "family" : "Kuijper", "given" : "E", "non-dropping-particle" : "", "parse-names" : false, "suffix" : "" }, { "dropping-particle" : "", "family" : "Dubberke", "given" : "ER", "non-dropping-particle" : "", "parse-names" : false, "suffix" : "" }, { "dropping-particle" : "", "family" : "Carling", "given" : "P", "non-dropping-particle" : "", "parse-names" : false, "suffix" : "" }, { "dropping-particle" : "", "family" : "Carrico", "given" : "R", "non-dropping-particle" : "", "parse-names" : false, "suffix" : "" }, { "dropping-particle" : "", "family" : "Mylonakis", "given" : "E", "non-dropping-particle" : "", "parse-names" : false, "suffix" : "" }, { "dropping-particle" : "", "family" : "Ryan", "given" : "E", "non-dropping-particle" : "", "parse-names" : false, "suffix" : "" }, { "dropping-particle" : "", "family" : "Calderwood", "given" : "S", "non-dropping-particle" : "", "parse-names" : false, "suffix" : "" }, { "dropping-particle" : "", "family" : "Rubin", "given" : "M", "non-dropping-particle" : "", "parse-names" : false, "suffix" : "" }, { "dropping-particle" : "", "family" : "Bodenstein", "given" : "L", "non-dropping-particle" : "", "parse-names" : false, "suffix" : "" }, { "dropping-particle" : "", "family" : "Kent", "given" : "K", "non-dropping-particle" : "", "parse-names" : false, "suffix" : "" }, { "dropping-particle" : "", "family" : "Triadafilopoulos", "given" : "G", "non-dropping-particle" : "", "parse-names" : false, "suffix" : "" }, { "dropping-particle" : "", "family" : "Hallstone", "given" : "AE", "non-dropping-particle" : "", "parse-names" : false, "suffix" : "" }, { "dropping-particle" : "", "family" : "Sanchez", "given" : "T", "non-dropping-particle" : "", "parse-names" : false, "suffix" : "" }, { "dropping-particle" : "", "family" : "Brooks", "given" : "J", "non-dropping-particle" : "", "parse-names" : false, "suffix" : "" }, { "dropping-particle" : "", "family" : "Sullivan", "given" : "P", "non-dropping-particle" : "", "parse-names" : false, "suffix" : "" }, { "dropping-particle" : "", "family" : "Bilgrami", "given" : "S", "non-dropping-particle" : "", "parse-names" : false, "suffix" : "" }, { "dropping-particle" : "", "family" : "Feingold", "given" : "J", "non-dropping-particle" : "", "parse-names" : false, "suffix" : "" }, { "dropping-particle" : "", "family" : "Dorsky", "given" : "D", "non-dropping-particle" : "", "parse-names" : false, "suffix" : "" }, { "dropping-particle" : "", "family" : "Barbut", "given" : "F", "non-dropping-particle" : "", "parse-names" : false, "suffix" : "" }, { "dropping-particle" : "", "family" : "Corthier", "given" : "G", "non-dropping-particle" : "", "parse-names" : false, "suffix" : "" }, { "dropping-particle" : "", "family" : "Charpak", "given" : "Y", "non-dropping-particle" : "", "parse-names" : false, "suffix" : "" }, { "dropping-particle" : "", "family" : "Cohen", "given" : "S", "non-dropping-particle" : "", "parse-names" : false, "suffix" : "" }, { "dropping-particle" : "", "family" : "Gerding", "given" : "D", "non-dropping-particle" : "", "parse-names" : false, "suffix" : "" }, { "dropping-particle" : "", "family" : "Johnson", "given" : "S", "non-dropping-particle" : "", "parse-names" : false, "suffix" : "" }, { "dropping-particle" : "", "family" : "Bignardi", "given" : "G", "non-dropping-particle" : "", "parse-names" : false, "suffix" : "" }, { "dropping-particle" : "", "family" : "Aseeri", "given" : "M", "non-dropping-particle" : "", "parse-names" : false, "suffix" : "" }, { "dropping-particle" : "", "family" : "Schroeder", "given" : "T", "non-dropping-particle" : "", "parse-names" : false, "suffix" : "" }, { "dropping-particle" : "", "family" : "Kramer", "given" : "J", "non-dropping-particle" : "", "parse-names" : false, "suffix" : "" }, { "dropping-particle" : "", "family" : "Zackula", "given" : "R", "non-dropping-particle" : "", "parse-names" : false, "suffix" : "" }, { "dropping-particle" : "", "family" : "Bauer", "given" : "M", "non-dropping-particle" : "", "parse-names" : false, "suffix" : "" }, { "dropping-particle" : "", "family" : "Notermans", "given" : "D", "non-dropping-particle" : "", "parse-names" : false, "suffix" : "" }, { "dropping-particle" : "", "family" : "Benthem", "given" : "B", "non-dropping-particle" : "", "parse-names" : false, "suffix" : "" }, { "dropping-particle" : "", "family" : "Dubberke", "given" : "ER", "non-dropping-particle" : "", "parse-names" : false, "suffix" : "" }, { "dropping-particle" : "", "family" : "Wertheimer", "given" : "AI", "non-dropping-particle" : "", "parse-names" : false, "suffix" : "" }, { "dropping-particle" : "", "family" : "Dubberke", "given" : "ER", "non-dropping-particle" : "", "parse-names" : false, "suffix" : "" }, { "dropping-particle" : "", "family" : "Olsen", "given" : "MA", "non-dropping-particle" : "", "parse-names" : false, "suffix" : "" }, { "dropping-particle" : "", "family" : "Gabriel", "given" : "L", "non-dropping-particle" : "", "parse-names" : false, "suffix" : "" }, { "dropping-particle" : "", "family" : "Beriot-Mathiot", "given" : "A", "non-dropping-particle" : "", "parse-names" : false, "suffix" : "" }, { "dropping-particle" : "", "family" : "Ghantoji", "given" : "SS", "non-dropping-particle" : "", "parse-names" : false, "suffix" : "" }, { "dropping-particle" : "", "family" : "Sail", "given" : "K", "non-dropping-particle" : "", "parse-names" : false, "suffix" : "" }, { "dropping-particle" : "", "family" : "Lairson", "given" : "DR", "non-dropping-particle" : "", "parse-names" : false, "suffix" : "" }, { "dropping-particle" : "", "family" : "Dupont", "given" : "HL", "non-dropping-particle" : "", "parse-names" : false, "suffix" : "" }, { "dropping-particle" : "", "family" : "Garey", "given" : "KW", "non-dropping-particle" : "", "parse-names" : false, "suffix" : "" }, { "dropping-particle" : "", "family" : "Zimlichman", "given" : "E", "non-dropping-particle" : "", "parse-names" : false, "suffix" : "" }, { "dropping-particle" : "", "family" : "Henderson", "given" : "D", "non-dropping-particle" : "", "parse-names" : false, "suffix" : "" }, { "dropping-particle" : "", "family" : "Tamir", "given" : "O", "non-dropping-particle" : "", "parse-names" : false, "suffix" : "" }, { "dropping-particle" : "", "family" : "Johnson", "given" : "S", "non-dropping-particle" : "", "parse-names" : false, "suffix" : "" }, { "dropping-particle" : "", "family" : "Mergenhagen", "given" : "KA", "non-dropping-particle" : "", "parse-names" : false, "suffix" : "" }, { "dropping-particle" : "", "family" : "Wojciechowski", "given" : "AL", "non-dropping-particle" : "", "parse-names" : false, "suffix" : "" }, { "dropping-particle" : "", "family" : "Paladino", "given" : "JA", "non-dropping-particle" : "", "parse-names" : false, "suffix" : "" }, { "dropping-particle" : "", "family" : "Wiegand", "given" : "PN", "non-dropping-particle" : "", "parse-names" : false, "suffix" : "" }, { "dropping-particle" : "", "family" : "Nathwani", "given" : "D", "non-dropping-particle" : "", "parse-names" : false, "suffix" : "" }, { "dropping-particle" : "", "family" : "Wilcox", "given" : "MH", "non-dropping-particle" : "", "parse-names" : false, "suffix" : "" }, { "dropping-particle" : "", "family" : "Stephens", "given" : "J", "non-dropping-particle" : "", "parse-names" : false, "suffix" : "" }, { "dropping-particle" : "", "family" : "Shelbaya", "given" : "A", "non-dropping-particle" : "", "parse-names" : false, "suffix" : "" }, { "dropping-particle" : "", "family" : "Haider", "given" : "S", "non-dropping-particle" : "", "parse-names" : false, "suffix" : "" }, { "dropping-particle" : "", "family" : "Bouza", "given" : "E", "non-dropping-particle" : "", "parse-names" : false, "suffix" : "" }, { "dropping-particle" : "", "family" : "Jha", "given" : "A", "non-dropping-particle" : "", "parse-names" : false, "suffix" : "" }, { "dropping-particle" : "", "family" : "Chan", "given" : "D", "non-dropping-particle" : "", "parse-names" : false, "suffix" : "" }, { "dropping-particle" : "", "family" : "Ridgway", "given" : "A", "non-dropping-particle" : "", "parse-names" : false, "suffix" : "" }, { "dropping-particle" : "", "family" : "Franz", "given" : "C", "non-dropping-particle" : "", "parse-names" : false, "suffix" : "" }, { "dropping-particle" : "", "family" : "Bates", "given" : "DW", "non-dropping-particle" : "", "parse-names" : false, "suffix" : "" }, { "dropping-particle" : "", "family" : "Lessa", "given" : "FC", "non-dropping-particle" : "", "parse-names" : false, "suffix" : "" }, { "dropping-particle" : "", "family" : "Winston", "given" : "LG", "non-dropping-particle" : "", "parse-names" : false, "suffix" : "" }, { "dropping-particle" : "", "family" : "McDonald", "given" : "LC", "non-dropping-particle" : "", "parse-names" : false, "suffix" : "" }, { "dropping-particle" : "", "family" : "Nanwa", "given" : "N", "non-dropping-particle" : "", "parse-names" : false, "suffix" : "" }, { "dropping-particle" : "", "family" : "Kendzerska", "given" : "T", "non-dropping-particle" : "", "parse-names" : false, "suffix" : "" }, { "dropping-particle" : "", "family" : "Krahn", "given" : "M", "non-dropping-particle" : "", "parse-names" : false, "suffix" : "" }, { "dropping-particle" : "", "family" : "Ali", "given" : "M", "non-dropping-particle" : "", "parse-names" : false, "suffix" : "" }, { "dropping-particle" : "", "family" : "Ananthakrishnan", "given" : "AN", "non-dropping-particle" : "", "parse-names" : false, "suffix" : "" }, { "dropping-particle" : "", "family" : "Ahmad", "given" : "S", "non-dropping-particle" : "", "parse-names" : false, "suffix" : "" }, { "dropping-particle" : "", "family" : "Kumar", "given" : "N", "non-dropping-particle" : "", "parse-names" : false, "suffix" : "" }, { "dropping-particle" : "", "family" : "Kumar", "given" : "G", "non-dropping-particle" : "", "parse-names" : false, "suffix" : "" }, { "dropping-particle" : "", "family" : "Saeian", "given" : "K", "non-dropping-particle" : "", "parse-names" : false, "suffix" : "" }, { "dropping-particle" : "", "family" : "Ananthakrishnan", "given" : "AN", "non-dropping-particle" : "", "parse-names" : false, "suffix" : "" }, { "dropping-particle" : "", "family" : "Mcginley", "given" : "EL", "non-dropping-particle" : "", "parse-names" : false, "suffix" : "" }, { "dropping-particle" : "", "family" : "Binion", "given" : "DG", "non-dropping-particle" : "", "parse-names" : false, "suffix" : "" }, { "dropping-particle" : "", "family" : "Arora", "given" : "V", "non-dropping-particle" : "", "parse-names" : false, "suffix" : "" }, { "dropping-particle" : "", "family" : "Kachroo", "given" : "S", "non-dropping-particle" : "", "parse-names" : false, "suffix" : "" }, { "dropping-particle" : "", "family" : "Ghantoji", "given" : "SS", "non-dropping-particle" : "", "parse-names" : false, "suffix" : "" }, { "dropping-particle" : "", "family" : "Dupont", "given" : "HL", "non-dropping-particle" : "", "parse-names" : false, "suffix" : "" }, { "dropping-particle" : "", "family" : "Garey", "given" : "KW", "non-dropping-particle" : "", "parse-names" : false, "suffix" : "" }, { "dropping-particle" : "", "family" : "Bajaj", "given" : "JS", "non-dropping-particle" : "", "parse-names" : false, "suffix" : "" }, { "dropping-particle" : "", "family" : "Ananthakrishnan", "given" : "AN", "non-dropping-particle" : "", "parse-names" : false, "suffix" : "" }, { "dropping-particle" : "", "family" : "Hafeezullah", "given" : "M", "non-dropping-particle" : "", "parse-names" : false, "suffix" : "" }, { "dropping-particle" : "", "family" : "Campbell", "given" : "R", "non-dropping-particle" : "", "parse-names" : false, "suffix" : "" }, { "dropping-particle" : "", "family" : "Dean", "given" : "B", "non-dropping-particle" : "", "parse-names" : false, "suffix" : "" }, { "dropping-particle" : "", "family" : "Nathanson", "given" : "B", "non-dropping-particle" : "", "parse-names" : false, "suffix" : "" }, { "dropping-particle" : "", "family" : "Haidar", "given" : "T", "non-dropping-particle" : "", "parse-names" : false, "suffix" : "" }, { "dropping-particle" : "", "family" : "Strauss", "given" : "M", "non-dropping-particle" : "", "parse-names" : false, "suffix" : "" }, { "dropping-particle" : "", "family" : "Thomas", "given" : "S", "non-dropping-particle" : "", "parse-names" : false, "suffix" : "" }, { "dropping-particle" : "", "family" : "Damle", "given" : "RN", "non-dropping-particle" : "", "parse-names" : false, "suffix" : "" }, { "dropping-particle" : "", "family" : "Cherng", "given" : "NB", "non-dropping-particle" : "", "parse-names" : false, "suffix" : "" }, { "dropping-particle" : "", "family" : "Flahive", "given" : "JM", "non-dropping-particle" : "", "parse-names" : false, "suffix" : "" }, { "dropping-particle" : "", "family" : "Dubberke", "given" : "ER", "non-dropping-particle" : "", "parse-names" : false, "suffix" : "" }, { "dropping-particle" : "", "family" : "Reske", "given" : "KA", "non-dropping-particle" : "", "parse-names" : false, "suffix" : "" }, { "dropping-particle" : "", "family" : "Olsen", "given" : "MA", "non-dropping-particle" : "", "parse-names" : false, "suffix" : "" }, { "dropping-particle" : "", "family" : "McDonald", "given" : "LC", "non-dropping-particle" : "", "parse-names" : false, "suffix" : "" }, { "dropping-particle" : "", "family" : "Fraser", "given" : "VJ", "non-dropping-particle" : "", "parse-names" : false, "suffix" : "" }, { "dropping-particle" : "", "family" : "Dubberke", "given" : "ER", "non-dropping-particle" : "", "parse-names" : false, "suffix" : "" }, { "dropping-particle" : "", "family" : "Schaefer", "given" : "E", "non-dropping-particle" : "", "parse-names" : false, "suffix" : "" }, { "dropping-particle" : "", "family" : "Reske", "given" : "KA", "non-dropping-particle" : "", "parse-names" : false, "suffix" : "" }, { "dropping-particle" : "", "family" : "Zilberberg", "given" : "M", "non-dropping-particle" : "", "parse-names" : false, "suffix" : "" }, { "dropping-particle" : "", "family" : "Hollenbeak", "given" : "CS", "non-dropping-particle" : "", "parse-names" : false, "suffix" : "" }, { "dropping-particle" : "", "family" : "Olsen", "given" : "MA", "non-dropping-particle" : "", "parse-names" : false, "suffix" : "" }, { "dropping-particle" : "", "family" : "Egorova", "given" : "NN", "non-dropping-particle" : "", "parse-names" : false, "suffix" : "" }, { "dropping-particle" : "", "family" : "Siracuse", "given" : "JJ", "non-dropping-particle" : "", "parse-names" : false, "suffix" : "" }, { "dropping-particle" : "", "family" : "Mckinsey", "given" : "JF", "non-dropping-particle" : "", "parse-names" : false, "suffix" : "" }, { "dropping-particle" : "", "family" : "Nowygrod", "given" : "R", "non-dropping-particle" : "", "parse-names" : false, "suffix" : "" }, { "dropping-particle" : "", "family" : "Flagg", "given" : "A", "non-dropping-particle" : "", "parse-names" : false, "suffix" : "" }, { "dropping-particle" : "", "family" : "Koch", "given" : "CG", "non-dropping-particle" : "", "parse-names" : false, "suffix" : "" }, { "dropping-particle" : "", "family" : "Schiltz", "given" : "N", "non-dropping-particle" : "", "parse-names" : false, "suffix" : "" }, { "dropping-particle" : "", "family" : "Fuller", "given" : "RL", "non-dropping-particle" : "", "parse-names" : false, "suffix" : "" }, { "dropping-particle" : "", "family" : "McCullough", "given" : "EC", "non-dropping-particle" : "", "parse-names" : false, "suffix" : "" }, { "dropping-particle" : "", "family" : "Bao", "given" : "MZ", "non-dropping-particle" : "", "parse-names" : false, "suffix" : "" }, { "dropping-particle" : "", "family" : "Averill", "given" : "RF", "non-dropping-particle" : "", "parse-names" : false, "suffix" : "" }, { "dropping-particle" : "", "family" : "Glance", "given" : "LG", "non-dropping-particle" : "", "parse-names" : false, "suffix" : "" }, { "dropping-particle" : "", "family" : "Stone", "given" : "PW", "non-dropping-particle" : "", "parse-names" : false, "suffix" : "" }, { "dropping-particle" : "", "family" : "Mukamel", "given" : "DB", "non-dropping-particle" : "", "parse-names" : false, "suffix" : "" }, { "dropping-particle" : "", "family" : "Dick", "given" : "AW", "non-dropping-particle" : "", "parse-names" : false, "suffix" : "" }, { "dropping-particle" : "", "family" : "Jiang", "given" : "Y", "non-dropping-particle" : "", "parse-names" : false, "suffix" : "" }, { "dropping-particle" : "", "family" : "Viner-Brown", "given" : "S", "non-dropping-particle" : "", "parse-names" : false, "suffix" : "" }, { "dropping-particle" : "", "family" : "Baier", "given" : "R", "non-dropping-particle" : "", "parse-names" : false, "suffix" : "" }, { "dropping-particle" : "", "family" : "Kim", "given" : "SP", "non-dropping-particle" : "", "parse-names" : false, "suffix" : "" }, { "dropping-particle" : "", "family" : "Shah", "given" : "ND", "non-dropping-particle" : "", "parse-names" : false, "suffix" : "" }, { "dropping-particle" : "", "family" : "Karnes", "given" : "RJ", "non-dropping-particle" : "", "parse-names" : false, "suffix" : "" }, { "dropping-particle" : "", "family" : "Kuntz", "given" : "JL", "non-dropping-particle" : "", "parse-names" : false, "suffix" : "" }, { "dropping-particle" : "", "family" : "Johnson", "given" : "ES", "non-dropping-particle" : "", "parse-names" : false, "suffix" : "" }, { "dropping-particle" : "", "family" : "Raebel", "given" : "MA", "non-dropping-particle" : "", "parse-names" : false, "suffix" : "" }, { "dropping-particle" : "", "family" : "Lagu", "given" : "T", "non-dropping-particle" : "", "parse-names" : false, "suffix" : "" }, { "dropping-particle" : "", "family" : "Stefan", "given" : "MS", "non-dropping-particle" : "", "parse-names" : false, "suffix" : "" }, { "dropping-particle" : "", "family" : "Haessler", "given" : "S", "non-dropping-particle" : "", "parse-names" : false, "suffix" : "" }, { "dropping-particle" : "", "family" : "Lemaire", "given" : "A", "non-dropping-particle" : "", "parse-names" : false, "suffix" : "" }, { "dropping-particle" : "", "family" : "Dombrovskiy", "given" : "V", "non-dropping-particle" : "", "parse-names" : false, "suffix" : "" }, { "dropping-particle" : "", "family" : "Batsides", "given" : "G", "non-dropping-particle" : "", "parse-names" : false, "suffix" : "" }, { "dropping-particle" : "", "family" : "Lawrence", "given" : "SJ", "non-dropping-particle" : "", "parse-names" : false, "suffix" : "" }, { "dropping-particle" : "", "family" : "Puzniak", "given" : "LA", "non-dropping-particle" : "", "parse-names" : false, "suffix" : "" }, { "dropping-particle" : "", "family" : "Shadel", "given" : "BN", "non-dropping-particle" : "", "parse-names" : false, "suffix" : "" }, { "dropping-particle" : "", "family" : "Gillespie", "given" : "KN", "non-dropping-particle" : "", "parse-names" : false, "suffix" : "" }, { "dropping-particle" : "", "family" : "Kollef", "given" : "MH", "non-dropping-particle" : "", "parse-names" : false, "suffix" : "" }, { "dropping-particle" : "", "family" : "Mundy", "given" : "LM", "non-dropping-particle" : "", "parse-names" : false, "suffix" : "" }, { "dropping-particle" : "", "family" : "Lesperance", "given" : "K", "non-dropping-particle" : "", "parse-names" : false, "suffix" : "" }, { "dropping-particle" : "", "family" : "Causey", "given" : "MW", "non-dropping-particle" : "", "parse-names" : false, "suffix" : "" }, { "dropping-particle" : "", "family" : "Spencer", "given" : "M", "non-dropping-particle" : "", "parse-names" : false, "suffix" : "" }, { "dropping-particle" : "", "family" : "Steele", "given" : "SR", "non-dropping-particle" : "", "parse-names" : false, "suffix" : "" }, { "dropping-particle" : "", "family" : "Lipp", "given" : "MJ", "non-dropping-particle" : "", "parse-names" : false, "suffix" : "" }, { "dropping-particle" : "", "family" : "Nero", "given" : "DC", "non-dropping-particle" : "", "parse-names" : false, "suffix" : "" }, { "dropping-particle" : "", "family" : "Callahan", "given" : "MA", "non-dropping-particle" : "", "parse-names" : false, "suffix" : "" }, { "dropping-particle" : "", "family" : "Maltenfort", "given" : "MG", "non-dropping-particle" : "", "parse-names" : false, "suffix" : "" }, { "dropping-particle" : "", "family" : "Rasouli", "given" : "MR", "non-dropping-particle" : "", "parse-names" : false, "suffix" : "" }, { "dropping-particle" : "", "family" : "Morrison", "given" : "TA", "non-dropping-particle" : "", "parse-names" : false, "suffix" : "" }, { "dropping-particle" : "", "family" : "Parvizi", "given" : "J", "non-dropping-particle" : "", "parse-names" : false, "suffix" : "" }, { "dropping-particle" : "", "family" : "Mcglone", "given" : "SM", "non-dropping-particle" : "", "parse-names" : false, "suffix" : "" }, { "dropping-particle" : "", "family" : "Bailey", "given" : "RR", "non-dropping-particle" : "", "parse-names" : false, "suffix" : "" }, { "dropping-particle" : "", "family" : "Zimmer", "given" : "SM", "non-dropping-particle" : "", "parse-names" : false, "suffix" : "" }, { "dropping-particle" : "", "family" : "Nguyen", "given" : "GC", "non-dropping-particle" : "", "parse-names" : false, "suffix" : "" }, { "dropping-particle" : "", "family" : "Kaplan", "given" : "GG", "non-dropping-particle" : "", "parse-names" : false, "suffix" : "" }, { "dropping-particle" : "", "family" : "Harris", "given" : "ML", "non-dropping-particle" : "", "parse-names" : false, "suffix" : "" }, { "dropping-particle" : "", "family" : "Brant", "given" : "SR", "non-dropping-particle" : "", "parse-names" : false, "suffix" : "" }, { "dropping-particle" : "", "family" : "Nylund", "given" : "CM", "non-dropping-particle" : "", "parse-names" : false, "suffix" : "" }, { "dropping-particle" : "", "family" : "Goudie", "given" : "A", "non-dropping-particle" : "", "parse-names" : false, "suffix" : "" }, { "dropping-particle" : "", "family" : "Garza", "given" : "JM", "non-dropping-particle" : "", "parse-names" : false, "suffix" : "" }, { "dropping-particle" : "", "family" : "Fairbrother", "given" : "G", "non-dropping-particle" : "", "parse-names" : false, "suffix" : "" }, { "dropping-particle" : "", "family" : "Cohen", "given" : "MB", "non-dropping-particle" : "", "parse-names" : false, "suffix" : "" }, { "dropping-particle" : "", "family" : "O\u2019Brien", "given" : "JA", "non-dropping-particle" : "", "parse-names" : false, "suffix" : "" }, { "dropping-particle" : "", "family" : "Lahue", "given" : "BJ", "non-dropping-particle" : "", "parse-names" : false, "suffix" : "" }, { "dropping-particle" : "", "family" : "Caro", "given" : "JJ", "non-dropping-particle" : "", "parse-names" : false, "suffix" : "" }, { "dropping-particle" : "", "family" : "Davidson", "given" : "DM", "non-dropping-particle" : "", "parse-names" : false, "suffix" : "" }, { "dropping-particle" : "", "family" : "Pakyz", "given" : "A", "non-dropping-particle" : "", "parse-names" : false, "suffix" : "" }, { "dropping-particle" : "", "family" : "Carroll", "given" : "NV", "non-dropping-particle" : "", "parse-names" : false, "suffix" : "" }, { "dropping-particle" : "", "family" : "Harpe", "given" : "SE", "non-dropping-particle" : "", "parse-names" : false, "suffix" : "" }, { "dropping-particle" : "", "family" : "Oinonen", "given" : "M", "non-dropping-particle" : "", "parse-names" : false, "suffix" : "" }, { "dropping-particle" : "", "family" : "Polk", "given" : "RE", "non-dropping-particle" : "", "parse-names" : false, "suffix" : "" }, { "dropping-particle" : "", "family" : "Pant", "given" : "C", "non-dropping-particle" : "", "parse-names" : false, "suffix" : "" }, { "dropping-particle" : "", "family" : "Anderson", "given" : "MP", "non-dropping-particle" : "", "parse-names" : false, "suffix" : "" }, { "dropping-particle" : "", "family" : "O\u2019Connor", "given" : "JA", "non-dropping-particle" : "", "parse-names" : false, "suffix" : "" }, { "dropping-particle" : "", "family" : "Marshall", "given" : "CM", "non-dropping-particle" : "", "parse-names" : false, "suffix" : "" }, { "dropping-particle" : "", "family" : "Deshpande", "given" : "A", "non-dropping-particle" : "", "parse-names" : false, "suffix" : "" }, { "dropping-particle" : "", "family" : "Sferra", "given" : "TJ", "non-dropping-particle" : "", "parse-names" : false, "suffix" : "" }, { "dropping-particle" : "", "family" : "Pant", "given" : "C", "non-dropping-particle" : "", "parse-names" : false, "suffix" : "" }, { "dropping-particle" : "", "family" : "Deshpande", "given" : "A", "non-dropping-particle" : "", "parse-names" : false, "suffix" : "" }, { "dropping-particle" : "", "family" : "Anderson", "given" : "MP", "non-dropping-particle" : "", "parse-names" : false, "suffix" : "" }, { "dropping-particle" : "", "family" : "Sferra", "given" : "TJ", "non-dropping-particle" : "", "parse-names" : false, "suffix" : "" }, { "dropping-particle" : "", "family" : "Pant", "given" : "C", "non-dropping-particle" : "", "parse-names" : false, "suffix" : "" }, { "dropping-particle" : "", "family" : "Anderson", "given" : "MP", "non-dropping-particle" : "", "parse-names" : false, "suffix" : "" }, { "dropping-particle" : "", "family" : "Deshpande", "given" : "A", "non-dropping-particle" : "", "parse-names" : false, "suffix" : "" }, { "dropping-particle" : "", "family" : "Peery", "given" : "AF", "non-dropping-particle" : "", "parse-names" : false, "suffix" : "" }, { "dropping-particle" : "", "family" : "Dellon", "given" : "ES", "non-dropping-particle" : "", "parse-names" : false, "suffix" : "" }, { "dropping-particle" : "", "family" : "Lund", "given" : "J", "non-dropping-particle" : "", "parse-names" : false, "suffix" : "" }, { "dropping-particle" : "", "family" : "Quimbo", "given" : "RA", "non-dropping-particle" : "", "parse-names" : false, "suffix" : "" }, { "dropping-particle" : "", "family" : "Palli", "given" : "SR", "non-dropping-particle" : "", "parse-names" : false, "suffix" : "" }, { "dropping-particle" : "", "family" : "Singer", "given" : "J", "non-dropping-particle" : "", "parse-names" : false, "suffix" : "" }, { "dropping-particle" : "", "family" : "Strauss", "given" : "ME", "non-dropping-particle" : "", "parse-names" : false, "suffix" : "" }, { "dropping-particle" : "", "family" : "Thomas", "given" : "SM", "non-dropping-particle" : "", "parse-names" : false, "suffix" : "" }, { "dropping-particle" : "", "family" : "Reed", "given" : "IJF", "non-dropping-particle" : "", "parse-names" : false, "suffix" : "" }, { "dropping-particle" : "", "family" : "Edris", "given" : "BA", "non-dropping-particle" : "", "parse-names" : false, "suffix" : "" }, { "dropping-particle" : "", "family" : "Eid", "given" : "S", "non-dropping-particle" : "", "parse-names" : false, "suffix" : "" }, { "dropping-particle" : "", "family" : "Molitoris", "given" : "A", "non-dropping-particle" : "", "parse-names" : false, "suffix" : "" }, { "dropping-particle" : "", "family" : "Sammons", "given" : "JS", "non-dropping-particle" : "", "parse-names" : false, "suffix" : "" }, { "dropping-particle" : "", "family" : "Localio", "given" : "R", "non-dropping-particle" : "", "parse-names" : false, "suffix" : "" }, { "dropping-particle" : "", "family" : "Xiao", "given" : "R", "non-dropping-particle" : "", "parse-names" : false, "suffix" : "" }, { "dropping-particle" : "", "family" : "Coffin", "given" : "SE", "non-dropping-particle" : "", "parse-names" : false, "suffix" : "" }, { "dropping-particle" : "", "family" : "Zaoutis", "given" : "T", "non-dropping-particle" : "", "parse-names" : false, "suffix" : "" }, { "dropping-particle" : "", "family" : "Singal", "given" : "AK", "non-dropping-particle" : "", "parse-names" : false, "suffix" : "" }, { "dropping-particle" : "", "family" : "Salameh", "given" : "H", "non-dropping-particle" : "", "parse-names" : false, "suffix" : "" }, { "dropping-particle" : "", "family" : "Kamath", "given" : "PS", "non-dropping-particle" : "", "parse-names" : false, "suffix" : "" }, { "dropping-particle" : "", "family" : "Song", "given" : "X", "non-dropping-particle" : "", "parse-names" : false, "suffix" : "" }, { "dropping-particle" : "", "family" : "Bartlett", "given" : "JG", "non-dropping-particle" : "", "parse-names" : false, "suffix" : "" }, { "dropping-particle" : "", "family" : "Speck", "given" : "K", "non-dropping-particle" : "", "parse-names" : false, "suffix" : "" }, { "dropping-particle" : "", "family" : "Naegeli", "given" : "A", "non-dropping-particle" : "", "parse-names" : false, "suffix" : "" }, { "dropping-particle" : "", "family" : "Carroll", "given" : "K", "non-dropping-particle" : "", "parse-names" : false, "suffix" : "" }, { "dropping-particle" : "", "family" : "Perl", "given" : "TM", "non-dropping-particle" : "", "parse-names" : false, "suffix" : "" }, { "dropping-particle" : "", "family" : "Stewart", "given" : "DB", "non-dropping-particle" : "", "parse-names" : false, "suffix" : "" }, { "dropping-particle" : "", "family" : "Hollenbeak", "given" : "CS", "non-dropping-particle" : "", "parse-names" : false, "suffix" : "" }, { "dropping-particle" : "", "family" : "Tabak", "given" : "YP", "non-dropping-particle" : "", "parse-names" : false, "suffix" : "" }, { "dropping-particle" : "", "family" : "Zilberberg", "given" : "MD", "non-dropping-particle" : "", "parse-names" : false, "suffix" : "" }, { "dropping-particle" : "", "family" : "Johannes", "given" : "RS", "non-dropping-particle" : "", "parse-names" : false, "suffix" : "" }, { "dropping-particle" : "", "family" : "Sun", "given" : "X", "non-dropping-particle" : "", "parse-names" : false, "suffix" : "" }, { "dropping-particle" : "", "family" : "McDonald", "given" : "LC", "non-dropping-particle" : "", "parse-names" : false, "suffix" : "" }, { "dropping-particle" : "", "family" : "Verlee", "given" : "KE", "non-dropping-particle" : "", "parse-names" : false, "suffix" : "" }, { "dropping-particle" : "", "family" : "Finks", "given" : "JL", "non-dropping-particle" : "", "parse-names" : false, "suffix" : "" }, { "dropping-particle" : "", "family" : "Wilkins", "given" : "MJ", "non-dropping-particle" : "", "parse-names" : false, "suffix" : "" }, { "dropping-particle" : "", "family" : "Wells", "given" : "EV", "non-dropping-particle" : "", "parse-names" : false, "suffix" : "" }, { "dropping-particle" : "", "family" : "Wang", "given" : "L", "non-dropping-particle" : "", "parse-names" : false, "suffix" : "" }, { "dropping-particle" : "", "family" : "Stewart", "given" : "DB", "non-dropping-particle" : "", "parse-names" : false, "suffix" : "" }, { "dropping-particle" : "", "family" : "Wilson", "given" : "MZ", "non-dropping-particle" : "", "parse-names" : false, "suffix" : "" }, { "dropping-particle" : "", "family" : "Hollenbeak", "given" : "CS", "non-dropping-particle" : "", "parse-names" : false, "suffix" : "" }, { "dropping-particle" : "", "family" : "Stewart", "given" : "DB", "non-dropping-particle" : "", "parse-names" : false, "suffix" : "" }, { "dropping-particle" : "", "family" : "Zerey", "given" : "M", "non-dropping-particle" : "", "parse-names" : false, "suffix" : "" }, { "dropping-particle" : "", "family" : "Paton", "given" : "BL", "non-dropping-particle" : "", "parse-names" : false, "suffix" : "" }, { "dropping-particle" : "", "family" : "Lincourt", "given" : "AE", "non-dropping-particle" : "", "parse-names" : false, "suffix" : "" }, { "dropping-particle" : "", "family" : "Gersin", "given" : "KS", "non-dropping-particle" : "", "parse-names" : false, "suffix" : "" }, { "dropping-particle" : "", "family" : "Kercher", "given" : "KW", "non-dropping-particle" : "", "parse-names" : false, "suffix" : "" }, { "dropping-particle" : "", "family" : "Heniford", "given" : "BT", "non-dropping-particle" : "", "parse-names" : false, "suffix" : "" }, { "dropping-particle" : "", "family" : "Zilberberg", "given" : "MD", "non-dropping-particle" : "", "parse-names" : false, "suffix" : "" }, { "dropping-particle" : "", "family" : "Nathanson", "given" : "BH", "non-dropping-particle" : "", "parse-names" : false, "suffix" : "" }, { "dropping-particle" : "", "family" : "Sadigov", "given" : "S", "non-dropping-particle" : "", "parse-names" : false, "suffix" : "" }, { "dropping-particle" : "", "family" : "Higgins", "given" : "TL", "non-dropping-particle" : "", "parse-names" : false, "suffix" : "" }, { "dropping-particle" : "", "family" : "Kollef", "given" : "MH", "non-dropping-particle" : "", "parse-names" : false, "suffix" : "" }, { "dropping-particle" : "", "family" : "Shorr", "given" : "AF", "non-dropping-particle" : "", "parse-names" : false, "suffix" : "" }, { "dropping-particle" : "", "family" : "Kyne", "given" : "L", "non-dropping-particle" : "", "parse-names" : false, "suffix" : "" }, { "dropping-particle" : "", "family" : "Hamel", "given" : "M", "non-dropping-particle" : "", "parse-names" : false, "suffix" : "" }, { "dropping-particle" : "", "family" : "Polavaram", "given" : "R", "non-dropping-particle" : "", "parse-names" : false, "suffix" : "" }, { "dropping-particle" : "", "family" : "Kelly", "given" : "C", "non-dropping-particle" : "", "parse-names" : false, "suffix" : "" }, { "dropping-particle" : "", "family" : "Angelis", "given" : "G", "non-dropping-particle" : "", "parse-names" : false, "suffix" : "" }, { "dropping-particle" : "", "family" : "Murthy", "given" : "AR", "non-dropping-particle" : "", "parse-names" : false, "suffix" : "" }, { "dropping-particle" : "", "family" : "Beyersmann", "given" : "J", "non-dropping-particle" : "", "parse-names" : false, "suffix" : "" }, { "dropping-particle" : "", "family" : "Harbarth", "given" : "S", "non-dropping-particle" : "", "parse-names" : false, "suffix" : "" }, { "dropping-particle" : "", "family" : "Dubberke", "given" : "E", "non-dropping-particle" : "", "parse-names" : false, "suffix" : "" }, { "dropping-particle" : "", "family" : "Carling", "given" : "P", "non-dropping-particle" : "", "parse-names" : false, "suffix" : "" }, { "dropping-particle" : "", "family" : "Carrico", "given" : "R", "non-dropping-particle" : "", "parse-names" : false, "suffix" : "" }, { "dropping-particle" : "", "family" : "Foglia", "given" : "G", "non-dropping-particle" : "", "parse-names" : false, "suffix" : "" }, { "dropping-particle" : "", "family" : "Shah", "given" : "S", "non-dropping-particle" : "", "parse-names" : false, "suffix" : "" }, { "dropping-particle" : "", "family" : "Luxemburger", "given" : "C", "non-dropping-particle" : "", "parse-names" : false, "suffix" : "" }, { "dropping-particle" : "", "family" : "Pietrobon", "given" : "PJF", "non-dropping-particle" : "", "parse-names" : false, "suffix" : "" } ], "container-title" : "BMC Infectious Diseases", "id" : "ITEM-2", "issue" : "1", "issued" : { "date-parts" : [ [ "2016" ] ] }, "page" : "447", "publisher" : "BMC Infectious Diseases", "title" : "Cost of hospital management of Clostridium difficile infection in United States\u2014a meta-analysis and modelling study", "type" : "article-journal", "volume" : "16" }, "uris" : [ "http://www.mendeley.com/documents/?uuid=5f760f23-4ae0-43ca-8f0b-67c11eed44d4" ] }, { "id" : "ITEM-3", "itemData" : { "DOI" : "10.1016/j.jhin.2014.04.011", "ISBN" : "1532-2939 (Electronic)\\r0195-6701 (Linking)", "ISSN" : "15322939", "PMID" : "24996516", "abstract" : "In most healthcare systems, third-party payers fund the costs for patients admitted to hospital for Clostridium difficile infection (CDI) whereas, for CDI cases arising as complications of hospitalization, not all related costs are refundable to the hospital. We therefore aimed to critically review and categorize hospital costs and length of hospital stay (LOS) attributable to Clostridium difficile infection and to investigate the economic burden associated with it. A comprehensive literature review selected papers describing the costs and LOS for hospitalized patients as outcomes of CDI, following the use of statisticsto identify costs and LOS solely attributable to CDI. Twenty-four studies were selected. Estimated attributable costs, all ranges expressed in US dollars, were $6,774-$10,212 for CDI requiring admission, $2,992-$29,000 for hospital-acquired CDI, and $2,454-$12,850 where no categorization was made. The ranges for LOS values were 5-13.6, 2.7-21.3, and 2.8-17.9 days, respectively. The categorization of CDI attributable costs allows budget holders to anticipate the cost per CDI case, a perspective that should enrich the design of appropriate incentives for the various budget holders to invest in prevention so that CDI prevention is optimized globally. ?? 2014 The Healthcare Infection Society.", "author" : [ { "dropping-particle" : "", "family" : "Gabriel", "given" : "L.", "non-dropping-particle" : "", "parse-names" : false, "suffix" : "" }, { "dropping-particle" : "", "family" : "Beriot-Mathiot", "given" : "A.", "non-dropping-particle" : "", "parse-names" : false, "suffix" : "" } ], "container-title" : "Journal of Hospital Infection", "id" : "ITEM-3", "issue" : "1", "issued" : { "date-parts" : [ [ "2014" ] ] }, "page" : "12-21", "publisher" : "Elsevier Ltd", "title" : "Hospitalization stay and costs attributable to Clostridium difficile infection: A critical review", "type" : "article-journal", "volume" : "88" }, "uris" : [ "http://www.mendeley.com/documents/?uuid=4cff00f0-7c90-4a16-9e07-102871cb16ae" ] } ], "mendeley" : { "formattedCitation" : "\\autocite{Gabriel2014,Ghantoji2010,Zhang2016}", "plainTextFormattedCitation" : "\\autocite{Gabriel2014,Ghantoji2010,Zhang2016}", "previouslyFormattedCitation" : "&lt;sup&gt;4\u20136&lt;/sup&gt;" }, "properties" : { "noteIndex" : 0 }, "schema" : "https://github.com/citation-style-language/schema/raw/master/csl-citation.json" }</w:instrText>
      </w:r>
      <w:r w:rsidR="000D24C8">
        <w:fldChar w:fldCharType="separate"/>
      </w:r>
      <w:r w:rsidR="00717812" w:rsidRPr="00717812">
        <w:rPr>
          <w:noProof/>
        </w:rPr>
        <w:t>\autocite{Gabriel2014,Ghantoji2010,Zhang2016}</w:t>
      </w:r>
      <w:r w:rsidR="000D24C8">
        <w:fldChar w:fldCharType="end"/>
      </w:r>
      <w:r w:rsidR="000D24C8">
        <w:t xml:space="preserve">  </w:t>
      </w:r>
    </w:p>
    <w:p w14:paraId="2C15FA9F" w14:textId="5895A6F9" w:rsidR="00336D49" w:rsidRDefault="00C16B2C" w:rsidP="00556E30">
      <w:pPr>
        <w:ind w:firstLine="720"/>
      </w:pPr>
      <w:r>
        <w:t>To our knowledge, this is the first study th</w:t>
      </w:r>
      <w:r w:rsidR="00747511">
        <w:t xml:space="preserve">at </w:t>
      </w:r>
      <w:r w:rsidR="00A54CB3">
        <w:t xml:space="preserve">uses </w:t>
      </w:r>
      <w:r>
        <w:t xml:space="preserve">machine learning </w:t>
      </w:r>
      <w:r w:rsidR="0039653E">
        <w:t>on uncurated EMR data</w:t>
      </w:r>
      <w:r>
        <w:t xml:space="preserve"> to estimate </w:t>
      </w:r>
      <w:r w:rsidR="009916F1">
        <w:t>the</w:t>
      </w:r>
      <w:r w:rsidR="003647AF">
        <w:t xml:space="preserve"> local</w:t>
      </w:r>
      <w:r w:rsidR="000C7B47">
        <w:t xml:space="preserve"> </w:t>
      </w:r>
      <w:r w:rsidR="008A6540">
        <w:t>cost</w:t>
      </w:r>
      <w:r w:rsidR="00DB60E6">
        <w:t xml:space="preserve"> </w:t>
      </w:r>
      <w:r>
        <w:t>of CDI</w:t>
      </w:r>
      <w:r w:rsidR="00AC705C">
        <w:t>.</w:t>
      </w:r>
      <w:r w:rsidR="00A258FB">
        <w:t xml:space="preserve"> Our models of </w:t>
      </w:r>
      <w:r w:rsidR="00955BF3">
        <w:t xml:space="preserve">CDI </w:t>
      </w:r>
      <w:r w:rsidR="00A258FB">
        <w:t xml:space="preserve">risk </w:t>
      </w:r>
      <w:r w:rsidR="00B32493">
        <w:t>performed</w:t>
      </w:r>
      <w:r w:rsidR="00A258FB">
        <w:t xml:space="preserve"> </w:t>
      </w:r>
      <w:r w:rsidR="002A5C37">
        <w:t>on par with</w:t>
      </w:r>
      <w:r w:rsidR="00BD6CF5">
        <w:t xml:space="preserve"> </w:t>
      </w:r>
      <w:r w:rsidR="00A258FB">
        <w:t xml:space="preserve">prior </w:t>
      </w:r>
      <w:r w:rsidR="00143080">
        <w:t>models</w:t>
      </w:r>
      <w:r w:rsidR="000739FA">
        <w:t xml:space="preserve"> </w:t>
      </w:r>
      <w:r w:rsidR="00A67B19">
        <w:t>fitted to</w:t>
      </w:r>
      <w:r w:rsidR="000739FA">
        <w:t xml:space="preserve"> </w:t>
      </w:r>
      <w:r w:rsidR="00361F16">
        <w:t xml:space="preserve">lower-dimensional </w:t>
      </w:r>
      <w:r w:rsidR="00A67B19">
        <w:t>data</w:t>
      </w:r>
      <w:r w:rsidR="00A258FB">
        <w:t>.</w:t>
      </w:r>
      <w:r w:rsidR="00A258FB">
        <w:fldChar w:fldCharType="begin" w:fldLock="1"/>
      </w:r>
      <w:r w:rsidR="00717812">
        <w:instrText>ADDIN CSL_CITATION { "citationItems" : [ { "id" : "ITEM-1", "itemData" : { "DOI" : "10.1093/ofid/ofu045", "author" : [ { "dropping-particle" : "", "family" : "Wiens", "given" : "Jenna", "non-dropping-particle" : "", "parse-names" : false, "suffix" : "" }, { "dropping-particle" : "", "family" : "Campbell", "given" : "WN", "non-dropping-particle" : "", "parse-names" : false, "suffix" : "" } ], "container-title" : "Open Forum Infectious Diseases", "id" : "ITEM-1", "issue" : "2", "issued" : { "date-parts" : [ [ "2014" ] ] }, "page" : "1-9", "title" : "Learning Data-Driven Patient Risk Stratification Models for Clostridium difficile", "type" : "article-journal", "volume" : "1" }, "uris" : [ "http://www.mendeley.com/documents/?uuid=1be90483-7594-4ef3-a0a1-92457eeca6f0" ] }, { "id" : "ITEM-2", "itemData" : { "DOI" : "10.1086/658944", "ISSN" : "1559-6834", "PMID" : "21460487", "abstract" : "OBJECTIVE: To develop and validate a risk prediction model that could identify patients at high risk for Clostridium difficile infection (CDI) before they develop disease.\\n\\nDESIGN AND SETTING: Retrospective cohort study in a tertiary care medical center.\\n\\nPATIENTS: Patients admitted to the hospital for at least 48 hours during the calendar year 2003.\\n\\nMETHODS: Data were collected electronically from the hospital's Medical Informatics database and analyzed with logistic regression to determine variables that best predicted patients' risk for development of CDI. Model discrimination and calibration were calculated. The model was bootstrapped 500 times to validate the predictive accuracy. A receiver operating characteristic curve was calculated to evaluate potential risk cutoffs.\\n\\nRESULTS: A total of 35,350 admitted patients, including 329 with CDI, were studied. Variables in the risk prediction model were age, CDI pressure, times admitted to hospital in the previous 60 days, modified Acute Physiology Score, days of treatment with high-risk antibiotics, whether albumin level was low, admission to an intensive care unit, and receipt of laxatives, gastric acid suppressors, or antimotility drugs. The calibration and discrimination of the model were very good to excellent (C index, 0.88; Brier score, 0.009).\\n\\nCONCLUSIONS: The CDI risk prediction model performed well. Further study is needed to determine whether it could be used in a clinical setting to prevent CDI-associated outcomes and reduce costs.", "author" : [ { "dropping-particle" : "", "family" : "Dubberke", "given" : "Erik R", "non-dropping-particle" : "", "parse-names" : false, "suffix" : "" }, { "dropping-particle" : "", "family" : "Yan", "given" : "Yan", "non-dropping-particle" : "", "parse-names" : false, "suffix" : "" }, { "dropping-particle" : "", "family" : "Reske", "given" : "Kimberly A", "non-dropping-particle" : "", "parse-names" : false, "suffix" : "" }, { "dropping-particle" : "", "family" : "Butler", "given" : "Anne M", "non-dropping-particle" : "", "parse-names" : false, "suffix" : "" }, { "dropping-particle" : "", "family" : "Doherty", "given" : "Joshua", "non-dropping-particle" : "", "parse-names" : false, "suffix" : "" }, { "dropping-particle" : "", "family" : "Pham", "given" : "Victor", "non-dropping-particle" : "", "parse-names" : false, "suffix" : "" }, { "dropping-particle" : "", "family" : "Fraser", "given" : "Victoria J", "non-dropping-particle" : "", "parse-names" : false, "suffix" : "" } ], "container-title" : "Infection control and hospital epidemiology", "id" : "ITEM-2", "issue" : "4", "issued" : { "date-parts" : [ [ "2011" ] ] }, "page" : "360-6", "title" : "Development and validation of a Clostridium difficile infection risk prediction model.", "type" : "article-journal", "volume" : "32" }, "uris" : [ "http://www.mendeley.com/documents/?uuid=020e337c-01f5-4ba5-80e1-2273f899898f" ] }, { "id" : "ITEM-3", "itemData" : { "DOI" : "10.1016/j.jhin.2008.11.017", "ISBN" : "0195-6701 (Print)\\r0195-6701 (Linking)", "ISSN" : "01956701", "PMID" : "19162374", "abstract" : "This study describes the development and testing of an assessment tool to predict the risk of patients developing Clostridium difficile-associated disease (CDAD). The three phases of the study include the development of the tool, prospective testing of the validity of the tool using 1468 patients in a medical assessment unit and external retrospective testing using data from 29 425 patients. In the first phase of the study, receiver operating characteristic (ROC) analysis identified the Waterlow assessment score as having the ability to predict CDAD (area under the curve: 0.827). The Waterlow tool was then tested prospectively with 1468 patients admitted to a medical assessment unit. A total of 1385 patients (94%) had a Waterlow score &lt;20 and 83 patients (6%) had a Waterlow score of \u226520. After a three-month follow-up, six patients in the low Waterlow score group developed CDAD (0.4%) and 14 patients in the high score group developed CDAD (17%). The sensitivity and specificity of the Waterlow score to predict the risk of developing CDAD were 70% and 95%, respectively. Similar results were obtained when the tool was tested retrospectively on a large external patient data set. The Waterlow score appears to predict patients' risk of developing CDAD and although it did not identify all cases, it highlighted a small group of patients who had a disproportionately large number of CDAD cases. The Waterlow score can be used to target patients most at risk of developing CDAD. \u00a9 2008 The Hospital Infection Society.", "author" : [ { "dropping-particle" : "", "family" : "Tanner", "given" : "J.", "non-dropping-particle" : "", "parse-names" : false, "suffix" : "" }, { "dropping-particle" : "", "family" : "Khan", "given" : "D.", "non-dropping-particle" : "", "parse-names" : false, "suffix" : "" }, { "dropping-particle" : "", "family" : "Anthony", "given" : "D.", "non-dropping-particle" : "", "parse-names" : false, "suffix" : "" }, { "dropping-particle" : "", "family" : "Paton", "given" : "J.", "non-dropping-particle" : "", "parse-names" : false, "suffix" : "" } ], "container-title" : "Journal of Hospital Infection", "id" : "ITEM-3", "issue" : "3", "issued" : { "date-parts" : [ [ "2009" ] ] }, "page" : "239-244", "publisher" : "Elsevier Ltd", "title" : "Waterlow score to predict patients at risk of developing Clostridium difficile-associated disease", "type" : "article-journal", "volume" : "71" }, "uris" : [ "http://www.mendeley.com/documents/?uuid=cc6fad91-3f28-4a03-b332-dd3e90b36fc4" ] } ], "mendeley" : { "formattedCitation" : "\\autocite{Dubberke2011,Tanner2009,Wiens2014}", "plainTextFormattedCitation" : "\\autocite{Dubberke2011,Tanner2009,Wiens2014}", "previouslyFormattedCitation" : "&lt;sup&gt;23,37,38&lt;/sup&gt;" }, "properties" : { "noteIndex" : 0 }, "schema" : "https://github.com/citation-style-language/schema/raw/master/csl-citation.json" }</w:instrText>
      </w:r>
      <w:r w:rsidR="00A258FB">
        <w:fldChar w:fldCharType="separate"/>
      </w:r>
      <w:r w:rsidR="00717812" w:rsidRPr="00717812">
        <w:rPr>
          <w:noProof/>
        </w:rPr>
        <w:t>\autocite{Dubberke2011,Tanner2009,Wiens2014}</w:t>
      </w:r>
      <w:r w:rsidR="00A258FB">
        <w:fldChar w:fldCharType="end"/>
      </w:r>
      <w:r w:rsidR="004379E9">
        <w:t xml:space="preserve"> Since </w:t>
      </w:r>
      <w:r w:rsidR="002A4B7D">
        <w:t>our</w:t>
      </w:r>
      <w:r w:rsidR="00964C52">
        <w:t xml:space="preserve"> model</w:t>
      </w:r>
      <w:r w:rsidR="000D24C8">
        <w:t>s</w:t>
      </w:r>
      <w:r w:rsidR="00F53992">
        <w:t xml:space="preserve"> </w:t>
      </w:r>
      <w:r w:rsidR="000D24C8">
        <w:t>are</w:t>
      </w:r>
      <w:r w:rsidR="007065E1">
        <w:t xml:space="preserve"> based </w:t>
      </w:r>
      <w:r w:rsidR="00966798">
        <w:t xml:space="preserve">on </w:t>
      </w:r>
      <w:r w:rsidR="003421A3">
        <w:t xml:space="preserve">tens of </w:t>
      </w:r>
      <w:r w:rsidR="009A00B5">
        <w:t>thousands of</w:t>
      </w:r>
      <w:r w:rsidR="00362AA8">
        <w:t xml:space="preserve"> </w:t>
      </w:r>
      <w:r w:rsidR="007065E1">
        <w:t xml:space="preserve">structured </w:t>
      </w:r>
      <w:r w:rsidR="00184FD7">
        <w:t>fields</w:t>
      </w:r>
      <w:r w:rsidR="007065E1">
        <w:t xml:space="preserve"> in </w:t>
      </w:r>
      <w:r w:rsidR="00CF4CA7">
        <w:t>the EMR</w:t>
      </w:r>
      <w:r w:rsidR="000D24C8">
        <w:t xml:space="preserve"> that require</w:t>
      </w:r>
      <w:r w:rsidR="00CF4CA7">
        <w:t xml:space="preserve"> </w:t>
      </w:r>
      <w:r w:rsidR="00222901">
        <w:t>n</w:t>
      </w:r>
      <w:r w:rsidR="000D24C8">
        <w:t>either</w:t>
      </w:r>
      <w:r w:rsidR="00222901">
        <w:t xml:space="preserve"> </w:t>
      </w:r>
      <w:r w:rsidR="004C748A">
        <w:t xml:space="preserve">chart review </w:t>
      </w:r>
      <w:r w:rsidR="000D24C8">
        <w:t>n</w:t>
      </w:r>
      <w:r w:rsidR="004C748A">
        <w:t>or</w:t>
      </w:r>
      <w:r w:rsidR="006B7A87">
        <w:t xml:space="preserve"> manual</w:t>
      </w:r>
      <w:r w:rsidR="004C748A">
        <w:t xml:space="preserve"> </w:t>
      </w:r>
      <w:r w:rsidR="00222901">
        <w:t xml:space="preserve">curation </w:t>
      </w:r>
      <w:r w:rsidR="00234189">
        <w:t>beyond</w:t>
      </w:r>
      <w:r w:rsidR="00176CE8">
        <w:t xml:space="preserve"> masking </w:t>
      </w:r>
      <w:r w:rsidR="00FD5D5A">
        <w:t>known</w:t>
      </w:r>
      <w:r w:rsidR="004752EE">
        <w:t xml:space="preserve"> </w:t>
      </w:r>
      <w:r w:rsidR="00312874">
        <w:t xml:space="preserve">CDI-related </w:t>
      </w:r>
      <w:r w:rsidR="0064145A">
        <w:t>effects</w:t>
      </w:r>
      <w:r w:rsidR="002E3748">
        <w:t xml:space="preserve">, </w:t>
      </w:r>
      <w:r w:rsidR="002C0D06">
        <w:t>re-analysis of</w:t>
      </w:r>
      <w:r w:rsidR="00E26853">
        <w:t xml:space="preserve"> </w:t>
      </w:r>
      <w:r w:rsidR="001505AF">
        <w:t>future</w:t>
      </w:r>
      <w:r w:rsidR="00222901">
        <w:t xml:space="preserve"> data</w:t>
      </w:r>
      <w:r w:rsidR="00AA3C0D">
        <w:t xml:space="preserve"> </w:t>
      </w:r>
      <w:r w:rsidR="00970AE2">
        <w:t xml:space="preserve">is </w:t>
      </w:r>
      <w:r w:rsidR="00B22905">
        <w:t>inexpensive</w:t>
      </w:r>
      <w:r w:rsidR="008B3838">
        <w:t>. S</w:t>
      </w:r>
      <w:r w:rsidR="00EC4099">
        <w:t xml:space="preserve">tarting from exported </w:t>
      </w:r>
      <w:r w:rsidR="005A2562">
        <w:t>visit data</w:t>
      </w:r>
      <w:r w:rsidR="00EC4099">
        <w:t xml:space="preserve">, </w:t>
      </w:r>
      <w:r w:rsidR="00E76DB9">
        <w:t xml:space="preserve">the entire analysis runs in </w:t>
      </w:r>
      <w:r w:rsidR="00B44261">
        <w:t xml:space="preserve">several </w:t>
      </w:r>
      <w:r w:rsidR="001505AF">
        <w:t xml:space="preserve">hours on </w:t>
      </w:r>
      <w:r w:rsidR="007E0B9E">
        <w:t xml:space="preserve">standard desktop </w:t>
      </w:r>
      <w:r w:rsidR="001505AF">
        <w:t>computers</w:t>
      </w:r>
      <w:r w:rsidR="007E0B9E">
        <w:t>.</w:t>
      </w:r>
      <w:r w:rsidR="00AA20AC">
        <w:t xml:space="preserve"> </w:t>
      </w:r>
      <w:r w:rsidR="00BA603A">
        <w:t>Therefore,</w:t>
      </w:r>
      <w:r w:rsidR="00AA20AC">
        <w:t xml:space="preserve"> the effect</w:t>
      </w:r>
      <w:r w:rsidR="00941EED">
        <w:t>s</w:t>
      </w:r>
      <w:r w:rsidR="00AA20AC">
        <w:t xml:space="preserve"> </w:t>
      </w:r>
      <w:r w:rsidR="00505D16">
        <w:t xml:space="preserve">of new </w:t>
      </w:r>
      <w:r w:rsidR="00867089">
        <w:t>intervention</w:t>
      </w:r>
      <w:r w:rsidR="00505D16">
        <w:t>s</w:t>
      </w:r>
      <w:r w:rsidR="00AA20AC">
        <w:t xml:space="preserve"> against CDI</w:t>
      </w:r>
      <w:r w:rsidR="0046392E">
        <w:t xml:space="preserve"> can be </w:t>
      </w:r>
      <w:r w:rsidR="00832A97">
        <w:t>efficiently</w:t>
      </w:r>
      <w:r w:rsidR="002638BB">
        <w:t xml:space="preserve"> </w:t>
      </w:r>
      <w:r w:rsidR="00AA69C6">
        <w:t>monitored</w:t>
      </w:r>
      <w:r w:rsidR="00B62DF5">
        <w:t xml:space="preserve"> over time</w:t>
      </w:r>
      <w:r w:rsidR="00F16567">
        <w:t xml:space="preserve">, e.g., </w:t>
      </w:r>
      <w:r w:rsidR="00BD7AD8">
        <w:t xml:space="preserve">continually </w:t>
      </w:r>
      <w:r w:rsidR="00234189">
        <w:t>test</w:t>
      </w:r>
      <w:r w:rsidR="00F16567">
        <w:t>ing</w:t>
      </w:r>
      <w:r w:rsidR="00234189">
        <w:t xml:space="preserve"> </w:t>
      </w:r>
      <w:r w:rsidR="00A77081">
        <w:t>whether</w:t>
      </w:r>
      <w:r w:rsidR="0046392E">
        <w:t xml:space="preserve"> </w:t>
      </w:r>
      <w:r w:rsidR="00BC2E69">
        <w:t>new</w:t>
      </w:r>
      <w:r w:rsidR="00A77081">
        <w:t xml:space="preserve"> </w:t>
      </w:r>
      <w:r w:rsidR="00BC2E69">
        <w:t>treatment</w:t>
      </w:r>
      <w:r w:rsidR="004912C8">
        <w:t>s</w:t>
      </w:r>
      <w:r w:rsidR="00BC2E69">
        <w:t xml:space="preserve"> </w:t>
      </w:r>
      <w:r w:rsidR="0046392E">
        <w:t>actual</w:t>
      </w:r>
      <w:r w:rsidR="00336D49">
        <w:t xml:space="preserve">ly lower the </w:t>
      </w:r>
      <w:r w:rsidR="00234189">
        <w:t xml:space="preserve">CDI-associated </w:t>
      </w:r>
      <w:r w:rsidR="00336D49">
        <w:t>LOS</w:t>
      </w:r>
      <w:r w:rsidR="00F258E9">
        <w:t xml:space="preserve"> </w:t>
      </w:r>
      <w:r w:rsidR="00336D49">
        <w:t>or</w:t>
      </w:r>
      <w:r w:rsidR="008220F6">
        <w:t xml:space="preserve"> </w:t>
      </w:r>
      <w:r w:rsidR="00F1722E">
        <w:t>quantify</w:t>
      </w:r>
      <w:r w:rsidR="00F16567">
        <w:t>ing</w:t>
      </w:r>
      <w:r w:rsidR="00107DA1">
        <w:t xml:space="preserve"> </w:t>
      </w:r>
      <w:r w:rsidR="00387444">
        <w:t>cost</w:t>
      </w:r>
      <w:r w:rsidR="00336D49">
        <w:t xml:space="preserve"> savings</w:t>
      </w:r>
      <w:r w:rsidR="00CA7F16">
        <w:t xml:space="preserve"> </w:t>
      </w:r>
      <w:r w:rsidR="00234189">
        <w:t xml:space="preserve">of new preventive strategies that </w:t>
      </w:r>
      <w:r w:rsidR="001362D9">
        <w:t>decrease</w:t>
      </w:r>
      <w:r w:rsidR="00153D6D">
        <w:t xml:space="preserve"> CDI </w:t>
      </w:r>
      <w:r w:rsidR="00234189">
        <w:t>incidence</w:t>
      </w:r>
      <w:r w:rsidR="00336D49">
        <w:t xml:space="preserve">. </w:t>
      </w:r>
      <w:r w:rsidR="009F03BF">
        <w:t>C</w:t>
      </w:r>
      <w:r w:rsidR="00336D49">
        <w:t xml:space="preserve">hanges in LOS can be extrapolated to </w:t>
      </w:r>
      <w:r w:rsidR="006D31E8">
        <w:t>approximate</w:t>
      </w:r>
      <w:r w:rsidR="00336D49">
        <w:t xml:space="preserve"> economic costs by multiplying by the </w:t>
      </w:r>
      <w:r w:rsidR="00BE011E">
        <w:t>average</w:t>
      </w:r>
      <w:r w:rsidR="00336D49">
        <w:t xml:space="preserve"> cost of </w:t>
      </w:r>
      <w:r w:rsidR="008F66F4">
        <w:lastRenderedPageBreak/>
        <w:t xml:space="preserve">extra </w:t>
      </w:r>
      <w:r w:rsidR="0084770B">
        <w:t>inpatient-</w:t>
      </w:r>
      <w:r w:rsidR="00336D49">
        <w:t>day</w:t>
      </w:r>
      <w:r w:rsidR="005A23A3">
        <w:t>s</w:t>
      </w:r>
      <w:r w:rsidR="00234189">
        <w:t xml:space="preserve"> </w:t>
      </w:r>
      <w:r w:rsidR="008E5335">
        <w:t xml:space="preserve">as </w:t>
      </w:r>
      <w:r w:rsidR="00336D49">
        <w:t xml:space="preserve">LOS is the </w:t>
      </w:r>
      <w:r w:rsidR="00371BFB">
        <w:t xml:space="preserve">main </w:t>
      </w:r>
      <w:r w:rsidR="009B37B9">
        <w:t xml:space="preserve">contributor </w:t>
      </w:r>
      <w:r w:rsidR="008847C3">
        <w:t xml:space="preserve">to </w:t>
      </w:r>
      <w:r w:rsidR="00344DA1">
        <w:t>CDI’s cost</w:t>
      </w:r>
      <w:r w:rsidR="00660C8E">
        <w:t>.</w:t>
      </w:r>
      <w:r w:rsidR="009734CE">
        <w:fldChar w:fldCharType="begin" w:fldLock="1"/>
      </w:r>
      <w:r w:rsidR="00717812">
        <w:instrText>ADDIN CSL_CITATION { "citationItems" : [ { "id" : "ITEM-1", "itemData" : { "DOI" : "10.1001/jamainternmed.2013.9763", "ISBN" : "2168-6114", "ISSN" : "2168-6114", "PMID" : "23999949", "abstract" : "IMPORTANCE: Health care-associated infections (HAIs) account for a large proportion of the harms caused by health care and are associated with high costs. Better evaluation of the costs of these infections could help providers and payers to justify investing in prevention.\\n\\nOBJECTIVE: To estimate costs associated with the most significant and targetable HAIs.\\n\\nDATA SOURCES: For estimation of attributable costs, we conducted a systematic review of the literature using PubMed for the years 1986 through April 2013. For HAI incidence estimates, we used the National Healthcare Safety Network of the Centers for Disease Control and Prevention (CDC).\\n\\nSTUDY SELECTION: Studies performed outside the United States were excluded. Inclusion criteria included a robust method of comparison using a matched control group or an appropriate regression strategy, generalizable populations typical of inpatient wards and critical care units, methodologic consistency with CDC definitions, and soundness of handling economic outcomes.\\n\\nDATA EXTRACTION AND SYNTHESIS: Three review cycles were completed, with the final iteration carried out from July 2011 to April 2013. Selected publications underwent a secondary review by the research team.\\n\\nMAIN OUTCOMES AND MEASURES: Costs, inflated to 2012 US dollars.\\n\\nRESULTS: Using Monte Carlo simulation, we generated point estimates and 95% CIs for attributable costs and length of hospital stay. On a per-case basis, central line-associated bloodstream infections were found to be the most costly HAIs at $45,814 (95% CI, $30,919-$65,245), followed by ventilator-associated pneumonia at $40,144 (95% CI, $36,286-$44,220), surgical site infections at $20,785 (95% CI, $18,902-$22,667), Clostridium difficile infection at $11,285 (95% CI, $9118-$13,574), and catheter-associated urinary tract infections at $896 (95% CI, $603-$1189). The total annual costs for the 5 major infections were $9.8 billion (95% CI, $8.3-$11.5 billion), with surgical site infections contributing the most to overall costs (33.7% of the total), followed by ventilator-associated pneumonia (31.6%), central line-associated bloodstream infections (18.9%), C difficile infections (15.4%), and catheter-associated urinary tract infections (&lt;1%).\\n\\nCONCLUSIONS AND RELEVANCE: While quality improvement initiatives have decreased HAI incidence and costs, much more remains to be done. As hospitals realize savings from prevention of these complications under payment reforms, the\u2026", "author" : [ { "dropping-particle" : "", "family" : "Zimlichman", "given" : "Eyal", "non-dropping-particle" : "", "parse-names" : false, "suffix" : "" }, { "dropping-particle" : "", "family" : "Henderson", "given" : "Daniel", "non-dropping-particle" : "", "parse-names" : false, "suffix" : "" }, { "dropping-particle" : "", "family" : "Tamir", "given" : "Orly", "non-dropping-particle" : "", "parse-names" : false, "suffix" : "" }, { "dropping-particle" : "", "family" : "Franz", "given" : "Calvin", "non-dropping-particle" : "", "parse-names" : false, "suffix" : "" }, { "dropping-particle" : "", "family" : "Song", "given" : "Peter", "non-dropping-particle" : "", "parse-names" : false, "suffix" : "" }, { "dropping-particle" : "", "family" : "Yamin", "given" : "Cyrus K.", "non-dropping-particle" : "", "parse-names" : false, "suffix" : "" }, { "dropping-particle" : "", "family" : "Keohane", "given" : "Carol", "non-dropping-particle" : "", "parse-names" : false, "suffix" : "" }, { "dropping-particle" : "", "family" : "Denham", "given" : "Charles R.", "non-dropping-particle" : "", "parse-names" : false, "suffix" : "" }, { "dropping-particle" : "", "family" : "Bates", "given" : "David W.", "non-dropping-particle" : "", "parse-names" : false, "suffix" : "" } ], "container-title" : "JAMA internal medicine", "id" : "ITEM-1", "issue" : "22", "issued" : { "date-parts" : [ [ "2013" ] ] }, "page" : "2039-46", "title" : "Health care-associated infections: a meta-analysis of costs and financial impact on the US health care system.", "type" : "article-journal", "volume" : "173" }, "uris" : [ "http://www.mendeley.com/documents/?uuid=c3782faa-a896-4aff-bdab-e8997d58b765" ] }, { "id" : "ITEM-2", "itemData" : { "DOI" : "10.1016/S0195-6701(96)90122-X", "ISBN" : "0195-6701", "ISSN" : "0195-6701", "PMID" : "8880547", "abstract" : "Clostridium difficile infection has become endemic in many hospitals and yet few data on the associated costs of such cases are available. We prospectively followed 50 consecutive cases of C. difficile infection and 92 control patients, who were admitted to the same geriatric wards within 72 h of the cases. Cases and controls had similar age, sex and major diagnosis distributions. Cases stayed significantly longer (mean 21.3 days, median 20.5 days; P &lt; 0.001) in hospital than controls, including an average 14 days in a side room. Diarrhoea developed in cases on average 10.8 days after admission, which, when compared with a mean duration of stay for controls of 25.2 days, implies that C. difficile infection caused an increased duration of stay, as opposed to infection occurring because of longer residence. There was a significantly higher death rate in cases compared with controls (P &lt; 0.01). Antibiotic treatment of C. difficile infection cost an average of Pounds 47 per case. The average number of laboratory investigations per day was similar for cases and controls, but the increased length of stay meant an extra cost for tests of approximately Pounds 210 per case. Assuming hotel costs of Pounds 150 (Pounds 200) per day stay (in a side room), 94% of the additional costs associated with C. difficile infection were due to increased duration of stay (Pounds 3850). The total identifiable increased cost of C. difficile infection was, therefore, in excess of Pounds 4000 per case. Such high costs can be used to justify expenditure on personnel and/or other control measures to reduce the incidence of this hospital-acquired infection.", "author" : [ { "dropping-particle" : "", "family" : "Wilcox", "given" : "M H", "non-dropping-particle" : "", "parse-names" : false, "suffix" : "" }, { "dropping-particle" : "", "family" : "Cunniffe", "given" : "J G", "non-dropping-particle" : "", "parse-names" : false, "suffix" : "" }, { "dropping-particle" : "", "family" : "Trundle", "given" : "C", "non-dropping-particle" : "", "parse-names" : false, "suffix" : "" }, { "dropping-particle" : "", "family" : "Redpath", "given" : "C", "non-dropping-particle" : "", "parse-names" : false, "suffix" : "" } ], "container-title" : "The Journal of hospital infection", "id" : "ITEM-2", "issue" : "1", "issued" : { "date-parts" : [ [ "1996" ] ] }, "page" : "23-30", "title" : "Financial burden of hospital-acquired Clostridium difficile infection.", "type" : "article-journal", "volume" : "34" }, "uris" : [ "http://www.mendeley.com/documents/?uuid=fb4c33e6-57cb-4561-89ce-59c9637c9e2b" ] }, { "id" : "ITEM-3", "itemData" : { "DOI" : "10.1111/j.1469-0691.2011.03571.x", "ISBN" : "1469-0691 (Electronic)\\r1198-743X (Linking)", "ISSN" : "1198743X", "PMID" : "21668576", "abstract" : "Although Clostridium difficile (C. difficile) is the leading cause of infectious diarrhoea in hospitalized patients, the economic burden of this major nosocomial pathogen for hospitals, third-party payers and society remains unclear. We developed an economic computer simulation model to determine the costs attributable to healthcare-acquired C. difficile infection (CDI) from the hospital, third-party payer and societal perspectives. Sensitivity analyses explored the effects of varying the cost of hospitalization, C. difficile-attributable length of stay, and the probability of initial and secondary recurrences. The median cost of a case ranged from $9179 to $11 456 from the hospital perspective, $8932 to $11 679 from the third-party payor perspective, and $13 310 to $16 464 from the societal perspective. Most of the costs incurred were accrued during a patient's primary CDI episode. Hospitals with an incidence of 4.1 CDI cases per 100 000 discharges would incur costs &gt;/=$3.2 million (hospital perspective); an incidence of 10.5 would lead to costs &gt;/=$30.6 million. Our model suggests that the annual US economic burden of CDI would be &gt;/=$496 million (hospital perspective), &gt;/=$547 million (third-party payer perspective) and &gt;/=$796 million (societal perspective). Our results show that C. difficile infection is indeed costly, not only to third-party payers and the hospital, but to society as well. These results are consistent with current literature citing C. difficile as a costly disease.", "author" : [ { "dropping-particle" : "", "family" : "McGlone", "given" : "S. M.", "non-dropping-particle" : "", "parse-names" : false, "suffix" : "" }, { "dropping-particle" : "", "family" : "Bailey", "given" : "R. R.", "non-dropping-particle" : "", "parse-names" : false, "suffix" : "" }, { "dropping-particle" : "", "family" : "Zimmer", "given" : "S. M.", "non-dropping-particle" : "", "parse-names" : false, "suffix" : "" }, { "dropping-particle" : "", "family" : "Popovich", "given" : "M. J.", "non-dropping-particle" : "", "parse-names" : false, "suffix" : "" }, { "dropping-particle" : "", "family" : "Tian", "given" : "Y.", "non-dropping-particle" : "", "parse-names" : false, "suffix" : "" }, { "dropping-particle" : "", "family" : "Ufberg", "given" : "P.", "non-dropping-particle" : "", "parse-names" : false, "suffix" : "" }, { "dropping-particle" : "", "family" : "Muder", "given" : "R. R.", "non-dropping-particle" : "", "parse-names" : false, "suffix" : "" }, { "dropping-particle" : "", "family" : "Lee", "given" : "B. Y.", "non-dropping-particle" : "", "parse-names" : false, "suffix" : "" } ], "container-title" : "Clinical Microbiology and Infection", "id" : "ITEM-3", "issue" : "3", "issued" : { "date-parts" : [ [ "2012" ] ] }, "page" : "282-289", "publisher" : "European Society of Clinical Infectious Diseases", "title" : "The economic burden of Clostridium difficile", "type" : "article-journal", "volume" : "18" }, "uris" : [ "http://www.mendeley.com/documents/?uuid=9da019eb-34a9-4776-a37b-9b8820273ef3" ] }, { "id" : "ITEM-4", "itemData" : { "DOI" : "10.1086/651110", "ISBN" : "1537-6591 (Electronic)\r1058-4838 (Linking)", "ISSN" : "1537-6591", "PMID" : "20178419", "abstract" : "Monetary valuations of the economic cost of health care-associated infections (HAIs) are important for decision making and should be estimated accurately. Erroneously high estimates of costs, designed to jolt decision makers into action, may do more harm than good in the struggle to attract funding for infection control. Expectations among policy makers might be raised, and then they are disappointed when the reduction in the number of HAIs does not yield the anticipated cost saving. For this article, we critically review the field and discuss 3 questions. Why measure the cost of an HAI? What outcome should be used to measure the cost of an HAI? What is the best method for making this measurement? The aim is to encourage researchers to collect and then disseminate information that accurately guides decisions about the economic value of expanding or changing current infection control activities.", "author" : [ { "dropping-particle" : "", "family" : "Graves", "given" : "Nicholas", "non-dropping-particle" : "", "parse-names" : false, "suffix" : "" }, { "dropping-particle" : "", "family" : "Harbarth", "given" : "Stephan", "non-dropping-particle" : "", "parse-names" : false, "suffix" : "" }, { "dropping-particle" : "", "family" : "Beyersmann", "given" : "Jan", "non-dropping-particle" : "", "parse-names" : false, "suffix" : "" }, { "dropping-particle" : "", "family" : "Barnett", "given" : "Adrian", "non-dropping-particle" : "", "parse-names" : false, "suffix" : "" }, { "dropping-particle" : "", "family" : "Halton", "given" : "Kate", "non-dropping-particle" : "", "parse-names" : false, "suffix" : "" }, { "dropping-particle" : "", "family" : "Cooper", "given" : "Ben", "non-dropping-particle" : "", "parse-names" : false, "suffix" : "" } ], "container-title" : "Clinical Infectious Diseases", "id" : "ITEM-4", "issue" : "7", "issued" : { "date-parts" : [ [ "2010" ] ] }, "page" : "1017-1021", "title" : "Estimating the cost of health care-associated infections: mind your p's and q's.", "type" : "article-journal", "volume" : "50" }, "uris" : [ "http://www.mendeley.com/documents/?uuid=8ac05954-2070-4894-b8be-845b7e0918c8" ] } ], "mendeley" : { "formattedCitation" : "\\autocite{Graves2010,McGlone2012,Wilcox1996,Zimlichman2013}", "plainTextFormattedCitation" : "\\autocite{Graves2010,McGlone2012,Wilcox1996,Zimlichman2013}", "previouslyFormattedCitation" : "&lt;sup&gt;3,21,22,36&lt;/sup&gt;" }, "properties" : { "noteIndex" : 0 }, "schema" : "https://github.com/citation-style-language/schema/raw/master/csl-citation.json" }</w:instrText>
      </w:r>
      <w:r w:rsidR="009734CE">
        <w:fldChar w:fldCharType="separate"/>
      </w:r>
      <w:r w:rsidR="00717812" w:rsidRPr="00717812">
        <w:rPr>
          <w:noProof/>
        </w:rPr>
        <w:t>\autocite{Graves2010,McGlone2012,Wilcox1996,Zimlichman2013}</w:t>
      </w:r>
      <w:r w:rsidR="009734CE">
        <w:fldChar w:fldCharType="end"/>
      </w:r>
      <w:r w:rsidR="000715B1">
        <w:t xml:space="preserve"> In our dataset, using the </w:t>
      </w:r>
      <w:r w:rsidR="004B0C16">
        <w:t>time-</w:t>
      </w:r>
      <w:r w:rsidR="00AA16A9">
        <w:t xml:space="preserve">dependency </w:t>
      </w:r>
      <w:r w:rsidR="00E55AC1">
        <w:t>adjusted differences</w:t>
      </w:r>
      <w:r w:rsidR="000715B1">
        <w:t xml:space="preserve"> </w:t>
      </w:r>
      <w:r w:rsidR="00A45441">
        <w:t>in</w:t>
      </w:r>
      <w:r w:rsidR="004B0C16">
        <w:t xml:space="preserve"> LOS </w:t>
      </w:r>
      <w:r w:rsidR="000715B1">
        <w:t>of 3</w:t>
      </w:r>
      <w:r w:rsidR="006E6469">
        <w:t>·</w:t>
      </w:r>
      <w:r w:rsidR="000715B1">
        <w:t>1–3</w:t>
      </w:r>
      <w:r w:rsidR="006E6469">
        <w:t>·</w:t>
      </w:r>
      <w:r w:rsidR="000715B1">
        <w:t>3 days</w:t>
      </w:r>
      <w:r w:rsidR="00F005B2">
        <w:t xml:space="preserve"> and the national average cost</w:t>
      </w:r>
      <w:r w:rsidR="00A45441">
        <w:t xml:space="preserve"> of additional inpatient-day</w:t>
      </w:r>
      <w:r w:rsidR="00D661AA">
        <w:t>s</w:t>
      </w:r>
      <w:r w:rsidR="00A45441">
        <w:t xml:space="preserve"> for CDI cases,</w:t>
      </w:r>
      <w:r w:rsidR="009A1AFF">
        <w:fldChar w:fldCharType="begin" w:fldLock="1"/>
      </w:r>
      <w:r w:rsidR="00717812">
        <w:instrText>ADDIN CSL_CITATION { "citationItems" : [ { "id" : "ITEM-1", "itemData" : { "DOI" : "10.1001/jamainternmed.2013.9763", "ISBN" : "2168-6114", "ISSN" : "2168-6114", "PMID" : "23999949", "abstract" : "IMPORTANCE: Health care-associated infections (HAIs) account for a large proportion of the harms caused by health care and are associated with high costs. Better evaluation of the costs of these infections could help providers and payers to justify investing in prevention.\\n\\nOBJECTIVE: To estimate costs associated with the most significant and targetable HAIs.\\n\\nDATA SOURCES: For estimation of attributable costs, we conducted a systematic review of the literature using PubMed for the years 1986 through April 2013. For HAI incidence estimates, we used the National Healthcare Safety Network of the Centers for Disease Control and Prevention (CDC).\\n\\nSTUDY SELECTION: Studies performed outside the United States were excluded. Inclusion criteria included a robust method of comparison using a matched control group or an appropriate regression strategy, generalizable populations typical of inpatient wards and critical care units, methodologic consistency with CDC definitions, and soundness of handling economic outcomes.\\n\\nDATA EXTRACTION AND SYNTHESIS: Three review cycles were completed, with the final iteration carried out from July 2011 to April 2013. Selected publications underwent a secondary review by the research team.\\n\\nMAIN OUTCOMES AND MEASURES: Costs, inflated to 2012 US dollars.\\n\\nRESULTS: Using Monte Carlo simulation, we generated point estimates and 95% CIs for attributable costs and length of hospital stay. On a per-case basis, central line-associated bloodstream infections were found to be the most costly HAIs at $45,814 (95% CI, $30,919-$65,245), followed by ventilator-associated pneumonia at $40,144 (95% CI, $36,286-$44,220), surgical site infections at $20,785 (95% CI, $18,902-$22,667), Clostridium difficile infection at $11,285 (95% CI, $9118-$13,574), and catheter-associated urinary tract infections at $896 (95% CI, $603-$1189). The total annual costs for the 5 major infections were $9.8 billion (95% CI, $8.3-$11.5 billion), with surgical site infections contributing the most to overall costs (33.7% of the total), followed by ventilator-associated pneumonia (31.6%), central line-associated bloodstream infections (18.9%), C difficile infections (15.4%), and catheter-associated urinary tract infections (&lt;1%).\\n\\nCONCLUSIONS AND RELEVANCE: While quality improvement initiatives have decreased HAI incidence and costs, much more remains to be done. As hospitals realize savings from prevention of these complications under payment reforms, the\u2026", "author" : [ { "dropping-particle" : "", "family" : "Zimlichman", "given" : "Eyal", "non-dropping-particle" : "", "parse-names" : false, "suffix" : "" }, { "dropping-particle" : "", "family" : "Henderson", "given" : "Daniel", "non-dropping-particle" : "", "parse-names" : false, "suffix" : "" }, { "dropping-particle" : "", "family" : "Tamir", "given" : "Orly", "non-dropping-particle" : "", "parse-names" : false, "suffix" : "" }, { "dropping-particle" : "", "family" : "Franz", "given" : "Calvin", "non-dropping-particle" : "", "parse-names" : false, "suffix" : "" }, { "dropping-particle" : "", "family" : "Song", "given" : "Peter", "non-dropping-particle" : "", "parse-names" : false, "suffix" : "" }, { "dropping-particle" : "", "family" : "Yamin", "given" : "Cyrus K.", "non-dropping-particle" : "", "parse-names" : false, "suffix" : "" }, { "dropping-particle" : "", "family" : "Keohane", "given" : "Carol", "non-dropping-particle" : "", "parse-names" : false, "suffix" : "" }, { "dropping-particle" : "", "family" : "Denham", "given" : "Charles R.", "non-dropping-particle" : "", "parse-names" : false, "suffix" : "" }, { "dropping-particle" : "", "family" : "Bates", "given" : "David W.", "non-dropping-particle" : "", "parse-names" : false, "suffix" : "" } ], "container-title" : "JAMA internal medicine", "id" : "ITEM-1", "issue" : "22", "issued" : { "date-parts" : [ [ "2013" ] ] }, "page" : "2039-46", "title" : "Health care-associated infections: a meta-analysis of costs and financial impact on the US health care system.", "type" : "article-journal", "volume" : "173" }, "uris" : [ "http://www.mendeley.com/documents/?uuid=c3782faa-a896-4aff-bdab-e8997d58b765" ] } ], "mendeley" : { "formattedCitation" : "\\autocite{Zimlichman2013}", "plainTextFormattedCitation" : "\\autocite{Zimlichman2013}", "previouslyFormattedCitation" : "&lt;sup&gt;3&lt;/sup&gt;" }, "properties" : { "noteIndex" : 0 }, "schema" : "https://github.com/citation-style-language/schema/raw/master/csl-citation.json" }</w:instrText>
      </w:r>
      <w:r w:rsidR="009A1AFF">
        <w:fldChar w:fldCharType="separate"/>
      </w:r>
      <w:r w:rsidR="00717812" w:rsidRPr="00717812">
        <w:rPr>
          <w:noProof/>
        </w:rPr>
        <w:t>\autocite{Zimlichman2013}</w:t>
      </w:r>
      <w:r w:rsidR="009A1AFF">
        <w:fldChar w:fldCharType="end"/>
      </w:r>
      <w:r w:rsidR="00A45441">
        <w:t xml:space="preserve"> </w:t>
      </w:r>
      <w:r w:rsidR="000715B1">
        <w:t xml:space="preserve">the </w:t>
      </w:r>
      <w:r w:rsidR="00F005B2">
        <w:t xml:space="preserve">median </w:t>
      </w:r>
      <w:r w:rsidR="00AC4EA0">
        <w:t>cost</w:t>
      </w:r>
      <w:r w:rsidR="003A6209">
        <w:t xml:space="preserve"> </w:t>
      </w:r>
      <w:r w:rsidR="00223C2A">
        <w:t>associated with each</w:t>
      </w:r>
      <w:r w:rsidR="00396746">
        <w:t xml:space="preserve"> </w:t>
      </w:r>
      <w:r w:rsidR="001C4E6C">
        <w:t xml:space="preserve">case would be </w:t>
      </w:r>
      <w:r w:rsidR="00963665">
        <w:t xml:space="preserve">approximately </w:t>
      </w:r>
      <w:r w:rsidR="001C4E6C">
        <w:t>$10,</w:t>
      </w:r>
      <w:r w:rsidR="009A1AFF">
        <w:t>6</w:t>
      </w:r>
      <w:r w:rsidR="001C4E6C">
        <w:t>00</w:t>
      </w:r>
      <w:r w:rsidR="00E90D16">
        <w:t>–</w:t>
      </w:r>
      <w:r w:rsidR="001C4E6C">
        <w:t>11,300</w:t>
      </w:r>
      <w:r w:rsidR="009A1AFF">
        <w:t>;</w:t>
      </w:r>
      <w:r w:rsidR="008723B8">
        <w:t xml:space="preserve"> </w:t>
      </w:r>
      <w:r w:rsidR="00696606">
        <w:t xml:space="preserve">this is </w:t>
      </w:r>
      <w:r w:rsidR="00AB75C3">
        <w:t>substantial</w:t>
      </w:r>
      <w:r w:rsidR="008723B8">
        <w:t xml:space="preserve"> </w:t>
      </w:r>
      <w:r w:rsidR="00683A45">
        <w:t xml:space="preserve">in </w:t>
      </w:r>
      <w:r w:rsidR="00AB75C3">
        <w:t>comparison</w:t>
      </w:r>
      <w:r w:rsidR="00D90639">
        <w:t xml:space="preserve"> to </w:t>
      </w:r>
      <w:r w:rsidR="00FC7928">
        <w:t xml:space="preserve">the </w:t>
      </w:r>
      <w:r w:rsidR="00DF4B97">
        <w:t xml:space="preserve">national </w:t>
      </w:r>
      <w:r w:rsidR="008723B8">
        <w:t xml:space="preserve">average price </w:t>
      </w:r>
      <w:r w:rsidR="00546EDE">
        <w:t>fo</w:t>
      </w:r>
      <w:r w:rsidR="00FC7928">
        <w:t xml:space="preserve">r </w:t>
      </w:r>
      <w:r w:rsidR="005F69F8">
        <w:t>an</w:t>
      </w:r>
      <w:r w:rsidR="008723B8">
        <w:t xml:space="preserve"> inpatient</w:t>
      </w:r>
      <w:r w:rsidR="00EB78F6">
        <w:t xml:space="preserve"> visit</w:t>
      </w:r>
      <w:r w:rsidR="00ED472A">
        <w:t>—</w:t>
      </w:r>
      <w:r w:rsidR="005E1A30">
        <w:t>approximately</w:t>
      </w:r>
      <w:r w:rsidR="00A75948">
        <w:t xml:space="preserve"> </w:t>
      </w:r>
      <w:r w:rsidR="00BC5E4E">
        <w:t>$13,000</w:t>
      </w:r>
      <w:r w:rsidR="005E1A30">
        <w:t xml:space="preserve"> in 2011</w:t>
      </w:r>
      <w:r w:rsidR="008723B8">
        <w:t>.</w:t>
      </w:r>
      <w:r w:rsidR="008723B8">
        <w:fldChar w:fldCharType="begin" w:fldLock="1"/>
      </w:r>
      <w:r w:rsidR="00717812">
        <w:instrText>ADDIN CSL_CITATION { "citationItems" : [ { "id" : "ITEM-1", "itemData" : { "DOI" : "10.3386/w21815", "ISBN" : "9780874216561", "ISSN" : "0717-6163", "abstract" : "We use insurance claims data for 27.6 percent of individuals with private employer-sponsored insurance in the US between 2007 and 2011 to examine the variation in health spending and in hospitals\u2019 transaction prices. We document the variation in hospital prices within and across geographic areas, examine how hospital prices influence the variation in health spending on the privately insured, and analyze the factors associated with hospital price variation. Four key findings emerge. First, health care spending per privately insured beneficiary varies by a factor of three across the 306 Hospital Referral Regions (HRRs) in the US. Moreover, the correlation between total spending per privately insured beneficiary and total spending per Medicare beneficiary across HRRs is only 0.14. Second, variation in providers\u2019 transaction prices across HRRs is the primary driver of spending variation for the privately insured, whereas variation in the quantity of care provided across HRRs is the primary driver of Medicare spending variation. Consequently, extrapolating lessons on health spending from Medicare to the privately insured must be done with caution. Third, we document large dispersion in overall inpatient hospital prices and in prices for seven relatively homogenous procedures. For example, hospital prices for lower-limb MRIs vary by a factor of twelve across the nation and, on average, two-fold within HRRs. Finally, hospital prices are positively associated with indicators of hospital market power. Even after conditioning on many demand and cost factors, hospital prices in monopoly markets are 15.3 percent higher than those in markets with four or more hospitals.", "author" : [ { "dropping-particle" : "", "family" : "Cooper", "given" : "Zack", "non-dropping-particle" : "", "parse-names" : false, "suffix" : "" }, { "dropping-particle" : "", "family" : "Craig", "given" : "Stuart", "non-dropping-particle" : "", "parse-names" : false, "suffix" : "" }, { "dropping-particle" : "", "family" : "Gaynor", "given" : "Martin", "non-dropping-particle" : "", "parse-names" : false, "suffix" : "" }, { "dropping-particle" : "", "family" : "Reenen", "given" : "John", "non-dropping-particle" : "Van", "parse-names" : false, "suffix" : "" } ], "collection-title" : "NBER Working Paper", "container-title" : "NBER Working Paper", "id" : "ITEM-1", "issued" : { "date-parts" : [ [ "2015" ] ] }, "page" : "21815", "title" : "The Price Ain\u2019t Right? Hospital Prices and Health Spending on the Privately Insured", "type" : "article-journal" }, "uris" : [ "http://www.mendeley.com/documents/?uuid=812f6aad-0a9e-4376-b94d-decd3bd65a7a" ] } ], "mendeley" : { "formattedCitation" : "\\autocite{Cooper2015}", "plainTextFormattedCitation" : "\\autocite{Cooper2015}", "previouslyFormattedCitation" : "&lt;sup&gt;11&lt;/sup&gt;" }, "properties" : { "noteIndex" : 0 }, "schema" : "https://github.com/citation-style-language/schema/raw/master/csl-citation.json" }</w:instrText>
      </w:r>
      <w:r w:rsidR="008723B8">
        <w:fldChar w:fldCharType="separate"/>
      </w:r>
      <w:r w:rsidR="00717812" w:rsidRPr="00717812">
        <w:rPr>
          <w:noProof/>
        </w:rPr>
        <w:t>\autocite{Cooper2015}</w:t>
      </w:r>
      <w:r w:rsidR="008723B8">
        <w:fldChar w:fldCharType="end"/>
      </w:r>
      <w:r w:rsidR="008723B8">
        <w:t xml:space="preserve"> </w:t>
      </w:r>
      <w:r w:rsidR="00D01670">
        <w:t xml:space="preserve">Using the </w:t>
      </w:r>
      <w:r w:rsidR="00890BD7">
        <w:t xml:space="preserve">average yearly </w:t>
      </w:r>
      <w:r w:rsidR="00D01670">
        <w:t xml:space="preserve">caseload </w:t>
      </w:r>
      <w:r w:rsidR="00F07349">
        <w:t>observed in</w:t>
      </w:r>
      <w:r w:rsidR="00D01670">
        <w:t xml:space="preserve"> the dataset for </w:t>
      </w:r>
      <w:r w:rsidR="00910D1C">
        <w:t>toxin</w:t>
      </w:r>
      <w:r w:rsidR="00D2576A">
        <w:t xml:space="preserve"> assay</w:t>
      </w:r>
      <w:r w:rsidR="00910D1C">
        <w:t xml:space="preserve"> </w:t>
      </w:r>
      <w:r w:rsidR="008A6F31">
        <w:t>positive</w:t>
      </w:r>
      <w:r w:rsidR="009F241E">
        <w:t xml:space="preserve"> cases</w:t>
      </w:r>
      <w:r w:rsidR="00D01670">
        <w:t xml:space="preserve">, our figures represent an annual </w:t>
      </w:r>
      <w:r w:rsidR="00505B4A">
        <w:t>accounting cost</w:t>
      </w:r>
      <w:r w:rsidR="00D01670">
        <w:t xml:space="preserve"> to Mount Sinai of </w:t>
      </w:r>
      <w:r w:rsidR="005D5228">
        <w:t>approximately $1</w:t>
      </w:r>
      <w:r w:rsidR="00D0674C">
        <w:t>·</w:t>
      </w:r>
      <w:r w:rsidR="005D5228">
        <w:t>5</w:t>
      </w:r>
      <w:r w:rsidR="00B92CC5">
        <w:t xml:space="preserve"> </w:t>
      </w:r>
      <w:r w:rsidR="005D5228">
        <w:t>m</w:t>
      </w:r>
      <w:r w:rsidR="00B92CC5">
        <w:t>illion</w:t>
      </w:r>
      <w:r w:rsidR="005F480A">
        <w:t>, not including the opportunity cost of bed occupancy</w:t>
      </w:r>
      <w:r w:rsidR="00E01272">
        <w:t xml:space="preserve"> by CDI patients</w:t>
      </w:r>
      <w:r w:rsidR="004B7A67">
        <w:t xml:space="preserve"> </w:t>
      </w:r>
      <w:r w:rsidR="007A38BF">
        <w:t>or the</w:t>
      </w:r>
      <w:r w:rsidR="006D31E8">
        <w:t xml:space="preserve"> impact </w:t>
      </w:r>
      <w:r w:rsidR="00ED472A">
        <w:t xml:space="preserve">on </w:t>
      </w:r>
      <w:r w:rsidR="00D3004A">
        <w:t>infection control</w:t>
      </w:r>
      <w:r w:rsidR="00214669">
        <w:t xml:space="preserve"> resources</w:t>
      </w:r>
      <w:r w:rsidR="00D3004A">
        <w:t>.</w:t>
      </w:r>
      <w:r w:rsidR="00D3004A">
        <w:fldChar w:fldCharType="begin" w:fldLock="1"/>
      </w:r>
      <w:r w:rsidR="00717812">
        <w:instrText>ADDIN CSL_CITATION { "citationItems" : [ { "id" : "ITEM-1", "itemData" : { "DOI" : "10.1086/651110", "ISBN" : "1537-6591 (Electronic)\r1058-4838 (Linking)", "ISSN" : "1537-6591", "PMID" : "20178419", "abstract" : "Monetary valuations of the economic cost of health care-associated infections (HAIs) are important for decision making and should be estimated accurately. Erroneously high estimates of costs, designed to jolt decision makers into action, may do more harm than good in the struggle to attract funding for infection control. Expectations among policy makers might be raised, and then they are disappointed when the reduction in the number of HAIs does not yield the anticipated cost saving. For this article, we critically review the field and discuss 3 questions. Why measure the cost of an HAI? What outcome should be used to measure the cost of an HAI? What is the best method for making this measurement? The aim is to encourage researchers to collect and then disseminate information that accurately guides decisions about the economic value of expanding or changing current infection control activities.", "author" : [ { "dropping-particle" : "", "family" : "Graves", "given" : "Nicholas", "non-dropping-particle" : "", "parse-names" : false, "suffix" : "" }, { "dropping-particle" : "", "family" : "Harbarth", "given" : "Stephan", "non-dropping-particle" : "", "parse-names" : false, "suffix" : "" }, { "dropping-particle" : "", "family" : "Beyersmann", "given" : "Jan", "non-dropping-particle" : "", "parse-names" : false, "suffix" : "" }, { "dropping-particle" : "", "family" : "Barnett", "given" : "Adrian", "non-dropping-particle" : "", "parse-names" : false, "suffix" : "" }, { "dropping-particle" : "", "family" : "Halton", "given" : "Kate", "non-dropping-particle" : "", "parse-names" : false, "suffix" : "" }, { "dropping-particle" : "", "family" : "Cooper", "given" : "Ben", "non-dropping-particle" : "", "parse-names" : false, "suffix" : "" } ], "container-title" : "Clinical Infectious Diseases", "id" : "ITEM-1", "issue" : "7", "issued" : { "date-parts" : [ [ "2010" ] ] }, "page" : "1017-1021", "title" : "Estimating the cost of health care-associated infections: mind your p's and q's.", "type" : "article-journal", "volume" : "50" }, "uris" : [ "http://www.mendeley.com/documents/?uuid=8ac05954-2070-4894-b8be-845b7e0918c8" ] } ], "mendeley" : { "formattedCitation" : "\\autocite{Graves2010}", "plainTextFormattedCitation" : "\\autocite{Graves2010}", "previouslyFormattedCitation" : "&lt;sup&gt;36&lt;/sup&gt;" }, "properties" : { "noteIndex" : 0 }, "schema" : "https://github.com/citation-style-language/schema/raw/master/csl-citation.json" }</w:instrText>
      </w:r>
      <w:r w:rsidR="00D3004A">
        <w:fldChar w:fldCharType="separate"/>
      </w:r>
      <w:r w:rsidR="00717812" w:rsidRPr="00717812">
        <w:rPr>
          <w:noProof/>
        </w:rPr>
        <w:t>\autocite{Graves2010}</w:t>
      </w:r>
      <w:r w:rsidR="00D3004A">
        <w:fldChar w:fldCharType="end"/>
      </w:r>
      <w:r w:rsidR="003371F5">
        <w:t xml:space="preserve"> </w:t>
      </w:r>
      <w:proofErr w:type="gramStart"/>
      <w:r w:rsidR="003371F5">
        <w:t>In</w:t>
      </w:r>
      <w:proofErr w:type="gramEnd"/>
      <w:r w:rsidR="003371F5">
        <w:t xml:space="preserve"> principle, our analysis</w:t>
      </w:r>
      <w:r w:rsidR="00DD2EAE">
        <w:t xml:space="preserve"> </w:t>
      </w:r>
      <w:r w:rsidR="003371F5">
        <w:t>is</w:t>
      </w:r>
      <w:r w:rsidR="00227E66">
        <w:t xml:space="preserve"> </w:t>
      </w:r>
      <w:r w:rsidR="007444C9">
        <w:t>generalizable</w:t>
      </w:r>
      <w:r w:rsidR="00227E66">
        <w:t xml:space="preserve"> to </w:t>
      </w:r>
      <w:r w:rsidR="00DC0822">
        <w:t>any HAI where lab results</w:t>
      </w:r>
      <w:r w:rsidR="005571F1">
        <w:t xml:space="preserve"> recorded in the EMR</w:t>
      </w:r>
      <w:r w:rsidR="00DC0822">
        <w:t xml:space="preserve"> robustly reflect</w:t>
      </w:r>
      <w:r w:rsidR="00201E25">
        <w:t xml:space="preserve"> the incidence of infection</w:t>
      </w:r>
      <w:r w:rsidR="006504C8">
        <w:t>s</w:t>
      </w:r>
      <w:r w:rsidR="00DC0822">
        <w:t>.</w:t>
      </w:r>
    </w:p>
    <w:p w14:paraId="623C721D" w14:textId="751B8ED3" w:rsidR="00567DF4" w:rsidRDefault="00567DF4" w:rsidP="00556E30">
      <w:pPr>
        <w:ind w:firstLine="720"/>
      </w:pPr>
      <w:r>
        <w:t>Our study has several limitations.</w:t>
      </w:r>
      <w:r w:rsidR="00C16B2C">
        <w:t xml:space="preserve"> </w:t>
      </w:r>
      <w:r w:rsidR="002272AE">
        <w:t>T</w:t>
      </w:r>
      <w:r w:rsidR="00FC3BE7">
        <w:t>he analysis</w:t>
      </w:r>
      <w:r w:rsidR="002272AE">
        <w:t xml:space="preserve"> was designed with</w:t>
      </w:r>
      <w:r w:rsidR="00FC3BE7">
        <w:t xml:space="preserve"> conservative assumptions, preferring that </w:t>
      </w:r>
      <w:r w:rsidR="00513F26">
        <w:t xml:space="preserve">the </w:t>
      </w:r>
      <w:r w:rsidR="00FC3BE7">
        <w:t>model</w:t>
      </w:r>
      <w:r w:rsidR="00513F26">
        <w:t>s</w:t>
      </w:r>
      <w:r w:rsidR="00FC3BE7">
        <w:t xml:space="preserve"> under</w:t>
      </w:r>
      <w:r w:rsidR="002A482B">
        <w:t>estimate</w:t>
      </w:r>
      <w:r w:rsidR="00FC3BE7">
        <w:t xml:space="preserve"> rather than </w:t>
      </w:r>
      <w:r w:rsidR="002A482B">
        <w:t>overestimate</w:t>
      </w:r>
      <w:r w:rsidR="00FC3BE7">
        <w:t xml:space="preserve"> </w:t>
      </w:r>
      <w:r w:rsidR="00877DAE">
        <w:t>changes</w:t>
      </w:r>
      <w:r w:rsidR="009F04CC">
        <w:t xml:space="preserve"> associated with CDI</w:t>
      </w:r>
      <w:r w:rsidR="00FC3BE7">
        <w:t>.</w:t>
      </w:r>
      <w:r w:rsidR="00352712">
        <w:t xml:space="preserve"> For example, restricting to</w:t>
      </w:r>
      <w:r w:rsidR="00C7766B">
        <w:t xml:space="preserve"> </w:t>
      </w:r>
      <w:r w:rsidR="00C61F32">
        <w:t>one</w:t>
      </w:r>
      <w:r w:rsidR="00352712">
        <w:t xml:space="preserve"> index visit per patient </w:t>
      </w:r>
      <w:r w:rsidR="00AA3060">
        <w:t>certainly</w:t>
      </w:r>
      <w:r w:rsidR="00352712">
        <w:t xml:space="preserve"> excluded many </w:t>
      </w:r>
      <w:r w:rsidR="00FF20DA">
        <w:t>repeat visits for</w:t>
      </w:r>
      <w:r w:rsidR="00352712">
        <w:t xml:space="preserve"> recurrent CDI, which are known to incur higher costs.</w:t>
      </w:r>
      <w:r w:rsidR="00352712">
        <w:fldChar w:fldCharType="begin" w:fldLock="1"/>
      </w:r>
      <w:r w:rsidR="00717812">
        <w:instrText>ADDIN CSL_CITATION { "citationItems" : [ { "id" : "ITEM-1", "itemData" : { "DOI" : "10.1017/ice.2016.246", "ISSN" : "0899-823X", "PMID" : "27817758", "author" : [ { "dropping-particle" : "", "family" : "Rodrigues", "given" : "Rodrigo", "non-dropping-particle" : "", "parse-names" : false, "suffix" : "" }, { "dropping-particle" : "", "family" : "Barber", "given" : "Grant E.", "non-dropping-particle" : "", "parse-names" : false, "suffix" : "" }, { "dropping-particle" : "", "family" : "Ananthakrishnan", "given" : "Ashwin N.", "non-dropping-particle" : "", "parse-names" : false, "suffix" : "" } ], "container-title" : "Infection Control &amp; Hospital Epidemiology", "id" : "ITEM-1", "issued" : { "date-parts" : [ [ "2016" ] ] }, "page" : "1-7", "title" : "A Comprehensive Study of Costs Associated With Recurrent Clostridium difficile Infection", "type" : "article-journal" }, "uris" : [ "http://www.mendeley.com/documents/?uuid=80225bdb-1550-4ee3-8c3b-01a190b8b715" ] }, { "id" : "ITEM-2", "itemData" : { "DOI" : "10.1086/526530", "ISSN" : "1058-4838", "PMID" : "18197759", "author" : [ { "dropping-particle" : "", "family" : "Dubberke", "given" : "E. R.", "non-dropping-particle" : "", "parse-names" : false, "suffix" : "" }, { "dropping-particle" : "", "family" : "Reske", "given" : "K. A.", "non-dropping-particle" : "", "parse-names" : false, "suffix" : "" }, { "dropping-particle" : "", "family" : "Olsen", "given" : "M. A.", "non-dropping-particle" : "", "parse-names" : false, "suffix" : "" }, { "dropping-particle" : "", "family" : "McDonald", "given" : "L. C.", "non-dropping-particle" : "", "parse-names" : false, "suffix" : "" }, { "dropping-particle" : "", "family" : "Fraser", "given" : "V. J.", "non-dropping-particle" : "", "parse-names" : false, "suffix" : "" } ], "container-title" : "Clinical Infectious Diseases", "id" : "ITEM-2", "issue" : "4", "issued" : { "date-parts" : [ [ "2008" ] ] }, "page" : "497-504", "title" : "Short- and Long-Term Attributable Costs of Clostridium difficile-Associated Disease in Nonsurgical Inpatients", "type" : "article-journal", "volume" : "46" }, "uris" : [ "http://www.mendeley.com/documents/?uuid=f5c60b21-1862-4e4c-ada5-732efc6692cf" ] }, { "id" : "ITEM-3", "itemData" : { "DOI" : "10.1086/678428", "ISSN" : "0899823X", "PMID" : "25333435", "author" : [ { "dropping-particle" : "", "family" : "Dubberke", "given" : "Erik R.", "non-dropping-particle" : "", "parse-names" : false, "suffix" : "" }, { "dropping-particle" : "", "family" : "Schaefer", "given" : "Eric", "non-dropping-particle" : "", "parse-names" : false, "suffix" : "" }, { "dropping-particle" : "", "family" : "Reske", "given" : "Kimberly A.", "non-dropping-particle" : "", "parse-names" : false, "suffix" : "" }, { "dropping-particle" : "", "family" : "Zilberberg", "given" : "Marya", "non-dropping-particle" : "", "parse-names" : false, "suffix" : "" }, { "dropping-particle" : "", "family" : "Hollenbeak", "given" : "Christopher S.", "non-dropping-particle" : "", "parse-names" : false, "suffix" : "" }, { "dropping-particle" : "", "family" : "Olsen", "given" : "Margaret A.", "non-dropping-particle" : "", "parse-names" : false, "suffix" : "" } ], "container-title" : "Infection Control and Hospital Epidemiology", "id" : "ITEM-3", "issue" : "11", "issued" : { "date-parts" : [ [ "2014" ] ] }, "page" : "1400-1407", "title" : "Attributable Inpatient Costs of Recurrent &lt;i&gt;Clostridium difficile&lt;/i&gt; Infections", "type" : "article-journal", "volume" : "35" }, "uris" : [ "http://www.mendeley.com/documents/?uuid=97636d13-caa2-41d4-b8e1-8de5c7d4b355" ] } ], "mendeley" : { "formattedCitation" : "\\autocite{Dubberke2008, 2014,Rodrigues2016}", "plainTextFormattedCitation" : "\\autocite{Dubberke2008, 2014,Rodrigues2016}", "previouslyFormattedCitation" : "&lt;sup&gt;12,13,39&lt;/sup&gt;" }, "properties" : { "noteIndex" : 0 }, "schema" : "https://github.com/citation-style-language/schema/raw/master/csl-citation.json" }</w:instrText>
      </w:r>
      <w:r w:rsidR="00352712">
        <w:fldChar w:fldCharType="separate"/>
      </w:r>
      <w:r w:rsidR="00717812" w:rsidRPr="00717812">
        <w:rPr>
          <w:noProof/>
        </w:rPr>
        <w:t>\autocite{Dubberke2008, 2014,Rodrigues2016}</w:t>
      </w:r>
      <w:r w:rsidR="00352712">
        <w:fldChar w:fldCharType="end"/>
      </w:r>
      <w:r w:rsidR="00FC3BE7">
        <w:t xml:space="preserve"> </w:t>
      </w:r>
      <w:r w:rsidR="000776B1">
        <w:t xml:space="preserve">We </w:t>
      </w:r>
      <w:r w:rsidR="00F9485C">
        <w:t>preferred</w:t>
      </w:r>
      <w:r w:rsidR="000776B1">
        <w:t xml:space="preserve"> a relatively simple machine learning </w:t>
      </w:r>
      <w:r w:rsidR="00DD19D8">
        <w:t>technique</w:t>
      </w:r>
      <w:r w:rsidR="000776B1">
        <w:t xml:space="preserve">, elastic net </w:t>
      </w:r>
      <w:r w:rsidR="00F63D13">
        <w:t xml:space="preserve">regularized </w:t>
      </w:r>
      <w:r w:rsidR="00E612A7">
        <w:t>generalized linear models,</w:t>
      </w:r>
      <w:r w:rsidR="00DF18E7">
        <w:t xml:space="preserve"> </w:t>
      </w:r>
      <w:r w:rsidR="0095508A">
        <w:t>because of</w:t>
      </w:r>
      <w:r w:rsidR="00DF18E7">
        <w:t xml:space="preserve"> its</w:t>
      </w:r>
      <w:r w:rsidR="0018625B">
        <w:t xml:space="preserve"> </w:t>
      </w:r>
      <w:r w:rsidR="00874608">
        <w:t>transparency</w:t>
      </w:r>
      <w:r w:rsidR="0038571A">
        <w:t xml:space="preserve"> </w:t>
      </w:r>
      <w:r w:rsidR="00D815EC">
        <w:t>in</w:t>
      </w:r>
      <w:r w:rsidR="00BF4F32">
        <w:t xml:space="preserve"> variable selection</w:t>
      </w:r>
      <w:r w:rsidR="0018625B">
        <w:t xml:space="preserve"> and</w:t>
      </w:r>
      <w:r w:rsidR="00DF18E7">
        <w:t xml:space="preserve"> </w:t>
      </w:r>
      <w:r w:rsidR="00F7540C">
        <w:t>unparalleled</w:t>
      </w:r>
      <w:r w:rsidR="00132095">
        <w:t xml:space="preserve"> </w:t>
      </w:r>
      <w:r w:rsidR="00DF18E7">
        <w:t xml:space="preserve">speed on sparse </w:t>
      </w:r>
      <w:r w:rsidR="005402A4">
        <w:t xml:space="preserve">training </w:t>
      </w:r>
      <w:r w:rsidR="0060130A">
        <w:t>data</w:t>
      </w:r>
      <w:r w:rsidR="006F3D41">
        <w:t xml:space="preserve">. </w:t>
      </w:r>
      <w:r w:rsidR="001505AF">
        <w:t>More advanced techniques</w:t>
      </w:r>
      <w:r w:rsidR="008C711B">
        <w:t xml:space="preserve"> might marginally improve </w:t>
      </w:r>
      <w:r w:rsidR="00AA47AF">
        <w:t xml:space="preserve">propensity model accuracy </w:t>
      </w:r>
      <w:r w:rsidR="008C711B">
        <w:t>at the expense of computational complexity</w:t>
      </w:r>
      <w:r w:rsidR="00AA32BC">
        <w:t xml:space="preserve"> and </w:t>
      </w:r>
      <w:r w:rsidR="00493202">
        <w:t xml:space="preserve">model </w:t>
      </w:r>
      <w:r w:rsidR="00AA32BC">
        <w:t>interpretability</w:t>
      </w:r>
      <w:r w:rsidR="008C711B">
        <w:t>.</w:t>
      </w:r>
      <w:r w:rsidR="000776B1">
        <w:t xml:space="preserve"> </w:t>
      </w:r>
      <w:r w:rsidR="00417240" w:rsidRPr="006959F0">
        <w:t>EMR data has known drawbacks compared to clinical research data, such as</w:t>
      </w:r>
      <w:r w:rsidR="00417240">
        <w:t xml:space="preserve"> limitations in time precision</w:t>
      </w:r>
      <w:r w:rsidR="00417240" w:rsidRPr="006959F0">
        <w:t xml:space="preserve">, </w:t>
      </w:r>
      <w:r w:rsidR="00417240">
        <w:t xml:space="preserve">the sparsity of </w:t>
      </w:r>
      <w:r w:rsidR="00EA0208">
        <w:t xml:space="preserve">the </w:t>
      </w:r>
      <w:r w:rsidR="00417240">
        <w:t>data, and increas</w:t>
      </w:r>
      <w:r w:rsidR="00091735">
        <w:t>ed opportunity for coding error</w:t>
      </w:r>
      <w:r w:rsidR="00417240" w:rsidRPr="006959F0">
        <w:t>.</w:t>
      </w:r>
      <w:r w:rsidR="00417240">
        <w:t xml:space="preserve"> </w:t>
      </w:r>
      <w:r w:rsidR="001505AF">
        <w:t>Also, r</w:t>
      </w:r>
      <w:r w:rsidR="003D7B9B">
        <w:t>etrospective m</w:t>
      </w:r>
      <w:r w:rsidR="00682D79">
        <w:t xml:space="preserve">atching-based studies face known trade-offs in estimating </w:t>
      </w:r>
      <w:r w:rsidR="00F84E67">
        <w:t xml:space="preserve">actual </w:t>
      </w:r>
      <w:r w:rsidR="00682D79">
        <w:t>effects of HAIs,</w:t>
      </w:r>
      <w:r w:rsidR="00682D79">
        <w:fldChar w:fldCharType="begin" w:fldLock="1"/>
      </w:r>
      <w:r w:rsidR="00717812">
        <w:instrText>ADDIN CSL_CITATION { "citationItems" : [ { "id" : "ITEM-1", "itemData" : { "DOI" : "10.1086/651110", "ISBN" : "1537-6591 (Electronic)\r1058-4838 (Linking)", "ISSN" : "1537-6591", "PMID" : "20178419", "abstract" : "Monetary valuations of the economic cost of health care-associated infections (HAIs) are important for decision making and should be estimated accurately. Erroneously high estimates of costs, designed to jolt decision makers into action, may do more harm than good in the struggle to attract funding for infection control. Expectations among policy makers might be raised, and then they are disappointed when the reduction in the number of HAIs does not yield the anticipated cost saving. For this article, we critically review the field and discuss 3 questions. Why measure the cost of an HAI? What outcome should be used to measure the cost of an HAI? What is the best method for making this measurement? The aim is to encourage researchers to collect and then disseminate information that accurately guides decisions about the economic value of expanding or changing current infection control activities.", "author" : [ { "dropping-particle" : "", "family" : "Graves", "given" : "Nicholas", "non-dropping-particle" : "", "parse-names" : false, "suffix" : "" }, { "dropping-particle" : "", "family" : "Harbarth", "given" : "Stephan", "non-dropping-particle" : "", "parse-names" : false, "suffix" : "" }, { "dropping-particle" : "", "family" : "Beyersmann", "given" : "Jan", "non-dropping-particle" : "", "parse-names" : false, "suffix" : "" }, { "dropping-particle" : "", "family" : "Barnett", "given" : "Adrian", "non-dropping-particle" : "", "parse-names" : false, "suffix" : "" }, { "dropping-particle" : "", "family" : "Halton", "given" : "Kate", "non-dropping-particle" : "", "parse-names" : false, "suffix" : "" }, { "dropping-particle" : "", "family" : "Cooper", "given" : "Ben", "non-dropping-particle" : "", "parse-names" : false, "suffix" : "" } ], "container-title" : "Clinical Infectious Diseases", "id" : "ITEM-1", "issue" : "7", "issued" : { "date-parts" : [ [ "2010" ] ] }, "page" : "1017-1021", "title" : "Estimating the cost of health care-associated infections: mind your p's and q's.", "type" : "article-journal", "volume" : "50" }, "uris" : [ "http://www.mendeley.com/documents/?uuid=8ac05954-2070-4894-b8be-845b7e0918c8" ] } ], "mendeley" : { "formattedCitation" : "\\autocite{Graves2010}", "plainTextFormattedCitation" : "\\autocite{Graves2010}", "previouslyFormattedCitation" : "&lt;sup&gt;36&lt;/sup&gt;" }, "properties" : { "noteIndex" : 0 }, "schema" : "https://github.com/citation-style-language/schema/raw/master/csl-citation.json" }</w:instrText>
      </w:r>
      <w:r w:rsidR="00682D79">
        <w:fldChar w:fldCharType="separate"/>
      </w:r>
      <w:r w:rsidR="00717812" w:rsidRPr="00717812">
        <w:rPr>
          <w:noProof/>
        </w:rPr>
        <w:t>\autocite{Graves2010}</w:t>
      </w:r>
      <w:r w:rsidR="00682D79">
        <w:fldChar w:fldCharType="end"/>
      </w:r>
      <w:r w:rsidR="00682D79">
        <w:t xml:space="preserve"> </w:t>
      </w:r>
      <w:r w:rsidR="00362A42">
        <w:t>so</w:t>
      </w:r>
      <w:r w:rsidR="00015195">
        <w:t xml:space="preserve"> we used two separate statistical approaches to control for time-dependent bias</w:t>
      </w:r>
      <w:r w:rsidR="001505AF">
        <w:t>,</w:t>
      </w:r>
      <w:r w:rsidR="00015195">
        <w:t xml:space="preserve"> </w:t>
      </w:r>
      <w:r w:rsidR="00C505F6">
        <w:t xml:space="preserve">ultimately </w:t>
      </w:r>
      <w:r w:rsidR="001505AF">
        <w:t>finding</w:t>
      </w:r>
      <w:r w:rsidR="00E0131B">
        <w:t xml:space="preserve"> congruous results</w:t>
      </w:r>
      <w:r w:rsidR="00BC3B4F">
        <w:t>.</w:t>
      </w:r>
      <w:r w:rsidR="002B18EC">
        <w:t xml:space="preserve"> </w:t>
      </w:r>
      <w:r w:rsidR="006B1111">
        <w:t>We did</w:t>
      </w:r>
      <w:r w:rsidR="00D67953">
        <w:t xml:space="preserve"> </w:t>
      </w:r>
      <w:r w:rsidR="002B18EC">
        <w:t xml:space="preserve">not have structured billing data, so </w:t>
      </w:r>
      <w:r w:rsidR="007A07B3">
        <w:t xml:space="preserve">we </w:t>
      </w:r>
      <w:r w:rsidR="002B18EC">
        <w:t>cannot</w:t>
      </w:r>
      <w:r w:rsidR="00846E09">
        <w:t xml:space="preserve"> trace </w:t>
      </w:r>
      <w:r w:rsidR="00822076">
        <w:t xml:space="preserve">itemized costs </w:t>
      </w:r>
      <w:r w:rsidR="00285F76">
        <w:t xml:space="preserve">and </w:t>
      </w:r>
      <w:r w:rsidR="00682D79">
        <w:t>characterize the</w:t>
      </w:r>
      <w:r w:rsidR="00431B71">
        <w:t xml:space="preserve"> exact</w:t>
      </w:r>
      <w:r w:rsidR="00682D79">
        <w:t xml:space="preserve"> relationship between LOS and costs beyond the </w:t>
      </w:r>
      <w:r w:rsidR="00B86A8B">
        <w:t>proportional</w:t>
      </w:r>
      <w:r w:rsidR="00056D63">
        <w:t xml:space="preserve"> </w:t>
      </w:r>
      <w:r w:rsidR="00682D79">
        <w:t xml:space="preserve">estimate </w:t>
      </w:r>
      <w:r w:rsidR="007A3C6A">
        <w:t>above</w:t>
      </w:r>
      <w:r w:rsidR="00682D79">
        <w:t>.</w:t>
      </w:r>
      <w:r w:rsidR="00BC3B4F">
        <w:t xml:space="preserve"> </w:t>
      </w:r>
      <w:r w:rsidR="00A86E03">
        <w:t xml:space="preserve">Finally, </w:t>
      </w:r>
      <w:r w:rsidR="00C17753">
        <w:t>o</w:t>
      </w:r>
      <w:r w:rsidR="002B18EC">
        <w:t xml:space="preserve">nly one </w:t>
      </w:r>
      <w:r w:rsidR="007807BA">
        <w:t xml:space="preserve">hospital’s </w:t>
      </w:r>
      <w:r w:rsidR="004D7374">
        <w:t>data</w:t>
      </w:r>
      <w:r w:rsidR="002B18EC">
        <w:t xml:space="preserve"> </w:t>
      </w:r>
      <w:r w:rsidR="005C5620">
        <w:t xml:space="preserve">was </w:t>
      </w:r>
      <w:r w:rsidR="002B18EC">
        <w:t xml:space="preserve">used </w:t>
      </w:r>
      <w:r w:rsidR="00303992">
        <w:t xml:space="preserve">to </w:t>
      </w:r>
      <w:r w:rsidR="00B55D0E">
        <w:t xml:space="preserve">implement </w:t>
      </w:r>
      <w:r w:rsidR="002B18EC">
        <w:t>this analysis</w:t>
      </w:r>
      <w:r w:rsidR="00E416B9">
        <w:t>, which would</w:t>
      </w:r>
      <w:r w:rsidR="002D7075">
        <w:t xml:space="preserve"> </w:t>
      </w:r>
      <w:r w:rsidR="000B68AE">
        <w:t>b</w:t>
      </w:r>
      <w:r w:rsidR="005A1620">
        <w:t>enefit</w:t>
      </w:r>
      <w:r w:rsidR="005B4630">
        <w:t xml:space="preserve"> </w:t>
      </w:r>
      <w:r w:rsidR="00E416B9">
        <w:t>from</w:t>
      </w:r>
      <w:r w:rsidR="008F72FF">
        <w:t xml:space="preserve"> </w:t>
      </w:r>
      <w:r w:rsidR="00E416B9">
        <w:t xml:space="preserve">comparison </w:t>
      </w:r>
      <w:r w:rsidR="00F013AE">
        <w:lastRenderedPageBreak/>
        <w:t>to</w:t>
      </w:r>
      <w:r w:rsidR="00E416B9">
        <w:t xml:space="preserve"> other hospitals’ data</w:t>
      </w:r>
      <w:r w:rsidR="004C0389">
        <w:t>.</w:t>
      </w:r>
      <w:r w:rsidR="009E20FF">
        <w:t xml:space="preserve"> </w:t>
      </w:r>
      <w:r w:rsidR="00F91BD9">
        <w:t>Therefore, w</w:t>
      </w:r>
      <w:r w:rsidR="009E20FF">
        <w:t xml:space="preserve">e </w:t>
      </w:r>
      <w:r w:rsidR="005B09C8">
        <w:t xml:space="preserve">provide </w:t>
      </w:r>
      <w:r w:rsidR="009E20FF">
        <w:t xml:space="preserve">complete code for </w:t>
      </w:r>
      <w:r w:rsidR="006A3153">
        <w:t>our</w:t>
      </w:r>
      <w:r w:rsidR="009E20FF">
        <w:t xml:space="preserve"> analysis so that it may be</w:t>
      </w:r>
      <w:r w:rsidR="00D979CB">
        <w:t xml:space="preserve"> </w:t>
      </w:r>
      <w:r w:rsidR="00665B53">
        <w:t>re-</w:t>
      </w:r>
      <w:r w:rsidR="00D979CB">
        <w:t>implemented</w:t>
      </w:r>
      <w:r w:rsidR="00665B53">
        <w:t xml:space="preserve"> elsewhere</w:t>
      </w:r>
      <w:r w:rsidR="00D979CB">
        <w:t xml:space="preserve"> and </w:t>
      </w:r>
      <w:r w:rsidR="0035140E">
        <w:t xml:space="preserve">improved </w:t>
      </w:r>
      <w:r w:rsidR="00FC108B">
        <w:t>by the community</w:t>
      </w:r>
      <w:r w:rsidR="00D979CB">
        <w:t>.</w:t>
      </w:r>
    </w:p>
    <w:p w14:paraId="43F29FE5" w14:textId="77777777" w:rsidR="00394153" w:rsidRDefault="00394153" w:rsidP="00394153">
      <w:pPr>
        <w:pStyle w:val="Heading1"/>
      </w:pPr>
      <w:r>
        <w:t>Conclusions</w:t>
      </w:r>
    </w:p>
    <w:p w14:paraId="4DECFA78" w14:textId="41A9DC09" w:rsidR="00D15743" w:rsidRPr="00394153" w:rsidRDefault="00D15743" w:rsidP="00394153">
      <w:r>
        <w:t xml:space="preserve">Two </w:t>
      </w:r>
      <w:r w:rsidR="00490DF3">
        <w:t>independent statistical</w:t>
      </w:r>
      <w:r>
        <w:t xml:space="preserve"> </w:t>
      </w:r>
      <w:r w:rsidR="00490DF3">
        <w:t>analyses adjusting for time-dependent bias</w:t>
      </w:r>
      <w:r>
        <w:t xml:space="preserve"> </w:t>
      </w:r>
      <w:r w:rsidR="00490DF3">
        <w:t xml:space="preserve">produced similar results for the </w:t>
      </w:r>
      <w:r w:rsidR="00E125F6">
        <w:t xml:space="preserve">CDI-associated </w:t>
      </w:r>
      <w:r w:rsidR="001D619A">
        <w:t xml:space="preserve">change in </w:t>
      </w:r>
      <w:r w:rsidR="00DA7353">
        <w:t xml:space="preserve">LOS </w:t>
      </w:r>
      <w:r w:rsidR="003C1D58">
        <w:t xml:space="preserve">at Mount Sinai </w:t>
      </w:r>
      <w:r w:rsidR="00490DF3">
        <w:t>(3</w:t>
      </w:r>
      <w:r w:rsidR="00C2408F">
        <w:t>·</w:t>
      </w:r>
      <w:r w:rsidR="00490DF3">
        <w:t>1 and 3</w:t>
      </w:r>
      <w:r w:rsidR="00C2408F">
        <w:t>·</w:t>
      </w:r>
      <w:r w:rsidR="00490DF3">
        <w:t xml:space="preserve">3 days), </w:t>
      </w:r>
      <w:r w:rsidR="003863DB">
        <w:t>suggesting that automated methods</w:t>
      </w:r>
      <w:r w:rsidR="00B30736">
        <w:t xml:space="preserve"> based on machine learning</w:t>
      </w:r>
      <w:r w:rsidR="00031AD3">
        <w:t xml:space="preserve"> and uncurated EMR data</w:t>
      </w:r>
      <w:r w:rsidR="003863DB">
        <w:t xml:space="preserve"> </w:t>
      </w:r>
      <w:r w:rsidR="007810F8">
        <w:t xml:space="preserve">robustly </w:t>
      </w:r>
      <w:r w:rsidR="00AF2273">
        <w:t xml:space="preserve">and </w:t>
      </w:r>
      <w:r w:rsidR="0081475E">
        <w:t xml:space="preserve">conservatively </w:t>
      </w:r>
      <w:r w:rsidR="00D028F9">
        <w:t>estimate</w:t>
      </w:r>
      <w:r w:rsidR="00A7601B">
        <w:t xml:space="preserve"> </w:t>
      </w:r>
      <w:r w:rsidR="007810F8">
        <w:t xml:space="preserve">the </w:t>
      </w:r>
      <w:r w:rsidR="005F114A">
        <w:t>local</w:t>
      </w:r>
      <w:r w:rsidR="00715CB7">
        <w:t xml:space="preserve"> </w:t>
      </w:r>
      <w:r w:rsidR="00031AD3">
        <w:t>cost of an HAI</w:t>
      </w:r>
      <w:r w:rsidR="002870D6">
        <w:t xml:space="preserve"> in both LOS and financial terms</w:t>
      </w:r>
      <w:r w:rsidR="00A7601B">
        <w:t>.</w:t>
      </w:r>
      <w:r w:rsidR="001119E6">
        <w:t xml:space="preserve"> </w:t>
      </w:r>
      <w:r w:rsidR="00D97149">
        <w:t>This procedure is transparent, reproducible, and inexpensive, suggesting that h</w:t>
      </w:r>
      <w:r w:rsidR="0005637D">
        <w:t>ospitalists and infection control officers</w:t>
      </w:r>
      <w:r w:rsidR="0037642B">
        <w:t xml:space="preserve"> can leverage E</w:t>
      </w:r>
      <w:r w:rsidR="003E238C">
        <w:t>MR data to estimate the</w:t>
      </w:r>
      <w:r w:rsidR="00D97149">
        <w:t xml:space="preserve">ir specific, local costs of HAIs </w:t>
      </w:r>
      <w:r w:rsidR="00F16C9E">
        <w:t>on an ongoing basis rather than relying on widely varying benchmarks published by other institutions</w:t>
      </w:r>
      <w:r w:rsidR="0037642B">
        <w:t>.</w:t>
      </w:r>
    </w:p>
    <w:p w14:paraId="6D62F9EF" w14:textId="77777777" w:rsidR="0031526E" w:rsidRDefault="0031526E">
      <w:pPr>
        <w:spacing w:line="276" w:lineRule="auto"/>
        <w:rPr>
          <w:rFonts w:eastAsia="Roboto Slab" w:cs="Roboto Slab"/>
          <w:sz w:val="32"/>
        </w:rPr>
      </w:pPr>
      <w:r>
        <w:br w:type="page"/>
      </w:r>
    </w:p>
    <w:p w14:paraId="1751A51D" w14:textId="33C37B6E" w:rsidR="00356883" w:rsidRDefault="004E1CBD" w:rsidP="00CC162D">
      <w:pPr>
        <w:pStyle w:val="Heading1"/>
      </w:pPr>
      <w:r>
        <w:lastRenderedPageBreak/>
        <w:t>Notes</w:t>
      </w:r>
    </w:p>
    <w:p w14:paraId="32380302" w14:textId="5661857C" w:rsidR="004072F2" w:rsidRDefault="004E1CBD" w:rsidP="00556E30">
      <w:pPr>
        <w:pStyle w:val="Heading2"/>
      </w:pPr>
      <w:r>
        <w:t>Contributors</w:t>
      </w:r>
    </w:p>
    <w:p w14:paraId="444194E1" w14:textId="0E535611" w:rsidR="004072F2" w:rsidRPr="008503A3" w:rsidRDefault="008503A3" w:rsidP="008503A3">
      <w:pPr>
        <w:pStyle w:val="Normal2"/>
      </w:pPr>
      <w:r>
        <w:t>TRP, KC, AK, and ERS designed the study</w:t>
      </w:r>
      <w:r w:rsidR="00B70028">
        <w:t xml:space="preserve"> and developed the model</w:t>
      </w:r>
      <w:r w:rsidR="00021A67">
        <w:t>s</w:t>
      </w:r>
      <w:r>
        <w:t xml:space="preserve">. TRP, KC, TO, SH, HVB, AK, and ERS </w:t>
      </w:r>
      <w:r w:rsidR="00613B86">
        <w:t>acquired the data</w:t>
      </w:r>
      <w:r w:rsidR="00B70028">
        <w:t xml:space="preserve"> </w:t>
      </w:r>
      <w:r>
        <w:t xml:space="preserve">and </w:t>
      </w:r>
      <w:r w:rsidR="00A83AFE">
        <w:t>participated in data</w:t>
      </w:r>
      <w:r>
        <w:t xml:space="preserve"> analysis. </w:t>
      </w:r>
      <w:r w:rsidR="00B70028">
        <w:t xml:space="preserve">SH reviewed selected variables for the propensity model. </w:t>
      </w:r>
      <w:r>
        <w:t>TO provided</w:t>
      </w:r>
      <w:r w:rsidR="00B70028">
        <w:t xml:space="preserve"> </w:t>
      </w:r>
      <w:r w:rsidR="0023693F">
        <w:t>technical support,</w:t>
      </w:r>
      <w:r w:rsidR="00B70028">
        <w:t xml:space="preserve"> and</w:t>
      </w:r>
      <w:r w:rsidR="0023693F">
        <w:t xml:space="preserve"> HVB</w:t>
      </w:r>
      <w:r w:rsidR="005E2455">
        <w:t>, SH,</w:t>
      </w:r>
      <w:r w:rsidR="00B70028">
        <w:t xml:space="preserve"> and AK</w:t>
      </w:r>
      <w:r>
        <w:t xml:space="preserve"> </w:t>
      </w:r>
      <w:r w:rsidR="005E2455">
        <w:t>provided administrative and material support</w:t>
      </w:r>
      <w:r>
        <w:t>. AK and ERS supervised the study. TRP drafted the manuscript. All authors read and approved the final manuscript.</w:t>
      </w:r>
    </w:p>
    <w:p w14:paraId="72BF8D2C" w14:textId="1FA71CD4" w:rsidR="00085BDE" w:rsidRDefault="00D979BC" w:rsidP="00085BDE">
      <w:pPr>
        <w:pStyle w:val="Heading2"/>
      </w:pPr>
      <w:r>
        <w:t>Declaration of interests</w:t>
      </w:r>
    </w:p>
    <w:p w14:paraId="3997BA8F" w14:textId="796F625B" w:rsidR="00085BDE" w:rsidRDefault="004E1CBD" w:rsidP="00556E30">
      <w:pPr>
        <w:pStyle w:val="Normal2"/>
      </w:pPr>
      <w:r>
        <w:t>We declare no competing interests.</w:t>
      </w:r>
    </w:p>
    <w:p w14:paraId="0CDCD73E" w14:textId="65BED294" w:rsidR="00272FDA" w:rsidRDefault="00F84E97" w:rsidP="00556E30">
      <w:pPr>
        <w:pStyle w:val="Heading2"/>
      </w:pPr>
      <w:r>
        <w:t>Acknowledgements</w:t>
      </w:r>
    </w:p>
    <w:p w14:paraId="29790A32" w14:textId="6CF5AB82" w:rsidR="00272FDA" w:rsidRPr="00BC3B4F" w:rsidRDefault="000F333D" w:rsidP="00F84E97">
      <w:r>
        <w:t>This work was supported by the Icahn Institute for Genomics and Multiscale Biology at Mount Sinai, and also in part</w:t>
      </w:r>
      <w:r w:rsidRPr="00194EEC">
        <w:t xml:space="preserve"> by </w:t>
      </w:r>
      <w:r>
        <w:t>the</w:t>
      </w:r>
      <w:r w:rsidR="005B03EA">
        <w:t xml:space="preserve"> NIH/NIAID grants </w:t>
      </w:r>
      <w:r w:rsidR="005B03EA" w:rsidRPr="00AE3E1B">
        <w:rPr>
          <w:rFonts w:ascii="Helvetica" w:hAnsi="Helvetica"/>
          <w:iCs/>
        </w:rPr>
        <w:t>F30AI122673</w:t>
      </w:r>
      <w:r w:rsidR="005B03EA" w:rsidRPr="00CE6C86">
        <w:rPr>
          <w:rFonts w:ascii="Helvetica" w:hAnsi="Helvetica"/>
          <w:iCs/>
        </w:rPr>
        <w:t xml:space="preserve"> (T</w:t>
      </w:r>
      <w:r w:rsidR="005B03EA">
        <w:rPr>
          <w:rFonts w:ascii="Helvetica" w:hAnsi="Helvetica"/>
          <w:iCs/>
        </w:rPr>
        <w:t>RP)</w:t>
      </w:r>
      <w:r w:rsidR="00F46369">
        <w:rPr>
          <w:rFonts w:ascii="Helvetica" w:hAnsi="Helvetica"/>
          <w:iCs/>
        </w:rPr>
        <w:t xml:space="preserve">, </w:t>
      </w:r>
      <w:r w:rsidR="005B03EA">
        <w:rPr>
          <w:rFonts w:ascii="Helvetica" w:eastAsia="Times New Roman" w:hAnsi="Helvetica"/>
          <w:shd w:val="clear" w:color="auto" w:fill="FFFFFF"/>
        </w:rPr>
        <w:t>T32GM007280 (</w:t>
      </w:r>
      <w:r w:rsidR="005B03EA" w:rsidRPr="00CE6C86">
        <w:rPr>
          <w:rFonts w:ascii="Helvetica" w:eastAsia="Times New Roman" w:hAnsi="Helvetica"/>
          <w:shd w:val="clear" w:color="auto" w:fill="FFFFFF"/>
        </w:rPr>
        <w:t>T</w:t>
      </w:r>
      <w:r w:rsidR="005B03EA">
        <w:rPr>
          <w:rFonts w:ascii="Helvetica" w:eastAsia="Times New Roman" w:hAnsi="Helvetica"/>
          <w:shd w:val="clear" w:color="auto" w:fill="FFFFFF"/>
        </w:rPr>
        <w:t>R</w:t>
      </w:r>
      <w:r w:rsidR="005B03EA" w:rsidRPr="00CE6C86">
        <w:rPr>
          <w:rFonts w:ascii="Helvetica" w:eastAsia="Times New Roman" w:hAnsi="Helvetica"/>
          <w:shd w:val="clear" w:color="auto" w:fill="FFFFFF"/>
        </w:rPr>
        <w:t>P)</w:t>
      </w:r>
      <w:r w:rsidR="00D83174">
        <w:t>,</w:t>
      </w:r>
      <w:r w:rsidR="00F46369">
        <w:t xml:space="preserve"> </w:t>
      </w:r>
      <w:r w:rsidR="00342464" w:rsidRPr="00342464">
        <w:t>R01AI119145</w:t>
      </w:r>
      <w:r w:rsidR="00342464">
        <w:t xml:space="preserve"> (HV, KC), </w:t>
      </w:r>
      <w:r w:rsidR="00D83174">
        <w:t>and</w:t>
      </w:r>
      <w:r w:rsidR="00342464">
        <w:t xml:space="preserve"> </w:t>
      </w:r>
      <w:r w:rsidR="00D83174">
        <w:rPr>
          <w:iCs/>
        </w:rPr>
        <w:t xml:space="preserve">the resources and </w:t>
      </w:r>
      <w:r w:rsidR="00D83174" w:rsidRPr="00A54E61">
        <w:rPr>
          <w:iCs/>
        </w:rPr>
        <w:t xml:space="preserve">expertise </w:t>
      </w:r>
      <w:r w:rsidR="00D83174">
        <w:rPr>
          <w:iCs/>
        </w:rPr>
        <w:t>of</w:t>
      </w:r>
      <w:r w:rsidR="00D83174" w:rsidRPr="00A54E61">
        <w:rPr>
          <w:iCs/>
        </w:rPr>
        <w:t xml:space="preserve"> the Department of Scientific Computing at the Icahn School of Medicine at Mount Sinai.</w:t>
      </w:r>
      <w:r w:rsidR="00F84E97">
        <w:rPr>
          <w:iCs/>
        </w:rPr>
        <w:t xml:space="preserve"> </w:t>
      </w:r>
      <w:r w:rsidR="00272FDA" w:rsidRPr="00DA5452">
        <w:t xml:space="preserve">We thank </w:t>
      </w:r>
      <w:r w:rsidR="00272FDA">
        <w:t>Deena Altman</w:t>
      </w:r>
      <w:r w:rsidR="0044112E">
        <w:t xml:space="preserve">, </w:t>
      </w:r>
      <w:r w:rsidR="00272FDA">
        <w:t>Camille Hamula</w:t>
      </w:r>
      <w:r w:rsidR="00D51ADD">
        <w:t xml:space="preserve">, </w:t>
      </w:r>
      <w:r w:rsidR="00A36DBA">
        <w:t xml:space="preserve">and </w:t>
      </w:r>
      <w:r w:rsidR="00D51ADD">
        <w:t>Gopi Patel</w:t>
      </w:r>
      <w:r w:rsidR="00272FDA">
        <w:t xml:space="preserve"> for </w:t>
      </w:r>
      <w:r w:rsidR="007743E9">
        <w:t>their assistance</w:t>
      </w:r>
      <w:r w:rsidR="009E7224">
        <w:t xml:space="preserve"> in</w:t>
      </w:r>
      <w:r w:rsidR="00DB52DD">
        <w:t xml:space="preserve"> </w:t>
      </w:r>
      <w:r w:rsidR="00D07589">
        <w:t xml:space="preserve">improving </w:t>
      </w:r>
      <w:r w:rsidR="007743E9">
        <w:t xml:space="preserve">the </w:t>
      </w:r>
      <w:r w:rsidR="00DB52DD">
        <w:t>design of the study and</w:t>
      </w:r>
      <w:r w:rsidR="00FF4B84">
        <w:t xml:space="preserve"> </w:t>
      </w:r>
      <w:r w:rsidR="00AD417F">
        <w:t>reviewing</w:t>
      </w:r>
      <w:r w:rsidR="00DB52DD">
        <w:t xml:space="preserve"> the </w:t>
      </w:r>
      <w:r w:rsidR="007743E9">
        <w:t>manuscript.</w:t>
      </w:r>
    </w:p>
    <w:p w14:paraId="2388E7B9" w14:textId="77777777" w:rsidR="00FA14BF" w:rsidRDefault="00FA14BF" w:rsidP="00FA14BF">
      <w:pPr>
        <w:pStyle w:val="Heading1"/>
      </w:pPr>
      <w:r>
        <w:t>References</w:t>
      </w:r>
    </w:p>
    <w:p w14:paraId="2AC85CB6" w14:textId="6DDDBF84" w:rsidR="00717812" w:rsidRPr="00717812" w:rsidRDefault="00FA14BF" w:rsidP="00717812">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00717812" w:rsidRPr="00717812">
        <w:rPr>
          <w:noProof/>
          <w:szCs w:val="24"/>
        </w:rPr>
        <w:t>{Austin2011} ‘Optimal caliper widths for propensity-score matching when estimating differences in means and differences in proportions in observational studies’; Pharmaceutical Statistics, Vol. 10, No. 2 (2011), pp. 150–161. https://doi.org/10.1002/pst.433</w:t>
      </w:r>
    </w:p>
    <w:p w14:paraId="63997D1E" w14:textId="77777777" w:rsidR="00717812" w:rsidRPr="00717812" w:rsidRDefault="00717812" w:rsidP="00717812">
      <w:pPr>
        <w:widowControl w:val="0"/>
        <w:autoSpaceDE w:val="0"/>
        <w:autoSpaceDN w:val="0"/>
        <w:adjustRightInd w:val="0"/>
        <w:rPr>
          <w:noProof/>
          <w:szCs w:val="24"/>
        </w:rPr>
      </w:pPr>
      <w:r w:rsidRPr="00717812">
        <w:rPr>
          <w:noProof/>
          <w:szCs w:val="24"/>
        </w:rPr>
        <w:t>{Bagdasarian2015} Rao, K., Malani, P. N.: ‘Diagnosis and Treatment of Clostridium difficile in Adults’; JAMA, Vol. 313, No. 4 (2015), p. 398. https://doi.org/10.1001/jama.2014.17103</w:t>
      </w:r>
    </w:p>
    <w:p w14:paraId="1261E149" w14:textId="77777777" w:rsidR="00717812" w:rsidRPr="00717812" w:rsidRDefault="00717812" w:rsidP="00717812">
      <w:pPr>
        <w:widowControl w:val="0"/>
        <w:autoSpaceDE w:val="0"/>
        <w:autoSpaceDN w:val="0"/>
        <w:adjustRightInd w:val="0"/>
        <w:rPr>
          <w:noProof/>
          <w:szCs w:val="24"/>
        </w:rPr>
      </w:pPr>
      <w:r w:rsidRPr="00717812">
        <w:rPr>
          <w:noProof/>
          <w:szCs w:val="24"/>
        </w:rPr>
        <w:t>{Cooper2015} Craig, S., Gaynor, M., Van Reenen, J.: ‘The Price Ain’t Right? Hospital Prices and Health Spending on the Privately Insured’; NBER Working Paper (2015), p. 21815. https://doi.org/10.3386/w21815</w:t>
      </w:r>
    </w:p>
    <w:p w14:paraId="500C6AE3" w14:textId="77777777" w:rsidR="00717812" w:rsidRPr="00717812" w:rsidRDefault="00717812" w:rsidP="00717812">
      <w:pPr>
        <w:widowControl w:val="0"/>
        <w:autoSpaceDE w:val="0"/>
        <w:autoSpaceDN w:val="0"/>
        <w:adjustRightInd w:val="0"/>
        <w:rPr>
          <w:noProof/>
          <w:szCs w:val="24"/>
        </w:rPr>
      </w:pPr>
      <w:r w:rsidRPr="00717812">
        <w:rPr>
          <w:noProof/>
          <w:szCs w:val="24"/>
        </w:rPr>
        <w:t>{Dahabreh2014} Kent, D. M.: ‘Can the learning health care system be educated with observational data?’; JAMA, Vol. 312, No. 2 (2014), pp. 129–30. https://doi.org/10.1001/jama.2014.4364</w:t>
      </w:r>
    </w:p>
    <w:p w14:paraId="076D573E" w14:textId="77777777" w:rsidR="00717812" w:rsidRPr="00717812" w:rsidRDefault="00717812" w:rsidP="00717812">
      <w:pPr>
        <w:widowControl w:val="0"/>
        <w:autoSpaceDE w:val="0"/>
        <w:autoSpaceDN w:val="0"/>
        <w:adjustRightInd w:val="0"/>
        <w:rPr>
          <w:noProof/>
          <w:szCs w:val="24"/>
        </w:rPr>
      </w:pPr>
      <w:r w:rsidRPr="00717812">
        <w:rPr>
          <w:noProof/>
          <w:szCs w:val="24"/>
        </w:rPr>
        <w:t>{Davies2014} Longshaw, C. M., Davis, G. L., Bouza, E., Barbut, F., Barna, Z., Delm??e, M., et al.: ‘Underdiagnosis of Clostridium difficile across Europe: The European, multicentre, prospective, biannual, point-prevalence study of Clostridium difficile infection in hospitalised patients with diarrhoea (EUCLID)’; The Lancet Infectious Diseases, Vol. 14, No. 12 (2014), pp. 1208–1219. https://doi.org/10.1016/S1473-3099(14)70991-0</w:t>
      </w:r>
    </w:p>
    <w:p w14:paraId="08B891A9" w14:textId="77777777" w:rsidR="00717812" w:rsidRPr="00717812" w:rsidRDefault="00717812" w:rsidP="00717812">
      <w:pPr>
        <w:widowControl w:val="0"/>
        <w:autoSpaceDE w:val="0"/>
        <w:autoSpaceDN w:val="0"/>
        <w:adjustRightInd w:val="0"/>
        <w:rPr>
          <w:noProof/>
          <w:szCs w:val="24"/>
        </w:rPr>
      </w:pPr>
      <w:r w:rsidRPr="00717812">
        <w:rPr>
          <w:noProof/>
          <w:szCs w:val="24"/>
        </w:rPr>
        <w:t>{Dubberke2014} Carling, P., Carrico, R., Donskey, C. J., Loo, V. G., McDonald, L. C., Maragakis, L. L., et al.: ‘Strategies to Prevent Clostridium difficile Infections in Acute Care Hospitals: 2014 Update’; Infection Control and Hospital Epidemiology, Vol. 35, No. 6 (2014), pp. 628–645. https://doi.org/10.1086/676023</w:t>
      </w:r>
    </w:p>
    <w:p w14:paraId="2BB8B359" w14:textId="77777777" w:rsidR="00717812" w:rsidRPr="00717812" w:rsidRDefault="00717812" w:rsidP="00717812">
      <w:pPr>
        <w:widowControl w:val="0"/>
        <w:autoSpaceDE w:val="0"/>
        <w:autoSpaceDN w:val="0"/>
        <w:adjustRightInd w:val="0"/>
        <w:rPr>
          <w:noProof/>
          <w:szCs w:val="24"/>
        </w:rPr>
      </w:pPr>
      <w:r w:rsidRPr="00717812">
        <w:rPr>
          <w:noProof/>
          <w:szCs w:val="24"/>
        </w:rPr>
        <w:t>{Dubberke2006} Reske, K. A., McDonald, L. C., Fraser, V. J.: ‘ICD-9 codes and surveillance for Clostridium difficile-associated disease’; Emerging Infectious Diseases, Vol. 12, No. 10 (2006), pp. 1576–1579. https://doi.org/10.3201/eid1210.060016</w:t>
      </w:r>
    </w:p>
    <w:p w14:paraId="67C52496" w14:textId="77777777" w:rsidR="00717812" w:rsidRPr="00717812" w:rsidRDefault="00717812" w:rsidP="00717812">
      <w:pPr>
        <w:widowControl w:val="0"/>
        <w:autoSpaceDE w:val="0"/>
        <w:autoSpaceDN w:val="0"/>
        <w:adjustRightInd w:val="0"/>
        <w:rPr>
          <w:noProof/>
          <w:szCs w:val="24"/>
        </w:rPr>
      </w:pPr>
      <w:r w:rsidRPr="00717812">
        <w:rPr>
          <w:noProof/>
          <w:szCs w:val="24"/>
        </w:rPr>
        <w:t>{Dubberke2008} Reske, K. A., Olsen, M. A., McDonald, L. C., Fraser, V. J.: ‘Short- and Long-Term Attributable Costs of Clostridium difficile-Associated Disease in Nonsurgical Inpatients’; Clinical Infectious Diseases, Vol. 46, No. 4 (2008), pp. 497–504. https://doi.org/10.1086/526530</w:t>
      </w:r>
    </w:p>
    <w:p w14:paraId="111984BB" w14:textId="77777777" w:rsidR="00717812" w:rsidRPr="00717812" w:rsidRDefault="00717812" w:rsidP="00717812">
      <w:pPr>
        <w:widowControl w:val="0"/>
        <w:autoSpaceDE w:val="0"/>
        <w:autoSpaceDN w:val="0"/>
        <w:adjustRightInd w:val="0"/>
        <w:rPr>
          <w:noProof/>
          <w:szCs w:val="24"/>
        </w:rPr>
      </w:pPr>
      <w:r w:rsidRPr="00717812">
        <w:rPr>
          <w:noProof/>
          <w:szCs w:val="24"/>
        </w:rPr>
        <w:t xml:space="preserve">{Dubberke2014} Schaefer, E., Reske, K. A., Zilberberg, M., Hollenbeak, C. S., Olsen, M. A.: ‘Attributable Inpatient Costs of Recurrent </w:t>
      </w:r>
      <w:r w:rsidRPr="00717812">
        <w:rPr>
          <w:i/>
          <w:iCs/>
          <w:noProof/>
          <w:szCs w:val="24"/>
        </w:rPr>
        <w:t>Clostridium difficile</w:t>
      </w:r>
      <w:r w:rsidRPr="00717812">
        <w:rPr>
          <w:noProof/>
          <w:szCs w:val="24"/>
        </w:rPr>
        <w:t xml:space="preserve"> Infections’; Infection Control and Hospital Epidemiology, Vol. 35, No. 11 (2014), pp. 1400–1407. https://doi.org/10.1086/678428</w:t>
      </w:r>
    </w:p>
    <w:p w14:paraId="1B05C58A" w14:textId="77777777" w:rsidR="00717812" w:rsidRPr="00717812" w:rsidRDefault="00717812" w:rsidP="00717812">
      <w:pPr>
        <w:widowControl w:val="0"/>
        <w:autoSpaceDE w:val="0"/>
        <w:autoSpaceDN w:val="0"/>
        <w:adjustRightInd w:val="0"/>
        <w:rPr>
          <w:noProof/>
          <w:szCs w:val="24"/>
        </w:rPr>
      </w:pPr>
      <w:r w:rsidRPr="00717812">
        <w:rPr>
          <w:noProof/>
          <w:szCs w:val="24"/>
        </w:rPr>
        <w:t>{Dubberke2011} Yan, Y., Reske, K. A., Butler, A. M., Doherty, J., Pham, V., Fraser, V. J.: ‘Development and validation of a Clostridium difficile infection risk prediction model.’; Infection Control and Hospital Epidemiology, Vol. 32, No. 4 (2011), pp. 360–6. https://doi.org/10.1086/658944</w:t>
      </w:r>
    </w:p>
    <w:p w14:paraId="4777FD2C" w14:textId="77777777" w:rsidR="00717812" w:rsidRPr="00717812" w:rsidRDefault="00717812" w:rsidP="00717812">
      <w:pPr>
        <w:widowControl w:val="0"/>
        <w:autoSpaceDE w:val="0"/>
        <w:autoSpaceDN w:val="0"/>
        <w:adjustRightInd w:val="0"/>
        <w:rPr>
          <w:noProof/>
          <w:szCs w:val="24"/>
        </w:rPr>
      </w:pPr>
      <w:r w:rsidRPr="00717812">
        <w:rPr>
          <w:noProof/>
          <w:szCs w:val="24"/>
        </w:rPr>
        <w:t>{Etheredge2007} ‘A rapid-learning health system.’; Health Affairs (Project Hope), Vol. 26, No. 2 (2007), pp. w107-18. https://doi.org/10.1377/hlthaff.26.2.w107</w:t>
      </w:r>
    </w:p>
    <w:p w14:paraId="61386A1B" w14:textId="77777777" w:rsidR="00717812" w:rsidRPr="00717812" w:rsidRDefault="00717812" w:rsidP="00717812">
      <w:pPr>
        <w:widowControl w:val="0"/>
        <w:autoSpaceDE w:val="0"/>
        <w:autoSpaceDN w:val="0"/>
        <w:adjustRightInd w:val="0"/>
        <w:rPr>
          <w:noProof/>
          <w:szCs w:val="24"/>
        </w:rPr>
      </w:pPr>
      <w:r w:rsidRPr="00717812">
        <w:rPr>
          <w:noProof/>
          <w:szCs w:val="24"/>
        </w:rPr>
        <w:t>{Gabriel2014} Beriot-Mathiot, A.: ‘Hospitalization stay and costs attributable to Clostridium difficile infection: A critical review’; Journal of Hospital Infection, Vol. 88, No. 1 (2014), pp. 12–21. https://doi.org/10.1016/j.jhin.2014.04.011</w:t>
      </w:r>
    </w:p>
    <w:p w14:paraId="4C4B87F1" w14:textId="77777777" w:rsidR="00717812" w:rsidRPr="00717812" w:rsidRDefault="00717812" w:rsidP="00717812">
      <w:pPr>
        <w:widowControl w:val="0"/>
        <w:autoSpaceDE w:val="0"/>
        <w:autoSpaceDN w:val="0"/>
        <w:adjustRightInd w:val="0"/>
        <w:rPr>
          <w:noProof/>
          <w:szCs w:val="24"/>
        </w:rPr>
      </w:pPr>
      <w:r w:rsidRPr="00717812">
        <w:rPr>
          <w:noProof/>
          <w:szCs w:val="24"/>
        </w:rPr>
        <w:t>{Ghantoji2010} Sail, K., Lairson, D. R., DuPont, H. L., Garey, K. W.: ‘Economic healthcare costs of Clostridium difficile infection: A systematic review’; Journal of Hospital Infection, Vol. 74, No. 4 (2010), pp. 309–318. https://doi.org/10.1016/j.jhin.2009.10.016</w:t>
      </w:r>
    </w:p>
    <w:p w14:paraId="08AB053E" w14:textId="77777777" w:rsidR="00717812" w:rsidRPr="00717812" w:rsidRDefault="00717812" w:rsidP="00717812">
      <w:pPr>
        <w:widowControl w:val="0"/>
        <w:autoSpaceDE w:val="0"/>
        <w:autoSpaceDN w:val="0"/>
        <w:adjustRightInd w:val="0"/>
        <w:rPr>
          <w:noProof/>
          <w:szCs w:val="24"/>
        </w:rPr>
      </w:pPr>
      <w:r w:rsidRPr="00717812">
        <w:rPr>
          <w:noProof/>
          <w:szCs w:val="24"/>
        </w:rPr>
        <w:t>{Graves2010} Harbarth, S., Beyersmann, J., Barnett, A., Halton, K., Cooper, B.: ‘Estimating the cost of health care-associated infections: mind your p’s and q’s.’; Clinical Infectious Diseases, Vol. 50, No. 7 (2010), pp. 1017–1021. https://doi.org/10.1086/651110</w:t>
      </w:r>
    </w:p>
    <w:p w14:paraId="23F4C316" w14:textId="77777777" w:rsidR="00717812" w:rsidRPr="00717812" w:rsidRDefault="00717812" w:rsidP="00717812">
      <w:pPr>
        <w:widowControl w:val="0"/>
        <w:autoSpaceDE w:val="0"/>
        <w:autoSpaceDN w:val="0"/>
        <w:adjustRightInd w:val="0"/>
        <w:rPr>
          <w:noProof/>
          <w:szCs w:val="24"/>
        </w:rPr>
      </w:pPr>
      <w:r w:rsidRPr="00717812">
        <w:rPr>
          <w:noProof/>
          <w:szCs w:val="24"/>
        </w:rPr>
        <w:t>{Gray2011} Bowden, T., Johansen, I., Koch, S.: ‘Electronic health records: an international perspective on “meaningful use”.’; Issue Brief (Commonwealth Fund), Vol. 28, No. November (2011), pp. 1–18.</w:t>
      </w:r>
    </w:p>
    <w:p w14:paraId="7FECF93B" w14:textId="77777777" w:rsidR="00717812" w:rsidRPr="00717812" w:rsidRDefault="00717812" w:rsidP="00717812">
      <w:pPr>
        <w:widowControl w:val="0"/>
        <w:autoSpaceDE w:val="0"/>
        <w:autoSpaceDN w:val="0"/>
        <w:adjustRightInd w:val="0"/>
        <w:rPr>
          <w:noProof/>
          <w:szCs w:val="24"/>
        </w:rPr>
      </w:pPr>
      <w:r w:rsidRPr="00717812">
        <w:rPr>
          <w:noProof/>
          <w:szCs w:val="24"/>
        </w:rPr>
        <w:t>{Greco2015} Shi, W., Michler, R. E., Meltzer, D. O., Ailawadi, G., Hohmann, S. F., Thourani, V. H., et al.: ‘Costs associated with health care-associated infections in cardiac surgery’; Journal of the American College of Cardiology, Vol. 65, No. 1 (2015), pp. 15–23. https://doi.org/10.1016/j.jacc.2014.09.079</w:t>
      </w:r>
    </w:p>
    <w:p w14:paraId="41224F42" w14:textId="77777777" w:rsidR="00717812" w:rsidRPr="00717812" w:rsidRDefault="00717812" w:rsidP="00717812">
      <w:pPr>
        <w:widowControl w:val="0"/>
        <w:autoSpaceDE w:val="0"/>
        <w:autoSpaceDN w:val="0"/>
        <w:adjustRightInd w:val="0"/>
        <w:rPr>
          <w:noProof/>
          <w:szCs w:val="24"/>
        </w:rPr>
      </w:pPr>
      <w:r w:rsidRPr="00717812">
        <w:rPr>
          <w:noProof/>
          <w:szCs w:val="24"/>
        </w:rPr>
        <w:t>{Halpin2010} Morgan, T.: ‘Information Modeling and Relational Databases’; (2nd ed.). Elsevier Science (2010).</w:t>
      </w:r>
    </w:p>
    <w:p w14:paraId="5C477682" w14:textId="77777777" w:rsidR="00717812" w:rsidRPr="00717812" w:rsidRDefault="00717812" w:rsidP="00717812">
      <w:pPr>
        <w:widowControl w:val="0"/>
        <w:autoSpaceDE w:val="0"/>
        <w:autoSpaceDN w:val="0"/>
        <w:adjustRightInd w:val="0"/>
        <w:rPr>
          <w:noProof/>
          <w:szCs w:val="24"/>
        </w:rPr>
      </w:pPr>
      <w:r w:rsidRPr="00717812">
        <w:rPr>
          <w:noProof/>
          <w:szCs w:val="24"/>
        </w:rPr>
        <w:t>{Henry2016} Pylypchuk, Y., Searcy, T., Patel, V.: ‘Adoption of Electronic Health Record Systems among U.S. Non-Federal Acute Care Hospitals: 2008-2015’; ONC Data Brief (2016), p. no.35.</w:t>
      </w:r>
    </w:p>
    <w:p w14:paraId="3C9A49C5" w14:textId="77777777" w:rsidR="00717812" w:rsidRPr="00717812" w:rsidRDefault="00717812" w:rsidP="00717812">
      <w:pPr>
        <w:widowControl w:val="0"/>
        <w:autoSpaceDE w:val="0"/>
        <w:autoSpaceDN w:val="0"/>
        <w:adjustRightInd w:val="0"/>
        <w:rPr>
          <w:noProof/>
          <w:szCs w:val="24"/>
        </w:rPr>
      </w:pPr>
      <w:r w:rsidRPr="00717812">
        <w:rPr>
          <w:noProof/>
          <w:szCs w:val="24"/>
        </w:rPr>
        <w:t>{Katz2013} ‘Pay for preventing (not causing) health care-associated infections.’; JAMA Internal Medicine, Vol. 173, No. 22 (2013), p. 2046. https://doi.org/10.1001/jamainternmed.2013.9754</w:t>
      </w:r>
    </w:p>
    <w:p w14:paraId="060CDDAA" w14:textId="77777777" w:rsidR="00717812" w:rsidRPr="00717812" w:rsidRDefault="00717812" w:rsidP="00717812">
      <w:pPr>
        <w:widowControl w:val="0"/>
        <w:autoSpaceDE w:val="0"/>
        <w:autoSpaceDN w:val="0"/>
        <w:adjustRightInd w:val="0"/>
        <w:rPr>
          <w:noProof/>
          <w:szCs w:val="24"/>
        </w:rPr>
      </w:pPr>
      <w:r w:rsidRPr="00717812">
        <w:rPr>
          <w:noProof/>
          <w:szCs w:val="24"/>
        </w:rPr>
        <w:t>{Krumholz2016} Terry, S. F., Waldstreicher, J.: ‘Data Acquisition, Curation, and Use for a Continuously Learning Health System’; JAMA, Vol. 316, No. 16 (2016), p. 1669. https://doi.org/10.1001/jama.2016.12537</w:t>
      </w:r>
    </w:p>
    <w:p w14:paraId="36A08718" w14:textId="77777777" w:rsidR="00717812" w:rsidRPr="00717812" w:rsidRDefault="00717812" w:rsidP="00717812">
      <w:pPr>
        <w:widowControl w:val="0"/>
        <w:autoSpaceDE w:val="0"/>
        <w:autoSpaceDN w:val="0"/>
        <w:adjustRightInd w:val="0"/>
        <w:rPr>
          <w:noProof/>
          <w:szCs w:val="24"/>
        </w:rPr>
      </w:pPr>
      <w:r w:rsidRPr="00717812">
        <w:rPr>
          <w:noProof/>
          <w:szCs w:val="24"/>
        </w:rPr>
        <w:t>{Leffler2015} Lamont, J. T.: ‘Clostridium difficile.’; The New England Journal of Medicine, Vol. 372 (2015), pp. 1539–48. https://doi.org/10.1056/NEJMra1403772</w:t>
      </w:r>
    </w:p>
    <w:p w14:paraId="476B705F" w14:textId="77777777" w:rsidR="00717812" w:rsidRPr="00717812" w:rsidRDefault="00717812" w:rsidP="00717812">
      <w:pPr>
        <w:widowControl w:val="0"/>
        <w:autoSpaceDE w:val="0"/>
        <w:autoSpaceDN w:val="0"/>
        <w:adjustRightInd w:val="0"/>
        <w:rPr>
          <w:noProof/>
          <w:szCs w:val="24"/>
        </w:rPr>
      </w:pPr>
      <w:r w:rsidRPr="00717812">
        <w:rPr>
          <w:noProof/>
          <w:szCs w:val="24"/>
        </w:rPr>
        <w:t>{Li2001} Propert, K. J., Rosenbaum, P. R.: ‘Balanced Risk Set Matching’; Journal of the American Statistical Association, Vol. 96, No. October 2014 (2001), pp. 870–882. https://doi.org/10.1198/016214501753208573</w:t>
      </w:r>
    </w:p>
    <w:p w14:paraId="7FC2BF61" w14:textId="77777777" w:rsidR="00717812" w:rsidRPr="00717812" w:rsidRDefault="00717812" w:rsidP="00717812">
      <w:pPr>
        <w:widowControl w:val="0"/>
        <w:autoSpaceDE w:val="0"/>
        <w:autoSpaceDN w:val="0"/>
        <w:adjustRightInd w:val="0"/>
        <w:rPr>
          <w:noProof/>
          <w:szCs w:val="24"/>
        </w:rPr>
      </w:pPr>
      <w:r w:rsidRPr="00717812">
        <w:rPr>
          <w:noProof/>
          <w:szCs w:val="24"/>
        </w:rPr>
        <w:t>{Lofgren2014} Cole, S. R., Weber, D. J., Anderson, D. J., Moehring, R. W.: ‘Hospital-Acquired Clostridium difficile Infections’; Epidemiology, Vol. 25, No. 4 (2014), pp. 570–575. https://doi.org/10.1097/EDE.0000000000000119</w:t>
      </w:r>
    </w:p>
    <w:p w14:paraId="6D34E864" w14:textId="77777777" w:rsidR="00717812" w:rsidRPr="00717812" w:rsidRDefault="00717812" w:rsidP="00717812">
      <w:pPr>
        <w:widowControl w:val="0"/>
        <w:autoSpaceDE w:val="0"/>
        <w:autoSpaceDN w:val="0"/>
        <w:adjustRightInd w:val="0"/>
        <w:rPr>
          <w:noProof/>
          <w:szCs w:val="24"/>
        </w:rPr>
      </w:pPr>
      <w:r w:rsidRPr="00717812">
        <w:rPr>
          <w:noProof/>
          <w:szCs w:val="24"/>
        </w:rPr>
        <w:t>{Longtin2016} Paquet-Bolduc, B., Gilca, R., Garenc, C., Fortin, E., Longtin, J., Trottier, S., et al.: ‘Effect of Detecting and Isolating Clostridium difficile Carriers at Hospital Admission on the Incidence of C difficile Infections: A Quasi-Experimental Controlled Study.’; JAMA Internal Medicine, Vol. 176, No. 6 (2016), pp. 796–804. https://doi.org/10.1001/jamainternmed.2016.0177</w:t>
      </w:r>
    </w:p>
    <w:p w14:paraId="21C443C9" w14:textId="77777777" w:rsidR="00717812" w:rsidRPr="00717812" w:rsidRDefault="00717812" w:rsidP="00717812">
      <w:pPr>
        <w:widowControl w:val="0"/>
        <w:autoSpaceDE w:val="0"/>
        <w:autoSpaceDN w:val="0"/>
        <w:adjustRightInd w:val="0"/>
        <w:rPr>
          <w:noProof/>
          <w:szCs w:val="24"/>
        </w:rPr>
      </w:pPr>
      <w:r w:rsidRPr="00717812">
        <w:rPr>
          <w:noProof/>
          <w:szCs w:val="24"/>
        </w:rPr>
        <w:t>{McGlone2012} Bailey, R. R., Zimmer, S. M., Popovich, M. J., Tian, Y., Ufberg, P., Muder, R. R., Lee, B. Y.: ‘The economic burden of Clostridium difficile’; Clinical Microbiology and Infection, Vol. 18, No. 3 (2012), pp. 282–289. https://doi.org/10.1111/j.1469-0691.2011.03571.x</w:t>
      </w:r>
    </w:p>
    <w:p w14:paraId="01692873" w14:textId="77777777" w:rsidR="00717812" w:rsidRPr="00717812" w:rsidRDefault="00717812" w:rsidP="00717812">
      <w:pPr>
        <w:widowControl w:val="0"/>
        <w:autoSpaceDE w:val="0"/>
        <w:autoSpaceDN w:val="0"/>
        <w:adjustRightInd w:val="0"/>
        <w:rPr>
          <w:noProof/>
          <w:szCs w:val="24"/>
        </w:rPr>
      </w:pPr>
      <w:r w:rsidRPr="00717812">
        <w:rPr>
          <w:noProof/>
          <w:szCs w:val="24"/>
        </w:rPr>
        <w:t>{Mitchell2014} Gardner, A., Barnett, A. G., Hiller, J. E., Graves, N.: ‘The prolongation of length of stay because of Clostridium difficile infection’; American Journal of Infection Control, Vol. 42, No. 2 (2014), pp. 164–167. https://doi.org/10.1016/j.ajic.2013.07.006</w:t>
      </w:r>
    </w:p>
    <w:p w14:paraId="3A41809F" w14:textId="77777777" w:rsidR="00717812" w:rsidRPr="00717812" w:rsidRDefault="00717812" w:rsidP="00717812">
      <w:pPr>
        <w:widowControl w:val="0"/>
        <w:autoSpaceDE w:val="0"/>
        <w:autoSpaceDN w:val="0"/>
        <w:adjustRightInd w:val="0"/>
        <w:rPr>
          <w:noProof/>
          <w:szCs w:val="24"/>
        </w:rPr>
      </w:pPr>
      <w:r w:rsidRPr="00717812">
        <w:rPr>
          <w:noProof/>
          <w:szCs w:val="24"/>
        </w:rPr>
        <w:t>{Moehring2013} Lofgren, E. T., Anderson, D. J.: ‘Impact of Change to Molecular Testing for Clostridium difficile Infection on Healthcare Facility-Associated Incidence Rates.’; Infection Control and Hospital Epidemiology : The Official Journal of the Society of Hospital Epidemiologists of America, Vol. 34, No. 10 (2013), pp. 1055–61. https://doi.org/10.1086/673144</w:t>
      </w:r>
    </w:p>
    <w:p w14:paraId="7DF01A1E" w14:textId="77777777" w:rsidR="00717812" w:rsidRPr="00717812" w:rsidRDefault="00717812" w:rsidP="00717812">
      <w:pPr>
        <w:widowControl w:val="0"/>
        <w:autoSpaceDE w:val="0"/>
        <w:autoSpaceDN w:val="0"/>
        <w:adjustRightInd w:val="0"/>
        <w:rPr>
          <w:noProof/>
          <w:szCs w:val="24"/>
        </w:rPr>
      </w:pPr>
      <w:r w:rsidRPr="00717812">
        <w:rPr>
          <w:noProof/>
          <w:szCs w:val="24"/>
        </w:rPr>
        <w:t>{Pak2015} Kasarskis, A.: ‘How Next-Generation Sequencing and Multiscale Data Analysis Will Transform Infectious Disease Management’; Clinical Infectious Diseases, Vol. 61, No. 11 (2015), pp. 1695–1702. https://doi.org/10.1093/cid/civ670</w:t>
      </w:r>
    </w:p>
    <w:p w14:paraId="7F26EBB4" w14:textId="77777777" w:rsidR="00717812" w:rsidRPr="00717812" w:rsidRDefault="00717812" w:rsidP="00717812">
      <w:pPr>
        <w:widowControl w:val="0"/>
        <w:autoSpaceDE w:val="0"/>
        <w:autoSpaceDN w:val="0"/>
        <w:adjustRightInd w:val="0"/>
        <w:rPr>
          <w:noProof/>
          <w:szCs w:val="24"/>
        </w:rPr>
      </w:pPr>
      <w:r w:rsidRPr="00717812">
        <w:rPr>
          <w:noProof/>
          <w:szCs w:val="24"/>
        </w:rPr>
        <w:t>{Polage2015} Gyorke, C. E., Kennedy, M. A., Leslie, J. L., Chin, D. L., Wang, S., Nguyen, H. H., et al.: ‘Overdiagnosis of Clostridium difficile Infection in the Molecular Test Era.’; JAMA Internal Medicine, Vol. 175, No. 11 (2015), pp. 1–10. https://doi.org/10.1001/jamainternmed.2015.4114</w:t>
      </w:r>
    </w:p>
    <w:p w14:paraId="132D4D82" w14:textId="77777777" w:rsidR="00717812" w:rsidRPr="00717812" w:rsidRDefault="00717812" w:rsidP="00717812">
      <w:pPr>
        <w:widowControl w:val="0"/>
        <w:autoSpaceDE w:val="0"/>
        <w:autoSpaceDN w:val="0"/>
        <w:adjustRightInd w:val="0"/>
        <w:rPr>
          <w:noProof/>
          <w:szCs w:val="24"/>
        </w:rPr>
      </w:pPr>
      <w:r w:rsidRPr="00717812">
        <w:rPr>
          <w:noProof/>
          <w:szCs w:val="24"/>
        </w:rPr>
        <w:t>{Rhee2015} Murphy, M. V, Li, L., Platt, R., Klompas, M.: ‘Improving documentation and coding for acute organ dysfunction biases estimates of changing sepsis severity and burden: a retrospective study’; Critical Care, Vol. 19, No. 1 (2015), pp. 1–11. https://doi.org/10.1186/s13054-015-1048-9</w:t>
      </w:r>
    </w:p>
    <w:p w14:paraId="4C03241B" w14:textId="77777777" w:rsidR="00717812" w:rsidRPr="00717812" w:rsidRDefault="00717812" w:rsidP="00717812">
      <w:pPr>
        <w:widowControl w:val="0"/>
        <w:autoSpaceDE w:val="0"/>
        <w:autoSpaceDN w:val="0"/>
        <w:adjustRightInd w:val="0"/>
        <w:rPr>
          <w:noProof/>
          <w:szCs w:val="24"/>
        </w:rPr>
      </w:pPr>
      <w:r w:rsidRPr="00717812">
        <w:rPr>
          <w:noProof/>
          <w:szCs w:val="24"/>
        </w:rPr>
        <w:t>{Rodrigues2016} Barber, G. E., Ananthakrishnan, A. N.: ‘A Comprehensive Study of Costs Associated With Recurrent Clostridium difficile Infection’; Infection Control &amp; Hospital Epidemiology (2016), pp. 1–7. https://doi.org/10.1017/ice.2016.246</w:t>
      </w:r>
    </w:p>
    <w:p w14:paraId="2F8CFC45" w14:textId="77777777" w:rsidR="00717812" w:rsidRPr="00717812" w:rsidRDefault="00717812" w:rsidP="00717812">
      <w:pPr>
        <w:widowControl w:val="0"/>
        <w:autoSpaceDE w:val="0"/>
        <w:autoSpaceDN w:val="0"/>
        <w:adjustRightInd w:val="0"/>
        <w:rPr>
          <w:noProof/>
          <w:szCs w:val="24"/>
        </w:rPr>
      </w:pPr>
      <w:r w:rsidRPr="00717812">
        <w:rPr>
          <w:noProof/>
          <w:szCs w:val="24"/>
        </w:rPr>
        <w:t>{Romano1994} Mark, D. H.: ‘Bias in the coding of hospital discharge data and its implications for quality assessment.’; Medical Care, Vol. 32, No. 1 (1994), pp. 81–90.</w:t>
      </w:r>
    </w:p>
    <w:p w14:paraId="4EB6C273" w14:textId="77777777" w:rsidR="00717812" w:rsidRPr="00717812" w:rsidRDefault="00717812" w:rsidP="00717812">
      <w:pPr>
        <w:widowControl w:val="0"/>
        <w:autoSpaceDE w:val="0"/>
        <w:autoSpaceDN w:val="0"/>
        <w:adjustRightInd w:val="0"/>
        <w:rPr>
          <w:noProof/>
          <w:szCs w:val="24"/>
        </w:rPr>
      </w:pPr>
      <w:r w:rsidRPr="00717812">
        <w:rPr>
          <w:noProof/>
          <w:szCs w:val="24"/>
        </w:rPr>
        <w:t>{Scheurer2007} Hicks, L. S., Cook, E. F., Schnipper, J. L.: ‘Accuracy of ICD-9 coding for Clostridium difficile infections: a retrospective cohort.’; Epidemiology and Infection, Vol. 135, No. 6 (2007), pp. 1010–3. https://doi.org/10.1017/S0950268806007655</w:t>
      </w:r>
    </w:p>
    <w:p w14:paraId="544E9862" w14:textId="77777777" w:rsidR="00717812" w:rsidRPr="00717812" w:rsidRDefault="00717812" w:rsidP="00717812">
      <w:pPr>
        <w:widowControl w:val="0"/>
        <w:autoSpaceDE w:val="0"/>
        <w:autoSpaceDN w:val="0"/>
        <w:adjustRightInd w:val="0"/>
        <w:rPr>
          <w:noProof/>
          <w:szCs w:val="24"/>
        </w:rPr>
      </w:pPr>
      <w:r w:rsidRPr="00717812">
        <w:rPr>
          <w:noProof/>
          <w:szCs w:val="24"/>
        </w:rPr>
        <w:t>{Stevens2015} Khader, K., Nelson, R. E., Jones, M., Rubin, M. a, Brown, K. a, Evans, M. E., et al.: ‘Excess Length of Stay Attributable to Clostridium difficile Infection (CDI) in the Acute Care Setting: A Multistate Model.’; Infection Control and Hospital Epidemiology, Vol. 36, No. Cdi (2015), pp. 1–7. https://doi.org/10.1017/ice.2015.132</w:t>
      </w:r>
    </w:p>
    <w:p w14:paraId="6638C2F0" w14:textId="77777777" w:rsidR="00717812" w:rsidRPr="00717812" w:rsidRDefault="00717812" w:rsidP="00717812">
      <w:pPr>
        <w:widowControl w:val="0"/>
        <w:autoSpaceDE w:val="0"/>
        <w:autoSpaceDN w:val="0"/>
        <w:adjustRightInd w:val="0"/>
        <w:rPr>
          <w:noProof/>
          <w:szCs w:val="24"/>
        </w:rPr>
      </w:pPr>
      <w:r w:rsidRPr="00717812">
        <w:rPr>
          <w:noProof/>
          <w:szCs w:val="24"/>
        </w:rPr>
        <w:t>{Tanner2009} Khan, D., Anthony, D., Paton, J.: ‘Waterlow score to predict patients at risk of developing Clostridium difficile-associated disease’; Journal of Hospital Infection, Vol. 71, No. 3 (2009), pp. 239–244. https://doi.org/10.1016/j.jhin.2008.11.017</w:t>
      </w:r>
    </w:p>
    <w:p w14:paraId="2A9B5B23" w14:textId="77777777" w:rsidR="00717812" w:rsidRPr="00717812" w:rsidRDefault="00717812" w:rsidP="00717812">
      <w:pPr>
        <w:widowControl w:val="0"/>
        <w:autoSpaceDE w:val="0"/>
        <w:autoSpaceDN w:val="0"/>
        <w:adjustRightInd w:val="0"/>
        <w:rPr>
          <w:noProof/>
          <w:szCs w:val="24"/>
        </w:rPr>
      </w:pPr>
      <w:r w:rsidRPr="00717812">
        <w:rPr>
          <w:noProof/>
          <w:szCs w:val="24"/>
        </w:rPr>
        <w:t>{van Kleef2014} Green, N., Goldenberg, S. D., Robotham, J. V., Cookson, B., Jit, M., Edmunds, W. J., Deeny, S. R.: ‘Excess length of stay and mortality due to Clostridium difficile infection: A multi-state modelling approach’; Journal of Hospital Infection, Vol. 88, No. 4 (2014), pp. 213–217. https://doi.org/10.1016/j.jhin.2014.08.008</w:t>
      </w:r>
    </w:p>
    <w:p w14:paraId="25042169" w14:textId="77777777" w:rsidR="00717812" w:rsidRPr="00717812" w:rsidRDefault="00717812" w:rsidP="00717812">
      <w:pPr>
        <w:widowControl w:val="0"/>
        <w:autoSpaceDE w:val="0"/>
        <w:autoSpaceDN w:val="0"/>
        <w:adjustRightInd w:val="0"/>
        <w:rPr>
          <w:noProof/>
          <w:szCs w:val="24"/>
        </w:rPr>
      </w:pPr>
      <w:r w:rsidRPr="00717812">
        <w:rPr>
          <w:noProof/>
          <w:szCs w:val="24"/>
        </w:rPr>
        <w:t>{Wiens2014} Campbell, W.: ‘Learning Data-Driven Patient Risk Stratification Models for Clostridium difficile’; Open Forum Infectious Diseases, Vol. 1, No. 2 (2014), pp. 1–9. https://doi.org/10.1093/ofid/ofu045</w:t>
      </w:r>
    </w:p>
    <w:p w14:paraId="2A828EDD" w14:textId="77777777" w:rsidR="00717812" w:rsidRPr="00717812" w:rsidRDefault="00717812" w:rsidP="00717812">
      <w:pPr>
        <w:widowControl w:val="0"/>
        <w:autoSpaceDE w:val="0"/>
        <w:autoSpaceDN w:val="0"/>
        <w:adjustRightInd w:val="0"/>
        <w:rPr>
          <w:noProof/>
          <w:szCs w:val="24"/>
        </w:rPr>
      </w:pPr>
      <w:r w:rsidRPr="00717812">
        <w:rPr>
          <w:noProof/>
          <w:szCs w:val="24"/>
        </w:rPr>
        <w:t>{Wilcox1996} Cunniffe, J. G., Trundle, C., Redpath, C.: ‘Financial burden of hospital-acquired Clostridium difficile infection.’; The Journal of Hospital Infection, Vol. 34, No. 1 (1996), pp. 23–30. https://doi.org/10.1016/S0195-6701(96)90122-X</w:t>
      </w:r>
    </w:p>
    <w:p w14:paraId="6DAF8654" w14:textId="77777777" w:rsidR="00717812" w:rsidRPr="00717812" w:rsidRDefault="00717812" w:rsidP="00717812">
      <w:pPr>
        <w:widowControl w:val="0"/>
        <w:autoSpaceDE w:val="0"/>
        <w:autoSpaceDN w:val="0"/>
        <w:adjustRightInd w:val="0"/>
        <w:rPr>
          <w:noProof/>
          <w:szCs w:val="24"/>
        </w:rPr>
      </w:pPr>
      <w:r w:rsidRPr="00717812">
        <w:rPr>
          <w:noProof/>
          <w:szCs w:val="24"/>
        </w:rPr>
        <w:t>{Zhang2016} Palazuelos-Munoz, S., Balsells, E. M., Nair, H., Chit, A., Kyaw, M. H., Crobach, M., et al.: ‘Cost of hospital management of Clostridium difficile infection in United States—a meta-analysis and modelling study’; BMC Infectious Diseases, Vol. 16, No. 1 (2016), p. 447. https://doi.org/10.1186/s12879-016-1786-6</w:t>
      </w:r>
    </w:p>
    <w:p w14:paraId="01C140C0" w14:textId="77777777" w:rsidR="00717812" w:rsidRPr="00717812" w:rsidRDefault="00717812" w:rsidP="00717812">
      <w:pPr>
        <w:widowControl w:val="0"/>
        <w:autoSpaceDE w:val="0"/>
        <w:autoSpaceDN w:val="0"/>
        <w:adjustRightInd w:val="0"/>
        <w:rPr>
          <w:noProof/>
        </w:rPr>
      </w:pPr>
      <w:r w:rsidRPr="00717812">
        <w:rPr>
          <w:noProof/>
          <w:szCs w:val="24"/>
        </w:rPr>
        <w:t>{Zimlichman2013} Henderson, D., Tamir, O., Franz, C., Song, P., Yamin, C. K., Keohane, C., et al.: ‘Health care-associated infections: a meta-analysis of costs and financial impact on the US health care system.’; JAMA Internal Medicine, Vol. 173, No. 22 (2013), pp. 2039–46. https://doi.org/10.1001/jamainternmed.2013.9763</w:t>
      </w:r>
    </w:p>
    <w:p w14:paraId="5C60CF8B" w14:textId="3D431875" w:rsidR="0078030F" w:rsidRDefault="00FA14BF" w:rsidP="00717812">
      <w:pPr>
        <w:widowControl w:val="0"/>
        <w:autoSpaceDE w:val="0"/>
        <w:autoSpaceDN w:val="0"/>
        <w:adjustRightInd w:val="0"/>
        <w:ind w:left="640" w:hanging="640"/>
      </w:pPr>
      <w:r>
        <w:fldChar w:fldCharType="end"/>
      </w:r>
      <w:r w:rsidR="00ED1D26">
        <w:br w:type="page"/>
      </w:r>
    </w:p>
    <w:p w14:paraId="0906EE87" w14:textId="77777777" w:rsidR="00ED1D26" w:rsidRDefault="002314C5" w:rsidP="00837464">
      <w:pPr>
        <w:pStyle w:val="Heading1"/>
      </w:pPr>
      <w:r>
        <w:lastRenderedPageBreak/>
        <w:t>Tables</w:t>
      </w:r>
    </w:p>
    <w:p w14:paraId="69F95B27" w14:textId="77777777" w:rsidR="005F4988" w:rsidRDefault="002314C5" w:rsidP="002314C5">
      <w:pPr>
        <w:pStyle w:val="Normal2"/>
        <w:contextualSpacing/>
        <w:divId w:val="1194727850"/>
      </w:pPr>
      <w:r w:rsidRPr="005F4988">
        <w:rPr>
          <w:b/>
        </w:rPr>
        <w:t>Table 1.</w:t>
      </w:r>
      <w:r w:rsidR="009902A9">
        <w:t xml:space="preserve"> Demographic Characteristics</w:t>
      </w:r>
      <w:r w:rsidR="003A48FE">
        <w:t xml:space="preserve"> of </w:t>
      </w:r>
      <w:r w:rsidR="009902A9">
        <w:t>the S</w:t>
      </w:r>
      <w:r w:rsidR="003A48FE">
        <w:t xml:space="preserve">tudy </w:t>
      </w:r>
      <w:r w:rsidR="009902A9">
        <w:t>Population and Matched C</w:t>
      </w:r>
      <w:r w:rsidR="003A48FE">
        <w:t>ohort</w:t>
      </w:r>
      <w:r w:rsidR="009902A9">
        <w:t>s</w:t>
      </w:r>
    </w:p>
    <w:tbl>
      <w:tblPr>
        <w:tblStyle w:val="LightShading"/>
        <w:tblW w:w="9659" w:type="dxa"/>
        <w:tblLayout w:type="fixed"/>
        <w:tblLook w:val="04A0" w:firstRow="1" w:lastRow="0" w:firstColumn="1" w:lastColumn="0" w:noHBand="0" w:noVBand="1"/>
      </w:tblPr>
      <w:tblGrid>
        <w:gridCol w:w="1389"/>
        <w:gridCol w:w="1330"/>
        <w:gridCol w:w="1299"/>
        <w:gridCol w:w="1001"/>
        <w:gridCol w:w="1151"/>
        <w:gridCol w:w="1228"/>
        <w:gridCol w:w="1070"/>
        <w:gridCol w:w="1191"/>
      </w:tblGrid>
      <w:tr w:rsidR="006B4E19" w:rsidRPr="006B4E19" w14:paraId="0AF7B929" w14:textId="77777777" w:rsidTr="00C417E6">
        <w:trPr>
          <w:cnfStyle w:val="100000000000" w:firstRow="1" w:lastRow="0" w:firstColumn="0" w:lastColumn="0" w:oddVBand="0" w:evenVBand="0" w:oddHBand="0"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389" w:type="dxa"/>
            <w:vMerge w:val="restart"/>
            <w:tcBorders>
              <w:bottom w:val="nil"/>
            </w:tcBorders>
            <w:shd w:val="clear" w:color="auto" w:fill="auto"/>
            <w:tcMar>
              <w:left w:w="29" w:type="dxa"/>
              <w:right w:w="29" w:type="dxa"/>
            </w:tcMar>
            <w:vAlign w:val="bottom"/>
          </w:tcPr>
          <w:p w14:paraId="1E2AC428" w14:textId="77777777" w:rsidR="00943DB7" w:rsidRPr="006B4E19" w:rsidRDefault="00943DB7" w:rsidP="009902A9">
            <w:pPr>
              <w:pStyle w:val="Normal2"/>
              <w:spacing w:line="276" w:lineRule="auto"/>
              <w:contextualSpacing/>
              <w:rPr>
                <w:sz w:val="20"/>
              </w:rPr>
            </w:pPr>
          </w:p>
        </w:tc>
        <w:tc>
          <w:tcPr>
            <w:tcW w:w="1330" w:type="dxa"/>
            <w:vMerge w:val="restart"/>
            <w:tcBorders>
              <w:bottom w:val="single" w:sz="4" w:space="0" w:color="auto"/>
            </w:tcBorders>
            <w:shd w:val="clear" w:color="auto" w:fill="auto"/>
            <w:tcMar>
              <w:left w:w="29" w:type="dxa"/>
              <w:right w:w="29" w:type="dxa"/>
            </w:tcMar>
            <w:vAlign w:val="bottom"/>
          </w:tcPr>
          <w:p w14:paraId="69B3F5F7" w14:textId="77777777" w:rsidR="00943DB7" w:rsidRPr="006B4E19" w:rsidRDefault="00442AEA" w:rsidP="009902A9">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b w:val="0"/>
                <w:sz w:val="20"/>
              </w:rPr>
            </w:pPr>
            <w:r w:rsidRPr="006B4E19">
              <w:rPr>
                <w:b w:val="0"/>
                <w:sz w:val="20"/>
              </w:rPr>
              <w:t>No. (%)</w:t>
            </w:r>
          </w:p>
        </w:tc>
        <w:tc>
          <w:tcPr>
            <w:tcW w:w="6940" w:type="dxa"/>
            <w:gridSpan w:val="6"/>
            <w:tcMar>
              <w:left w:w="29" w:type="dxa"/>
              <w:right w:w="29" w:type="dxa"/>
            </w:tcMar>
            <w:vAlign w:val="bottom"/>
          </w:tcPr>
          <w:p w14:paraId="37EFF0DA" w14:textId="77777777" w:rsidR="00943DB7" w:rsidRPr="006B4E19" w:rsidRDefault="00943DB7" w:rsidP="009902A9">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20"/>
              </w:rPr>
            </w:pPr>
            <w:r w:rsidRPr="006B4E19">
              <w:rPr>
                <w:sz w:val="20"/>
              </w:rPr>
              <w:t>Matched cohorts for each CDI case definition</w:t>
            </w:r>
          </w:p>
        </w:tc>
      </w:tr>
      <w:tr w:rsidR="006B4E19" w:rsidRPr="006B4E19" w14:paraId="50B78A31" w14:textId="77777777" w:rsidTr="00C417E6">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1389" w:type="dxa"/>
            <w:vMerge/>
            <w:tcBorders>
              <w:top w:val="nil"/>
              <w:bottom w:val="nil"/>
            </w:tcBorders>
            <w:shd w:val="clear" w:color="auto" w:fill="auto"/>
            <w:tcMar>
              <w:left w:w="29" w:type="dxa"/>
              <w:right w:w="29" w:type="dxa"/>
            </w:tcMar>
            <w:vAlign w:val="bottom"/>
          </w:tcPr>
          <w:p w14:paraId="5C8704D4" w14:textId="77777777" w:rsidR="006B4E19" w:rsidRPr="006B4E19" w:rsidRDefault="006B4E19" w:rsidP="009902A9">
            <w:pPr>
              <w:pStyle w:val="Normal2"/>
              <w:keepNext/>
              <w:keepLines/>
              <w:spacing w:after="200" w:line="276" w:lineRule="auto"/>
              <w:contextualSpacing/>
              <w:rPr>
                <w:sz w:val="20"/>
              </w:rPr>
            </w:pPr>
          </w:p>
        </w:tc>
        <w:tc>
          <w:tcPr>
            <w:tcW w:w="1330" w:type="dxa"/>
            <w:vMerge/>
            <w:tcBorders>
              <w:top w:val="nil"/>
              <w:bottom w:val="single" w:sz="4" w:space="0" w:color="auto"/>
            </w:tcBorders>
            <w:shd w:val="clear" w:color="auto" w:fill="auto"/>
            <w:tcMar>
              <w:left w:w="29" w:type="dxa"/>
              <w:right w:w="29" w:type="dxa"/>
            </w:tcMar>
            <w:vAlign w:val="bottom"/>
          </w:tcPr>
          <w:p w14:paraId="42D115ED" w14:textId="77777777" w:rsidR="006B4E19" w:rsidRPr="006B4E19" w:rsidDel="00854E53" w:rsidRDefault="006B4E19" w:rsidP="009902A9">
            <w:pPr>
              <w:pStyle w:val="Normal2"/>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3451" w:type="dxa"/>
            <w:gridSpan w:val="3"/>
            <w:tcBorders>
              <w:top w:val="single" w:sz="4" w:space="0" w:color="auto"/>
              <w:bottom w:val="single" w:sz="4" w:space="0" w:color="auto"/>
            </w:tcBorders>
            <w:shd w:val="clear" w:color="auto" w:fill="auto"/>
            <w:tcMar>
              <w:left w:w="29" w:type="dxa"/>
              <w:right w:w="29" w:type="dxa"/>
            </w:tcMar>
            <w:vAlign w:val="bottom"/>
          </w:tcPr>
          <w:p w14:paraId="6A4307ED" w14:textId="77777777" w:rsidR="006B4E19" w:rsidRPr="006B4E19" w:rsidRDefault="006B4E19" w:rsidP="009902A9">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 xml:space="preserve">i. </w:t>
            </w:r>
            <w:proofErr w:type="gramStart"/>
            <w:r w:rsidRPr="006B4E19">
              <w:rPr>
                <w:sz w:val="20"/>
              </w:rPr>
              <w:t>by</w:t>
            </w:r>
            <w:proofErr w:type="gramEnd"/>
            <w:r w:rsidRPr="006B4E19">
              <w:rPr>
                <w:sz w:val="20"/>
              </w:rPr>
              <w:t xml:space="preserve"> ICD-9 code</w:t>
            </w:r>
          </w:p>
        </w:tc>
        <w:tc>
          <w:tcPr>
            <w:tcW w:w="3489" w:type="dxa"/>
            <w:gridSpan w:val="3"/>
            <w:tcBorders>
              <w:top w:val="single" w:sz="4" w:space="0" w:color="auto"/>
              <w:bottom w:val="single" w:sz="4" w:space="0" w:color="auto"/>
            </w:tcBorders>
            <w:shd w:val="clear" w:color="auto" w:fill="auto"/>
            <w:tcMar>
              <w:left w:w="29" w:type="dxa"/>
              <w:right w:w="29" w:type="dxa"/>
            </w:tcMar>
            <w:vAlign w:val="bottom"/>
          </w:tcPr>
          <w:p w14:paraId="2893FF58" w14:textId="77777777" w:rsidR="006B4E19" w:rsidRPr="006B4E19" w:rsidRDefault="006B4E19" w:rsidP="009902A9">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 xml:space="preserve">ii. </w:t>
            </w:r>
            <w:proofErr w:type="gramStart"/>
            <w:r w:rsidRPr="006B4E19">
              <w:rPr>
                <w:sz w:val="20"/>
              </w:rPr>
              <w:t>by</w:t>
            </w:r>
            <w:proofErr w:type="gramEnd"/>
            <w:r w:rsidRPr="006B4E19">
              <w:rPr>
                <w:sz w:val="20"/>
              </w:rPr>
              <w:t xml:space="preserve"> EIA (+)</w:t>
            </w:r>
          </w:p>
        </w:tc>
      </w:tr>
      <w:tr w:rsidR="006B4E19" w:rsidRPr="006B4E19" w14:paraId="58AD6403" w14:textId="77777777" w:rsidTr="00C417E6">
        <w:trPr>
          <w:trHeight w:val="107"/>
        </w:trPr>
        <w:tc>
          <w:tcPr>
            <w:cnfStyle w:val="001000000000" w:firstRow="0" w:lastRow="0" w:firstColumn="1" w:lastColumn="0" w:oddVBand="0" w:evenVBand="0" w:oddHBand="0" w:evenHBand="0" w:firstRowFirstColumn="0" w:firstRowLastColumn="0" w:lastRowFirstColumn="0" w:lastRowLastColumn="0"/>
            <w:tcW w:w="1389" w:type="dxa"/>
            <w:vMerge/>
            <w:tcBorders>
              <w:top w:val="nil"/>
              <w:bottom w:val="nil"/>
            </w:tcBorders>
            <w:shd w:val="clear" w:color="auto" w:fill="auto"/>
            <w:tcMar>
              <w:left w:w="29" w:type="dxa"/>
              <w:right w:w="29" w:type="dxa"/>
            </w:tcMar>
            <w:vAlign w:val="bottom"/>
          </w:tcPr>
          <w:p w14:paraId="2C3D4E9F" w14:textId="77777777" w:rsidR="006B4E19" w:rsidRPr="006B4E19" w:rsidRDefault="006B4E19" w:rsidP="009902A9">
            <w:pPr>
              <w:pStyle w:val="Normal2"/>
              <w:keepNext/>
              <w:keepLines/>
              <w:spacing w:after="200" w:line="276" w:lineRule="auto"/>
              <w:contextualSpacing/>
              <w:rPr>
                <w:sz w:val="20"/>
              </w:rPr>
            </w:pPr>
          </w:p>
        </w:tc>
        <w:tc>
          <w:tcPr>
            <w:tcW w:w="1330" w:type="dxa"/>
            <w:vMerge/>
            <w:tcBorders>
              <w:top w:val="nil"/>
              <w:bottom w:val="single" w:sz="4" w:space="0" w:color="auto"/>
            </w:tcBorders>
            <w:shd w:val="clear" w:color="auto" w:fill="auto"/>
            <w:tcMar>
              <w:left w:w="29" w:type="dxa"/>
              <w:right w:w="29" w:type="dxa"/>
            </w:tcMar>
            <w:vAlign w:val="bottom"/>
          </w:tcPr>
          <w:p w14:paraId="46FDF4EA" w14:textId="77777777" w:rsidR="006B4E19" w:rsidRPr="006B4E19" w:rsidDel="00854E53" w:rsidRDefault="006B4E19" w:rsidP="009902A9">
            <w:pPr>
              <w:pStyle w:val="Normal2"/>
              <w:keepNext/>
              <w:keepLines/>
              <w:spacing w:after="200" w:line="276" w:lineRule="auto"/>
              <w:contextualSpacing/>
              <w:cnfStyle w:val="000000000000" w:firstRow="0" w:lastRow="0" w:firstColumn="0" w:lastColumn="0" w:oddVBand="0" w:evenVBand="0" w:oddHBand="0" w:evenHBand="0" w:firstRowFirstColumn="0" w:firstRowLastColumn="0" w:lastRowFirstColumn="0" w:lastRowLastColumn="0"/>
              <w:rPr>
                <w:sz w:val="20"/>
              </w:rPr>
            </w:pPr>
          </w:p>
        </w:tc>
        <w:tc>
          <w:tcPr>
            <w:tcW w:w="2300" w:type="dxa"/>
            <w:gridSpan w:val="2"/>
            <w:tcBorders>
              <w:top w:val="single" w:sz="4" w:space="0" w:color="auto"/>
              <w:bottom w:val="single" w:sz="4" w:space="0" w:color="auto"/>
            </w:tcBorders>
            <w:shd w:val="clear" w:color="auto" w:fill="auto"/>
            <w:tcMar>
              <w:left w:w="29" w:type="dxa"/>
              <w:right w:w="29" w:type="dxa"/>
            </w:tcMar>
            <w:vAlign w:val="bottom"/>
          </w:tcPr>
          <w:p w14:paraId="17A995F8" w14:textId="77777777" w:rsidR="006B4E19" w:rsidRPr="006B4E19" w:rsidRDefault="006B4E19" w:rsidP="009902A9">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No. (%)</w:t>
            </w:r>
          </w:p>
        </w:tc>
        <w:tc>
          <w:tcPr>
            <w:tcW w:w="1151" w:type="dxa"/>
            <w:vMerge w:val="restart"/>
            <w:tcBorders>
              <w:top w:val="single" w:sz="4" w:space="0" w:color="auto"/>
            </w:tcBorders>
            <w:shd w:val="clear" w:color="auto" w:fill="auto"/>
            <w:tcMar>
              <w:left w:w="29" w:type="dxa"/>
              <w:right w:w="29" w:type="dxa"/>
            </w:tcMar>
            <w:vAlign w:val="bottom"/>
          </w:tcPr>
          <w:p w14:paraId="5FEB0037" w14:textId="77777777" w:rsidR="006B4E19" w:rsidRPr="006B4E19" w:rsidRDefault="006B4E19" w:rsidP="00F80619">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i/>
                <w:sz w:val="20"/>
              </w:rPr>
            </w:pPr>
            <w:r w:rsidRPr="006B4E19">
              <w:rPr>
                <w:sz w:val="20"/>
              </w:rPr>
              <w:t xml:space="preserve">SMD after matching </w:t>
            </w:r>
            <w:r w:rsidR="006B5830">
              <w:rPr>
                <w:sz w:val="20"/>
              </w:rPr>
              <w:br/>
            </w:r>
            <w:r w:rsidRPr="006B4E19">
              <w:rPr>
                <w:sz w:val="20"/>
              </w:rPr>
              <w:t>(</w:t>
            </w:r>
            <w:r w:rsidRPr="006B4E19">
              <w:rPr>
                <w:i/>
                <w:sz w:val="20"/>
              </w:rPr>
              <w:t>P</w:t>
            </w:r>
            <w:r w:rsidRPr="006B4E19">
              <w:rPr>
                <w:sz w:val="20"/>
              </w:rPr>
              <w:t xml:space="preserve"> value)</w:t>
            </w:r>
          </w:p>
        </w:tc>
        <w:tc>
          <w:tcPr>
            <w:tcW w:w="2298" w:type="dxa"/>
            <w:gridSpan w:val="2"/>
            <w:tcBorders>
              <w:top w:val="single" w:sz="4" w:space="0" w:color="auto"/>
              <w:bottom w:val="single" w:sz="4" w:space="0" w:color="auto"/>
            </w:tcBorders>
            <w:shd w:val="clear" w:color="auto" w:fill="auto"/>
            <w:tcMar>
              <w:left w:w="29" w:type="dxa"/>
              <w:right w:w="29" w:type="dxa"/>
            </w:tcMar>
            <w:vAlign w:val="bottom"/>
          </w:tcPr>
          <w:p w14:paraId="557435DD" w14:textId="77777777" w:rsidR="006B4E19" w:rsidRPr="006B4E19" w:rsidRDefault="006B4E19" w:rsidP="009902A9">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No. (%)</w:t>
            </w:r>
          </w:p>
        </w:tc>
        <w:tc>
          <w:tcPr>
            <w:tcW w:w="1191" w:type="dxa"/>
            <w:vMerge w:val="restart"/>
            <w:tcBorders>
              <w:top w:val="single" w:sz="4" w:space="0" w:color="auto"/>
            </w:tcBorders>
            <w:shd w:val="clear" w:color="auto" w:fill="auto"/>
            <w:tcMar>
              <w:left w:w="29" w:type="dxa"/>
              <w:right w:w="29" w:type="dxa"/>
            </w:tcMar>
            <w:vAlign w:val="bottom"/>
          </w:tcPr>
          <w:p w14:paraId="66435119" w14:textId="77777777" w:rsidR="006B4E19" w:rsidRPr="006B4E19" w:rsidRDefault="006B4E19" w:rsidP="00527F94">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SMD after matching</w:t>
            </w:r>
          </w:p>
          <w:p w14:paraId="3F8B28EA" w14:textId="77777777" w:rsidR="006B4E19" w:rsidRPr="006B4E19" w:rsidRDefault="006B4E19" w:rsidP="00527F94">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w:t>
            </w:r>
            <w:r w:rsidRPr="006B4E19">
              <w:rPr>
                <w:i/>
                <w:sz w:val="20"/>
              </w:rPr>
              <w:t xml:space="preserve">P </w:t>
            </w:r>
            <w:r w:rsidRPr="006B4E19">
              <w:rPr>
                <w:sz w:val="20"/>
              </w:rPr>
              <w:t>value)</w:t>
            </w:r>
          </w:p>
        </w:tc>
      </w:tr>
      <w:tr w:rsidR="006B4E19" w:rsidRPr="006B4E19" w14:paraId="5D096A43" w14:textId="77777777" w:rsidTr="00C417E6">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389" w:type="dxa"/>
            <w:tcBorders>
              <w:top w:val="nil"/>
              <w:bottom w:val="single" w:sz="4" w:space="0" w:color="auto"/>
            </w:tcBorders>
            <w:shd w:val="clear" w:color="auto" w:fill="auto"/>
            <w:tcMar>
              <w:left w:w="29" w:type="dxa"/>
              <w:right w:w="29" w:type="dxa"/>
            </w:tcMar>
            <w:vAlign w:val="bottom"/>
          </w:tcPr>
          <w:p w14:paraId="0EE29A1D" w14:textId="77777777" w:rsidR="006B4E19" w:rsidRPr="006B4E19" w:rsidRDefault="006B4E19" w:rsidP="00A016B5">
            <w:pPr>
              <w:pStyle w:val="Normal2"/>
              <w:spacing w:line="276" w:lineRule="auto"/>
              <w:contextualSpacing/>
              <w:rPr>
                <w:b w:val="0"/>
                <w:sz w:val="20"/>
              </w:rPr>
            </w:pPr>
            <w:r w:rsidRPr="006B4E19">
              <w:rPr>
                <w:b w:val="0"/>
                <w:sz w:val="20"/>
              </w:rPr>
              <w:t>Characteristic</w:t>
            </w:r>
          </w:p>
        </w:tc>
        <w:tc>
          <w:tcPr>
            <w:tcW w:w="1330" w:type="dxa"/>
            <w:tcBorders>
              <w:top w:val="single" w:sz="4" w:space="0" w:color="auto"/>
              <w:bottom w:val="single" w:sz="4" w:space="0" w:color="auto"/>
            </w:tcBorders>
            <w:shd w:val="clear" w:color="auto" w:fill="auto"/>
            <w:tcMar>
              <w:left w:w="29" w:type="dxa"/>
              <w:right w:w="29" w:type="dxa"/>
            </w:tcMar>
            <w:vAlign w:val="bottom"/>
          </w:tcPr>
          <w:p w14:paraId="263F07E7" w14:textId="77777777" w:rsidR="006B4E19" w:rsidRPr="006B4E19" w:rsidRDefault="006B4E19" w:rsidP="009902A9">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b/>
                <w:sz w:val="20"/>
              </w:rPr>
            </w:pPr>
            <w:r w:rsidRPr="006B4E19">
              <w:rPr>
                <w:b/>
                <w:sz w:val="20"/>
              </w:rPr>
              <w:t>All patients</w:t>
            </w:r>
          </w:p>
          <w:p w14:paraId="5B1EF9B0" w14:textId="77777777" w:rsidR="006B4E19" w:rsidRPr="006B4E19" w:rsidRDefault="006B4E19" w:rsidP="009902A9">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w:t>
            </w:r>
            <w:proofErr w:type="gramStart"/>
            <w:r w:rsidRPr="006B4E19">
              <w:rPr>
                <w:sz w:val="20"/>
              </w:rPr>
              <w:t>n</w:t>
            </w:r>
            <w:proofErr w:type="gramEnd"/>
            <w:r w:rsidRPr="006B4E19">
              <w:rPr>
                <w:sz w:val="20"/>
              </w:rPr>
              <w:t>=171 936)</w:t>
            </w:r>
          </w:p>
        </w:tc>
        <w:tc>
          <w:tcPr>
            <w:tcW w:w="1299" w:type="dxa"/>
            <w:tcBorders>
              <w:top w:val="single" w:sz="4" w:space="0" w:color="auto"/>
              <w:bottom w:val="single" w:sz="4" w:space="0" w:color="auto"/>
            </w:tcBorders>
            <w:shd w:val="clear" w:color="auto" w:fill="auto"/>
            <w:tcMar>
              <w:left w:w="29" w:type="dxa"/>
              <w:right w:w="29" w:type="dxa"/>
            </w:tcMar>
            <w:vAlign w:val="bottom"/>
          </w:tcPr>
          <w:p w14:paraId="4E5DCDCC" w14:textId="77777777" w:rsidR="006B4E19" w:rsidRPr="006B4E19" w:rsidRDefault="006B4E19" w:rsidP="009902A9">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All controls</w:t>
            </w:r>
          </w:p>
          <w:p w14:paraId="7FACE46C" w14:textId="77777777" w:rsidR="006B4E19" w:rsidRPr="006B4E19" w:rsidRDefault="006B4E19" w:rsidP="00386AAB">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w:t>
            </w:r>
            <w:proofErr w:type="gramStart"/>
            <w:r w:rsidRPr="006B4E19">
              <w:rPr>
                <w:sz w:val="20"/>
              </w:rPr>
              <w:t>n</w:t>
            </w:r>
            <w:proofErr w:type="gramEnd"/>
            <w:r w:rsidRPr="006B4E19">
              <w:rPr>
                <w:sz w:val="20"/>
              </w:rPr>
              <w:t>=171 356)</w:t>
            </w:r>
          </w:p>
        </w:tc>
        <w:tc>
          <w:tcPr>
            <w:tcW w:w="1001" w:type="dxa"/>
            <w:tcBorders>
              <w:top w:val="single" w:sz="4" w:space="0" w:color="auto"/>
              <w:bottom w:val="single" w:sz="4" w:space="0" w:color="auto"/>
            </w:tcBorders>
            <w:shd w:val="clear" w:color="auto" w:fill="auto"/>
            <w:tcMar>
              <w:left w:w="29" w:type="dxa"/>
              <w:right w:w="29" w:type="dxa"/>
            </w:tcMar>
            <w:vAlign w:val="bottom"/>
          </w:tcPr>
          <w:p w14:paraId="26C3F0DB" w14:textId="77777777" w:rsidR="006B4E19" w:rsidRPr="006B4E19" w:rsidRDefault="006B4E19" w:rsidP="00C03F91">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Matched cases &amp; controls</w:t>
            </w:r>
            <w:r w:rsidRPr="006B4E19">
              <w:rPr>
                <w:sz w:val="20"/>
                <w:vertAlign w:val="superscript"/>
              </w:rPr>
              <w:t>a</w:t>
            </w:r>
            <w:r w:rsidRPr="006B4E19">
              <w:rPr>
                <w:sz w:val="20"/>
              </w:rPr>
              <w:t xml:space="preserve"> (n=</w:t>
            </w:r>
            <w:r w:rsidR="00C03F91">
              <w:rPr>
                <w:sz w:val="20"/>
              </w:rPr>
              <w:t>489</w:t>
            </w:r>
            <w:r w:rsidRPr="006B4E19">
              <w:rPr>
                <w:sz w:val="20"/>
              </w:rPr>
              <w:t xml:space="preserve">) </w:t>
            </w:r>
          </w:p>
        </w:tc>
        <w:tc>
          <w:tcPr>
            <w:tcW w:w="1151" w:type="dxa"/>
            <w:vMerge/>
            <w:tcBorders>
              <w:bottom w:val="single" w:sz="4" w:space="0" w:color="auto"/>
            </w:tcBorders>
            <w:shd w:val="clear" w:color="auto" w:fill="auto"/>
            <w:tcMar>
              <w:left w:w="29" w:type="dxa"/>
              <w:right w:w="29" w:type="dxa"/>
            </w:tcMar>
            <w:vAlign w:val="bottom"/>
          </w:tcPr>
          <w:p w14:paraId="45FBD182" w14:textId="77777777" w:rsidR="006B4E19" w:rsidRPr="006B4E19" w:rsidRDefault="006B4E19" w:rsidP="009902A9">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228" w:type="dxa"/>
            <w:tcBorders>
              <w:top w:val="single" w:sz="4" w:space="0" w:color="auto"/>
              <w:bottom w:val="single" w:sz="4" w:space="0" w:color="auto"/>
            </w:tcBorders>
            <w:shd w:val="clear" w:color="auto" w:fill="auto"/>
            <w:tcMar>
              <w:left w:w="29" w:type="dxa"/>
              <w:right w:w="29" w:type="dxa"/>
            </w:tcMar>
            <w:vAlign w:val="bottom"/>
          </w:tcPr>
          <w:p w14:paraId="68A13ACC" w14:textId="77777777" w:rsidR="006B4E19" w:rsidRPr="006B4E19" w:rsidRDefault="006B4E19" w:rsidP="00386AAB">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All controls (n= 73 647)</w:t>
            </w:r>
          </w:p>
        </w:tc>
        <w:tc>
          <w:tcPr>
            <w:tcW w:w="1070" w:type="dxa"/>
            <w:tcBorders>
              <w:top w:val="single" w:sz="4" w:space="0" w:color="auto"/>
              <w:bottom w:val="single" w:sz="4" w:space="0" w:color="auto"/>
            </w:tcBorders>
            <w:shd w:val="clear" w:color="auto" w:fill="auto"/>
            <w:tcMar>
              <w:left w:w="29" w:type="dxa"/>
              <w:right w:w="29" w:type="dxa"/>
            </w:tcMar>
            <w:vAlign w:val="bottom"/>
          </w:tcPr>
          <w:p w14:paraId="0C598465" w14:textId="77777777" w:rsidR="006B4E19" w:rsidRPr="006B4E19" w:rsidRDefault="006B4E19" w:rsidP="00C03F91">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Matched cases &amp; controls</w:t>
            </w:r>
            <w:r w:rsidRPr="006B4E19">
              <w:rPr>
                <w:sz w:val="20"/>
                <w:vertAlign w:val="superscript"/>
              </w:rPr>
              <w:t>a</w:t>
            </w:r>
            <w:r w:rsidRPr="006B4E19">
              <w:rPr>
                <w:sz w:val="20"/>
              </w:rPr>
              <w:t xml:space="preserve"> (n=</w:t>
            </w:r>
            <w:r w:rsidR="00C03F91">
              <w:rPr>
                <w:sz w:val="20"/>
              </w:rPr>
              <w:t>274</w:t>
            </w:r>
            <w:r w:rsidRPr="006B4E19">
              <w:rPr>
                <w:sz w:val="20"/>
              </w:rPr>
              <w:t xml:space="preserve">) </w:t>
            </w:r>
          </w:p>
        </w:tc>
        <w:tc>
          <w:tcPr>
            <w:tcW w:w="1191" w:type="dxa"/>
            <w:vMerge/>
            <w:tcBorders>
              <w:bottom w:val="single" w:sz="4" w:space="0" w:color="auto"/>
            </w:tcBorders>
            <w:shd w:val="clear" w:color="auto" w:fill="auto"/>
            <w:tcMar>
              <w:left w:w="29" w:type="dxa"/>
              <w:right w:w="29" w:type="dxa"/>
            </w:tcMar>
            <w:vAlign w:val="bottom"/>
          </w:tcPr>
          <w:p w14:paraId="6138D9D3" w14:textId="77777777" w:rsidR="006B4E19" w:rsidRPr="006B4E19" w:rsidRDefault="006B4E19" w:rsidP="009902A9">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2AB9AE31" w14:textId="77777777" w:rsidTr="00C417E6">
        <w:trPr>
          <w:trHeight w:val="92"/>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tcMar>
              <w:left w:w="29" w:type="dxa"/>
              <w:right w:w="29" w:type="dxa"/>
            </w:tcMar>
            <w:vAlign w:val="bottom"/>
          </w:tcPr>
          <w:p w14:paraId="4D3E7AC9" w14:textId="77777777" w:rsidR="006B4E19" w:rsidRPr="006B4E19" w:rsidRDefault="006B4E19" w:rsidP="00A016B5">
            <w:pPr>
              <w:pStyle w:val="Normal2"/>
              <w:spacing w:line="360" w:lineRule="auto"/>
              <w:contextualSpacing/>
              <w:rPr>
                <w:b w:val="0"/>
                <w:sz w:val="20"/>
              </w:rPr>
            </w:pPr>
            <w:r w:rsidRPr="006B4E19">
              <w:rPr>
                <w:b w:val="0"/>
                <w:sz w:val="20"/>
              </w:rPr>
              <w:t>Female sex</w:t>
            </w:r>
          </w:p>
        </w:tc>
        <w:tc>
          <w:tcPr>
            <w:tcW w:w="1330" w:type="dxa"/>
            <w:shd w:val="clear" w:color="auto" w:fill="auto"/>
            <w:tcMar>
              <w:left w:w="29" w:type="dxa"/>
              <w:right w:w="29" w:type="dxa"/>
            </w:tcMar>
            <w:vAlign w:val="bottom"/>
          </w:tcPr>
          <w:p w14:paraId="70F940D1" w14:textId="77777777" w:rsidR="006B4E19" w:rsidRPr="006B4E19" w:rsidRDefault="006B4E19" w:rsidP="00D80CA8">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101 964 (59)</w:t>
            </w:r>
          </w:p>
        </w:tc>
        <w:tc>
          <w:tcPr>
            <w:tcW w:w="1299" w:type="dxa"/>
            <w:shd w:val="clear" w:color="auto" w:fill="auto"/>
            <w:tcMar>
              <w:left w:w="29" w:type="dxa"/>
              <w:right w:w="29" w:type="dxa"/>
            </w:tcMar>
            <w:vAlign w:val="bottom"/>
          </w:tcPr>
          <w:p w14:paraId="25387CED" w14:textId="77777777" w:rsidR="006B4E19" w:rsidRPr="006B4E19" w:rsidRDefault="006B4E19" w:rsidP="003B1B37">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101 638 (</w:t>
            </w:r>
            <w:r w:rsidR="003B1B37">
              <w:rPr>
                <w:sz w:val="20"/>
              </w:rPr>
              <w:t>59</w:t>
            </w:r>
            <w:r w:rsidRPr="006B4E19">
              <w:rPr>
                <w:sz w:val="20"/>
              </w:rPr>
              <w:t>)</w:t>
            </w:r>
          </w:p>
        </w:tc>
        <w:tc>
          <w:tcPr>
            <w:tcW w:w="1001" w:type="dxa"/>
            <w:shd w:val="clear" w:color="auto" w:fill="auto"/>
            <w:tcMar>
              <w:left w:w="29" w:type="dxa"/>
              <w:right w:w="29" w:type="dxa"/>
            </w:tcMar>
            <w:vAlign w:val="bottom"/>
          </w:tcPr>
          <w:p w14:paraId="031D5243" w14:textId="77777777" w:rsidR="006B4E19" w:rsidRPr="006B4E19" w:rsidRDefault="00CC450C" w:rsidP="00A016B5">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278</w:t>
            </w:r>
            <w:r w:rsidR="006B4E19" w:rsidRPr="006B4E19">
              <w:rPr>
                <w:sz w:val="20"/>
              </w:rPr>
              <w:t xml:space="preserve"> (57)</w:t>
            </w:r>
          </w:p>
        </w:tc>
        <w:tc>
          <w:tcPr>
            <w:tcW w:w="1151" w:type="dxa"/>
            <w:shd w:val="clear" w:color="auto" w:fill="auto"/>
            <w:tcMar>
              <w:left w:w="29" w:type="dxa"/>
              <w:right w:w="29" w:type="dxa"/>
            </w:tcMar>
            <w:vAlign w:val="bottom"/>
          </w:tcPr>
          <w:p w14:paraId="16E996BB" w14:textId="77777777" w:rsidR="006B4E19" w:rsidRPr="006B4E19" w:rsidRDefault="006B4E19" w:rsidP="00F80619">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0 (1)</w:t>
            </w:r>
          </w:p>
        </w:tc>
        <w:tc>
          <w:tcPr>
            <w:tcW w:w="1228" w:type="dxa"/>
            <w:shd w:val="clear" w:color="auto" w:fill="auto"/>
            <w:tcMar>
              <w:left w:w="29" w:type="dxa"/>
              <w:right w:w="29" w:type="dxa"/>
            </w:tcMar>
            <w:vAlign w:val="bottom"/>
          </w:tcPr>
          <w:p w14:paraId="1A4834DE" w14:textId="77777777" w:rsidR="006B4E19" w:rsidRPr="006B4E19" w:rsidRDefault="006B4E19" w:rsidP="00D80CA8">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44 132 (60)</w:t>
            </w:r>
          </w:p>
        </w:tc>
        <w:tc>
          <w:tcPr>
            <w:tcW w:w="1070" w:type="dxa"/>
            <w:shd w:val="clear" w:color="auto" w:fill="auto"/>
            <w:tcMar>
              <w:left w:w="29" w:type="dxa"/>
              <w:right w:w="29" w:type="dxa"/>
            </w:tcMar>
            <w:vAlign w:val="bottom"/>
          </w:tcPr>
          <w:p w14:paraId="5F20E437" w14:textId="77777777" w:rsidR="006B4E19" w:rsidRPr="006B4E19" w:rsidRDefault="00CC450C" w:rsidP="00A016B5">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145</w:t>
            </w:r>
            <w:r w:rsidR="006B4E19" w:rsidRPr="006B4E19">
              <w:rPr>
                <w:sz w:val="20"/>
              </w:rPr>
              <w:t xml:space="preserve"> (53)</w:t>
            </w:r>
          </w:p>
        </w:tc>
        <w:tc>
          <w:tcPr>
            <w:tcW w:w="1191" w:type="dxa"/>
            <w:shd w:val="clear" w:color="auto" w:fill="auto"/>
            <w:tcMar>
              <w:left w:w="29" w:type="dxa"/>
              <w:right w:w="29" w:type="dxa"/>
            </w:tcMar>
            <w:vAlign w:val="bottom"/>
          </w:tcPr>
          <w:p w14:paraId="0BDFFB55" w14:textId="77777777" w:rsidR="006B4E19" w:rsidRPr="006B4E19" w:rsidRDefault="006B4E19" w:rsidP="00A016B5">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0 (1)</w:t>
            </w:r>
          </w:p>
        </w:tc>
      </w:tr>
      <w:tr w:rsidR="006B4E19" w:rsidRPr="006B4E19" w14:paraId="1D885251" w14:textId="77777777" w:rsidTr="00C417E6">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tcMar>
              <w:left w:w="29" w:type="dxa"/>
              <w:right w:w="29" w:type="dxa"/>
            </w:tcMar>
            <w:vAlign w:val="bottom"/>
          </w:tcPr>
          <w:p w14:paraId="305C5E20" w14:textId="77777777" w:rsidR="006B4E19" w:rsidRPr="006B4E19" w:rsidRDefault="006B4E19" w:rsidP="00A016B5">
            <w:pPr>
              <w:pStyle w:val="Normal2"/>
              <w:spacing w:line="360" w:lineRule="auto"/>
              <w:contextualSpacing/>
              <w:rPr>
                <w:b w:val="0"/>
                <w:sz w:val="20"/>
              </w:rPr>
            </w:pPr>
            <w:r w:rsidRPr="006B4E19">
              <w:rPr>
                <w:b w:val="0"/>
                <w:sz w:val="20"/>
              </w:rPr>
              <w:t>Age</w:t>
            </w:r>
            <w:r w:rsidRPr="006B4E19">
              <w:rPr>
                <w:b w:val="0"/>
                <w:sz w:val="20"/>
                <w:vertAlign w:val="superscript"/>
              </w:rPr>
              <w:t>b</w:t>
            </w:r>
          </w:p>
        </w:tc>
        <w:tc>
          <w:tcPr>
            <w:tcW w:w="1330" w:type="dxa"/>
            <w:shd w:val="clear" w:color="auto" w:fill="auto"/>
            <w:tcMar>
              <w:left w:w="29" w:type="dxa"/>
              <w:right w:w="29" w:type="dxa"/>
            </w:tcMar>
            <w:vAlign w:val="bottom"/>
          </w:tcPr>
          <w:p w14:paraId="6293C0AC"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299" w:type="dxa"/>
            <w:shd w:val="clear" w:color="auto" w:fill="auto"/>
            <w:tcMar>
              <w:left w:w="29" w:type="dxa"/>
              <w:right w:w="29" w:type="dxa"/>
            </w:tcMar>
            <w:vAlign w:val="bottom"/>
          </w:tcPr>
          <w:p w14:paraId="59537886"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001" w:type="dxa"/>
            <w:shd w:val="clear" w:color="auto" w:fill="auto"/>
            <w:tcMar>
              <w:left w:w="29" w:type="dxa"/>
              <w:right w:w="29" w:type="dxa"/>
            </w:tcMar>
            <w:vAlign w:val="bottom"/>
          </w:tcPr>
          <w:p w14:paraId="7243980D"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151" w:type="dxa"/>
            <w:shd w:val="clear" w:color="auto" w:fill="auto"/>
            <w:tcMar>
              <w:left w:w="29" w:type="dxa"/>
              <w:right w:w="29" w:type="dxa"/>
            </w:tcMar>
            <w:vAlign w:val="bottom"/>
          </w:tcPr>
          <w:p w14:paraId="262D0FBA"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228" w:type="dxa"/>
            <w:shd w:val="clear" w:color="auto" w:fill="auto"/>
            <w:tcMar>
              <w:left w:w="29" w:type="dxa"/>
              <w:right w:w="29" w:type="dxa"/>
            </w:tcMar>
            <w:vAlign w:val="bottom"/>
          </w:tcPr>
          <w:p w14:paraId="29C126B7"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070" w:type="dxa"/>
            <w:shd w:val="clear" w:color="auto" w:fill="auto"/>
            <w:tcMar>
              <w:left w:w="29" w:type="dxa"/>
              <w:right w:w="29" w:type="dxa"/>
            </w:tcMar>
            <w:vAlign w:val="bottom"/>
          </w:tcPr>
          <w:p w14:paraId="71F713A4"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191" w:type="dxa"/>
            <w:shd w:val="clear" w:color="auto" w:fill="auto"/>
            <w:tcMar>
              <w:left w:w="29" w:type="dxa"/>
              <w:right w:w="29" w:type="dxa"/>
            </w:tcMar>
            <w:vAlign w:val="bottom"/>
          </w:tcPr>
          <w:p w14:paraId="2EB980A0"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11244132" w14:textId="77777777" w:rsidTr="00C417E6">
        <w:trPr>
          <w:trHeight w:val="92"/>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tcMar>
              <w:left w:w="29" w:type="dxa"/>
              <w:right w:w="29" w:type="dxa"/>
            </w:tcMar>
            <w:vAlign w:val="bottom"/>
          </w:tcPr>
          <w:p w14:paraId="11CABF40" w14:textId="77777777" w:rsidR="006B4E19" w:rsidRPr="006B4E19" w:rsidRDefault="006B4E19" w:rsidP="00A016B5">
            <w:pPr>
              <w:pStyle w:val="Normal2"/>
              <w:spacing w:line="360" w:lineRule="auto"/>
              <w:contextualSpacing/>
              <w:rPr>
                <w:b w:val="0"/>
                <w:sz w:val="20"/>
              </w:rPr>
            </w:pPr>
            <w:r w:rsidRPr="006B4E19">
              <w:rPr>
                <w:b w:val="0"/>
                <w:sz w:val="20"/>
              </w:rPr>
              <w:t xml:space="preserve">  18-29</w:t>
            </w:r>
          </w:p>
        </w:tc>
        <w:tc>
          <w:tcPr>
            <w:tcW w:w="1330" w:type="dxa"/>
            <w:shd w:val="clear" w:color="auto" w:fill="auto"/>
            <w:tcMar>
              <w:left w:w="29" w:type="dxa"/>
              <w:right w:w="29" w:type="dxa"/>
            </w:tcMar>
            <w:vAlign w:val="bottom"/>
          </w:tcPr>
          <w:p w14:paraId="2A17BB37" w14:textId="77777777" w:rsidR="006B4E19" w:rsidRPr="006B4E19" w:rsidRDefault="006B4E19" w:rsidP="00D80CA8">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22 344 (13)</w:t>
            </w:r>
          </w:p>
        </w:tc>
        <w:tc>
          <w:tcPr>
            <w:tcW w:w="1299" w:type="dxa"/>
            <w:shd w:val="clear" w:color="auto" w:fill="auto"/>
            <w:tcMar>
              <w:left w:w="29" w:type="dxa"/>
              <w:right w:w="29" w:type="dxa"/>
            </w:tcMar>
            <w:vAlign w:val="bottom"/>
          </w:tcPr>
          <w:p w14:paraId="6B75F2F6" w14:textId="77777777" w:rsidR="006B4E19" w:rsidRPr="006B4E19" w:rsidRDefault="006B4E19" w:rsidP="007E446D">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22 266 (13)</w:t>
            </w:r>
          </w:p>
        </w:tc>
        <w:tc>
          <w:tcPr>
            <w:tcW w:w="1001" w:type="dxa"/>
            <w:shd w:val="clear" w:color="auto" w:fill="auto"/>
            <w:tcMar>
              <w:left w:w="29" w:type="dxa"/>
              <w:right w:w="29" w:type="dxa"/>
            </w:tcMar>
            <w:vAlign w:val="bottom"/>
          </w:tcPr>
          <w:p w14:paraId="26F6BA3C" w14:textId="77777777" w:rsidR="006B4E19" w:rsidRPr="006B4E19" w:rsidRDefault="009A0A46" w:rsidP="009A0A4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69</w:t>
            </w:r>
            <w:r w:rsidR="006B4E19" w:rsidRPr="006B4E19">
              <w:rPr>
                <w:sz w:val="20"/>
              </w:rPr>
              <w:t xml:space="preserve"> (</w:t>
            </w:r>
            <w:r>
              <w:rPr>
                <w:sz w:val="20"/>
              </w:rPr>
              <w:t>14</w:t>
            </w:r>
            <w:r w:rsidR="006B4E19" w:rsidRPr="006B4E19">
              <w:rPr>
                <w:sz w:val="20"/>
              </w:rPr>
              <w:t>)</w:t>
            </w:r>
          </w:p>
        </w:tc>
        <w:tc>
          <w:tcPr>
            <w:tcW w:w="1151" w:type="dxa"/>
            <w:vMerge w:val="restart"/>
            <w:shd w:val="clear" w:color="auto" w:fill="auto"/>
            <w:tcMar>
              <w:left w:w="29" w:type="dxa"/>
              <w:right w:w="29" w:type="dxa"/>
            </w:tcMar>
            <w:vAlign w:val="center"/>
          </w:tcPr>
          <w:p w14:paraId="625354CE" w14:textId="77777777" w:rsidR="006B4E19" w:rsidRPr="006B4E19" w:rsidRDefault="00C417E6" w:rsidP="00C417E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0.016</w:t>
            </w:r>
            <w:r w:rsidR="006B4E19" w:rsidRPr="006B4E19">
              <w:rPr>
                <w:sz w:val="20"/>
              </w:rPr>
              <w:t xml:space="preserve"> (0.</w:t>
            </w:r>
            <w:r>
              <w:rPr>
                <w:sz w:val="20"/>
              </w:rPr>
              <w:t>86</w:t>
            </w:r>
            <w:r w:rsidR="006B4E19" w:rsidRPr="006B4E19">
              <w:rPr>
                <w:sz w:val="20"/>
              </w:rPr>
              <w:t>)</w:t>
            </w:r>
          </w:p>
        </w:tc>
        <w:tc>
          <w:tcPr>
            <w:tcW w:w="1228" w:type="dxa"/>
            <w:shd w:val="clear" w:color="auto" w:fill="auto"/>
            <w:tcMar>
              <w:left w:w="29" w:type="dxa"/>
              <w:right w:w="29" w:type="dxa"/>
            </w:tcMar>
            <w:vAlign w:val="bottom"/>
          </w:tcPr>
          <w:p w14:paraId="31E947D7" w14:textId="77777777" w:rsidR="006B4E19" w:rsidRPr="006B4E19" w:rsidRDefault="006B4E19" w:rsidP="007E446D">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9 552 (13)</w:t>
            </w:r>
          </w:p>
        </w:tc>
        <w:tc>
          <w:tcPr>
            <w:tcW w:w="1070" w:type="dxa"/>
            <w:shd w:val="clear" w:color="auto" w:fill="auto"/>
            <w:tcMar>
              <w:left w:w="29" w:type="dxa"/>
              <w:right w:w="29" w:type="dxa"/>
            </w:tcMar>
            <w:vAlign w:val="bottom"/>
          </w:tcPr>
          <w:p w14:paraId="5D75D740" w14:textId="77777777" w:rsidR="006B4E19" w:rsidRPr="006B4E19" w:rsidRDefault="009A0A46" w:rsidP="009A0A4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22</w:t>
            </w:r>
            <w:r w:rsidR="006B4E19" w:rsidRPr="006B4E19">
              <w:rPr>
                <w:sz w:val="20"/>
              </w:rPr>
              <w:t xml:space="preserve"> (</w:t>
            </w:r>
            <w:r>
              <w:rPr>
                <w:sz w:val="20"/>
              </w:rPr>
              <w:t>8</w:t>
            </w:r>
            <w:r w:rsidR="006B4E19" w:rsidRPr="006B4E19">
              <w:rPr>
                <w:sz w:val="20"/>
              </w:rPr>
              <w:t>)</w:t>
            </w:r>
          </w:p>
        </w:tc>
        <w:tc>
          <w:tcPr>
            <w:tcW w:w="1191" w:type="dxa"/>
            <w:vMerge w:val="restart"/>
            <w:shd w:val="clear" w:color="auto" w:fill="auto"/>
            <w:tcMar>
              <w:left w:w="29" w:type="dxa"/>
              <w:right w:w="29" w:type="dxa"/>
            </w:tcMar>
            <w:vAlign w:val="center"/>
          </w:tcPr>
          <w:p w14:paraId="0CCF8B6B" w14:textId="77777777" w:rsidR="006B4E19" w:rsidRPr="006B4E19" w:rsidRDefault="00C417E6" w:rsidP="00C417E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0.018</w:t>
            </w:r>
            <w:r w:rsidR="006B4E19" w:rsidRPr="006B4E19">
              <w:rPr>
                <w:sz w:val="20"/>
              </w:rPr>
              <w:t xml:space="preserve"> (0.</w:t>
            </w:r>
            <w:r>
              <w:rPr>
                <w:sz w:val="20"/>
              </w:rPr>
              <w:t>79</w:t>
            </w:r>
            <w:r w:rsidR="006B4E19" w:rsidRPr="006B4E19">
              <w:rPr>
                <w:sz w:val="20"/>
              </w:rPr>
              <w:t>)</w:t>
            </w:r>
          </w:p>
        </w:tc>
      </w:tr>
      <w:tr w:rsidR="006B4E19" w:rsidRPr="006B4E19" w14:paraId="5D977437" w14:textId="77777777" w:rsidTr="00C417E6">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tcMar>
              <w:left w:w="29" w:type="dxa"/>
              <w:right w:w="29" w:type="dxa"/>
            </w:tcMar>
            <w:vAlign w:val="bottom"/>
          </w:tcPr>
          <w:p w14:paraId="36E5CCEB" w14:textId="77777777" w:rsidR="006B4E19" w:rsidRPr="006B4E19" w:rsidRDefault="006B4E19" w:rsidP="00A016B5">
            <w:pPr>
              <w:pStyle w:val="Normal2"/>
              <w:spacing w:line="360" w:lineRule="auto"/>
              <w:contextualSpacing/>
              <w:rPr>
                <w:b w:val="0"/>
                <w:sz w:val="20"/>
              </w:rPr>
            </w:pPr>
            <w:r w:rsidRPr="006B4E19">
              <w:rPr>
                <w:b w:val="0"/>
                <w:sz w:val="20"/>
              </w:rPr>
              <w:t xml:space="preserve">  30-44</w:t>
            </w:r>
          </w:p>
        </w:tc>
        <w:tc>
          <w:tcPr>
            <w:tcW w:w="1330" w:type="dxa"/>
            <w:shd w:val="clear" w:color="auto" w:fill="auto"/>
            <w:tcMar>
              <w:left w:w="29" w:type="dxa"/>
              <w:right w:w="29" w:type="dxa"/>
            </w:tcMar>
            <w:vAlign w:val="bottom"/>
          </w:tcPr>
          <w:p w14:paraId="28F31E3A" w14:textId="77777777" w:rsidR="006B4E19" w:rsidRPr="006B4E19" w:rsidRDefault="006B4E19" w:rsidP="00D80CA8">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39 003 (23)</w:t>
            </w:r>
          </w:p>
        </w:tc>
        <w:tc>
          <w:tcPr>
            <w:tcW w:w="1299" w:type="dxa"/>
            <w:shd w:val="clear" w:color="auto" w:fill="auto"/>
            <w:tcMar>
              <w:left w:w="29" w:type="dxa"/>
              <w:right w:w="29" w:type="dxa"/>
            </w:tcMar>
            <w:vAlign w:val="bottom"/>
          </w:tcPr>
          <w:p w14:paraId="11DB5C28" w14:textId="77777777" w:rsidR="006B4E19" w:rsidRPr="006B4E19" w:rsidRDefault="006B4E19" w:rsidP="007E446D">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38 898 (23)</w:t>
            </w:r>
          </w:p>
        </w:tc>
        <w:tc>
          <w:tcPr>
            <w:tcW w:w="1001" w:type="dxa"/>
            <w:shd w:val="clear" w:color="auto" w:fill="auto"/>
            <w:tcMar>
              <w:left w:w="29" w:type="dxa"/>
              <w:right w:w="29" w:type="dxa"/>
            </w:tcMar>
            <w:vAlign w:val="bottom"/>
          </w:tcPr>
          <w:p w14:paraId="276B3024" w14:textId="77777777" w:rsidR="006B4E19" w:rsidRPr="006B4E19" w:rsidRDefault="009A0A46" w:rsidP="009A0A4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86</w:t>
            </w:r>
            <w:r w:rsidR="006B4E19" w:rsidRPr="006B4E19">
              <w:rPr>
                <w:sz w:val="20"/>
              </w:rPr>
              <w:t xml:space="preserve"> (</w:t>
            </w:r>
            <w:r>
              <w:rPr>
                <w:sz w:val="20"/>
              </w:rPr>
              <w:t>18</w:t>
            </w:r>
            <w:r w:rsidR="006B4E19" w:rsidRPr="006B4E19">
              <w:rPr>
                <w:sz w:val="20"/>
              </w:rPr>
              <w:t>)</w:t>
            </w:r>
          </w:p>
        </w:tc>
        <w:tc>
          <w:tcPr>
            <w:tcW w:w="1151" w:type="dxa"/>
            <w:vMerge/>
            <w:shd w:val="clear" w:color="auto" w:fill="auto"/>
            <w:tcMar>
              <w:left w:w="29" w:type="dxa"/>
              <w:right w:w="29" w:type="dxa"/>
            </w:tcMar>
            <w:vAlign w:val="bottom"/>
          </w:tcPr>
          <w:p w14:paraId="5622A51A"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228" w:type="dxa"/>
            <w:shd w:val="clear" w:color="auto" w:fill="auto"/>
            <w:tcMar>
              <w:left w:w="29" w:type="dxa"/>
              <w:right w:w="29" w:type="dxa"/>
            </w:tcMar>
            <w:vAlign w:val="bottom"/>
          </w:tcPr>
          <w:p w14:paraId="0A24AFFD" w14:textId="77777777" w:rsidR="006B4E19" w:rsidRPr="006B4E19" w:rsidRDefault="006B4E19" w:rsidP="007E446D">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16 451 (22)</w:t>
            </w:r>
          </w:p>
        </w:tc>
        <w:tc>
          <w:tcPr>
            <w:tcW w:w="1070" w:type="dxa"/>
            <w:shd w:val="clear" w:color="auto" w:fill="auto"/>
            <w:tcMar>
              <w:left w:w="29" w:type="dxa"/>
              <w:right w:w="29" w:type="dxa"/>
            </w:tcMar>
            <w:vAlign w:val="bottom"/>
          </w:tcPr>
          <w:p w14:paraId="3C8032B6" w14:textId="77777777" w:rsidR="006B4E19" w:rsidRPr="006B4E19" w:rsidRDefault="009A0A46" w:rsidP="009A0A4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26</w:t>
            </w:r>
            <w:r w:rsidR="006B4E19" w:rsidRPr="006B4E19">
              <w:rPr>
                <w:sz w:val="20"/>
              </w:rPr>
              <w:t xml:space="preserve"> (</w:t>
            </w:r>
            <w:r>
              <w:rPr>
                <w:sz w:val="20"/>
              </w:rPr>
              <w:t>9</w:t>
            </w:r>
            <w:r w:rsidR="006B4E19" w:rsidRPr="006B4E19">
              <w:rPr>
                <w:sz w:val="20"/>
              </w:rPr>
              <w:t>)</w:t>
            </w:r>
          </w:p>
        </w:tc>
        <w:tc>
          <w:tcPr>
            <w:tcW w:w="1191" w:type="dxa"/>
            <w:vMerge/>
            <w:shd w:val="clear" w:color="auto" w:fill="auto"/>
            <w:tcMar>
              <w:left w:w="29" w:type="dxa"/>
              <w:right w:w="29" w:type="dxa"/>
            </w:tcMar>
            <w:vAlign w:val="bottom"/>
          </w:tcPr>
          <w:p w14:paraId="1D2633A1"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60164EB2" w14:textId="77777777" w:rsidTr="00C417E6">
        <w:trPr>
          <w:trHeight w:val="92"/>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tcMar>
              <w:left w:w="29" w:type="dxa"/>
              <w:right w:w="29" w:type="dxa"/>
            </w:tcMar>
            <w:vAlign w:val="bottom"/>
          </w:tcPr>
          <w:p w14:paraId="16523BD3" w14:textId="77777777" w:rsidR="006B4E19" w:rsidRPr="006B4E19" w:rsidRDefault="006B4E19" w:rsidP="00A016B5">
            <w:pPr>
              <w:pStyle w:val="Normal2"/>
              <w:spacing w:line="360" w:lineRule="auto"/>
              <w:contextualSpacing/>
              <w:rPr>
                <w:b w:val="0"/>
                <w:sz w:val="20"/>
              </w:rPr>
            </w:pPr>
            <w:r w:rsidRPr="006B4E19">
              <w:rPr>
                <w:b w:val="0"/>
                <w:sz w:val="20"/>
              </w:rPr>
              <w:t xml:space="preserve">  45-59</w:t>
            </w:r>
          </w:p>
        </w:tc>
        <w:tc>
          <w:tcPr>
            <w:tcW w:w="1330" w:type="dxa"/>
            <w:shd w:val="clear" w:color="auto" w:fill="auto"/>
            <w:tcMar>
              <w:left w:w="29" w:type="dxa"/>
              <w:right w:w="29" w:type="dxa"/>
            </w:tcMar>
            <w:vAlign w:val="bottom"/>
          </w:tcPr>
          <w:p w14:paraId="6BCDB8F5" w14:textId="77777777" w:rsidR="006B4E19" w:rsidRPr="006B4E19" w:rsidRDefault="006B4E19" w:rsidP="00D80CA8">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37 234 (22)</w:t>
            </w:r>
          </w:p>
        </w:tc>
        <w:tc>
          <w:tcPr>
            <w:tcW w:w="1299" w:type="dxa"/>
            <w:shd w:val="clear" w:color="auto" w:fill="auto"/>
            <w:tcMar>
              <w:left w:w="29" w:type="dxa"/>
              <w:right w:w="29" w:type="dxa"/>
            </w:tcMar>
            <w:vAlign w:val="bottom"/>
          </w:tcPr>
          <w:p w14:paraId="4E3D8EC2" w14:textId="77777777" w:rsidR="006B4E19" w:rsidRPr="006B4E19" w:rsidRDefault="006B4E19" w:rsidP="007E446D">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37 129 (22)</w:t>
            </w:r>
          </w:p>
        </w:tc>
        <w:tc>
          <w:tcPr>
            <w:tcW w:w="1001" w:type="dxa"/>
            <w:shd w:val="clear" w:color="auto" w:fill="auto"/>
            <w:tcMar>
              <w:left w:w="29" w:type="dxa"/>
              <w:right w:w="29" w:type="dxa"/>
            </w:tcMar>
            <w:vAlign w:val="bottom"/>
          </w:tcPr>
          <w:p w14:paraId="2A9A76C7" w14:textId="77777777" w:rsidR="006B4E19" w:rsidRPr="006B4E19" w:rsidRDefault="009A0A46" w:rsidP="007E446D">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90</w:t>
            </w:r>
            <w:r w:rsidR="006B4E19" w:rsidRPr="006B4E19">
              <w:rPr>
                <w:sz w:val="20"/>
              </w:rPr>
              <w:t xml:space="preserve"> (18)</w:t>
            </w:r>
          </w:p>
        </w:tc>
        <w:tc>
          <w:tcPr>
            <w:tcW w:w="1151" w:type="dxa"/>
            <w:vMerge/>
            <w:shd w:val="clear" w:color="auto" w:fill="auto"/>
            <w:tcMar>
              <w:left w:w="29" w:type="dxa"/>
              <w:right w:w="29" w:type="dxa"/>
            </w:tcMar>
            <w:vAlign w:val="bottom"/>
          </w:tcPr>
          <w:p w14:paraId="02CB8305" w14:textId="77777777" w:rsidR="006B4E19" w:rsidRPr="006B4E19" w:rsidRDefault="006B4E19" w:rsidP="00A016B5">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p>
        </w:tc>
        <w:tc>
          <w:tcPr>
            <w:tcW w:w="1228" w:type="dxa"/>
            <w:shd w:val="clear" w:color="auto" w:fill="auto"/>
            <w:tcMar>
              <w:left w:w="29" w:type="dxa"/>
              <w:right w:w="29" w:type="dxa"/>
            </w:tcMar>
            <w:vAlign w:val="bottom"/>
          </w:tcPr>
          <w:p w14:paraId="546DF84F" w14:textId="77777777" w:rsidR="006B4E19" w:rsidRPr="006B4E19" w:rsidRDefault="006B4E19" w:rsidP="007E446D">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15 956 (22)</w:t>
            </w:r>
          </w:p>
        </w:tc>
        <w:tc>
          <w:tcPr>
            <w:tcW w:w="1070" w:type="dxa"/>
            <w:shd w:val="clear" w:color="auto" w:fill="auto"/>
            <w:tcMar>
              <w:left w:w="29" w:type="dxa"/>
              <w:right w:w="29" w:type="dxa"/>
            </w:tcMar>
            <w:vAlign w:val="bottom"/>
          </w:tcPr>
          <w:p w14:paraId="19DBCFF6" w14:textId="77777777" w:rsidR="006B4E19" w:rsidRPr="006B4E19" w:rsidRDefault="009A0A46" w:rsidP="007E446D">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58</w:t>
            </w:r>
            <w:r w:rsidR="006B4E19" w:rsidRPr="006B4E19">
              <w:rPr>
                <w:sz w:val="20"/>
              </w:rPr>
              <w:t xml:space="preserve"> (21)</w:t>
            </w:r>
          </w:p>
        </w:tc>
        <w:tc>
          <w:tcPr>
            <w:tcW w:w="1191" w:type="dxa"/>
            <w:vMerge/>
            <w:shd w:val="clear" w:color="auto" w:fill="auto"/>
            <w:tcMar>
              <w:left w:w="29" w:type="dxa"/>
              <w:right w:w="29" w:type="dxa"/>
            </w:tcMar>
            <w:vAlign w:val="bottom"/>
          </w:tcPr>
          <w:p w14:paraId="20C5D202" w14:textId="77777777" w:rsidR="006B4E19" w:rsidRPr="006B4E19" w:rsidRDefault="006B4E19" w:rsidP="00A016B5">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6B4E19" w:rsidRPr="006B4E19" w14:paraId="2E704254" w14:textId="77777777" w:rsidTr="00C417E6">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tcMar>
              <w:left w:w="29" w:type="dxa"/>
              <w:right w:w="29" w:type="dxa"/>
            </w:tcMar>
            <w:vAlign w:val="bottom"/>
          </w:tcPr>
          <w:p w14:paraId="52D5F6CD" w14:textId="77777777" w:rsidR="006B4E19" w:rsidRPr="006B4E19" w:rsidRDefault="006B4E19" w:rsidP="00A016B5">
            <w:pPr>
              <w:pStyle w:val="Normal2"/>
              <w:spacing w:line="360" w:lineRule="auto"/>
              <w:contextualSpacing/>
              <w:rPr>
                <w:b w:val="0"/>
                <w:sz w:val="20"/>
              </w:rPr>
            </w:pPr>
            <w:r w:rsidRPr="006B4E19">
              <w:rPr>
                <w:b w:val="0"/>
                <w:sz w:val="20"/>
              </w:rPr>
              <w:t xml:space="preserve">  60-74</w:t>
            </w:r>
          </w:p>
        </w:tc>
        <w:tc>
          <w:tcPr>
            <w:tcW w:w="1330" w:type="dxa"/>
            <w:shd w:val="clear" w:color="auto" w:fill="auto"/>
            <w:tcMar>
              <w:left w:w="29" w:type="dxa"/>
              <w:right w:w="29" w:type="dxa"/>
            </w:tcMar>
            <w:vAlign w:val="bottom"/>
          </w:tcPr>
          <w:p w14:paraId="756A0524" w14:textId="77777777" w:rsidR="006B4E19" w:rsidRPr="006B4E19" w:rsidRDefault="006B4E19" w:rsidP="00D80CA8">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43 946 (26)</w:t>
            </w:r>
          </w:p>
        </w:tc>
        <w:tc>
          <w:tcPr>
            <w:tcW w:w="1299" w:type="dxa"/>
            <w:shd w:val="clear" w:color="auto" w:fill="auto"/>
            <w:tcMar>
              <w:left w:w="29" w:type="dxa"/>
              <w:right w:w="29" w:type="dxa"/>
            </w:tcMar>
            <w:vAlign w:val="bottom"/>
          </w:tcPr>
          <w:p w14:paraId="7F541AC7" w14:textId="77777777" w:rsidR="006B4E19" w:rsidRPr="006B4E19" w:rsidRDefault="006B4E19" w:rsidP="007E446D">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43 802 (26)</w:t>
            </w:r>
          </w:p>
        </w:tc>
        <w:tc>
          <w:tcPr>
            <w:tcW w:w="1001" w:type="dxa"/>
            <w:shd w:val="clear" w:color="auto" w:fill="auto"/>
            <w:tcMar>
              <w:left w:w="29" w:type="dxa"/>
              <w:right w:w="29" w:type="dxa"/>
            </w:tcMar>
            <w:vAlign w:val="bottom"/>
          </w:tcPr>
          <w:p w14:paraId="5894494A" w14:textId="77777777" w:rsidR="006B4E19" w:rsidRPr="006B4E19" w:rsidRDefault="009A0A46" w:rsidP="007E446D">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122</w:t>
            </w:r>
            <w:r w:rsidR="006B4E19" w:rsidRPr="006B4E19">
              <w:rPr>
                <w:sz w:val="20"/>
              </w:rPr>
              <w:t xml:space="preserve"> (25)</w:t>
            </w:r>
          </w:p>
        </w:tc>
        <w:tc>
          <w:tcPr>
            <w:tcW w:w="1151" w:type="dxa"/>
            <w:vMerge/>
            <w:shd w:val="clear" w:color="auto" w:fill="auto"/>
            <w:tcMar>
              <w:left w:w="29" w:type="dxa"/>
              <w:right w:w="29" w:type="dxa"/>
            </w:tcMar>
            <w:vAlign w:val="bottom"/>
          </w:tcPr>
          <w:p w14:paraId="4BCC859B"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228" w:type="dxa"/>
            <w:shd w:val="clear" w:color="auto" w:fill="auto"/>
            <w:tcMar>
              <w:left w:w="29" w:type="dxa"/>
              <w:right w:w="29" w:type="dxa"/>
            </w:tcMar>
            <w:vAlign w:val="bottom"/>
          </w:tcPr>
          <w:p w14:paraId="002E7077" w14:textId="77777777" w:rsidR="006B4E19" w:rsidRPr="006B4E19" w:rsidRDefault="006B4E19" w:rsidP="007E446D">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18 407 (25)</w:t>
            </w:r>
          </w:p>
        </w:tc>
        <w:tc>
          <w:tcPr>
            <w:tcW w:w="1070" w:type="dxa"/>
            <w:shd w:val="clear" w:color="auto" w:fill="auto"/>
            <w:tcMar>
              <w:left w:w="29" w:type="dxa"/>
              <w:right w:w="29" w:type="dxa"/>
            </w:tcMar>
            <w:vAlign w:val="bottom"/>
          </w:tcPr>
          <w:p w14:paraId="109D40F4" w14:textId="77777777" w:rsidR="006B4E19" w:rsidRPr="006B4E19" w:rsidRDefault="009A0A46" w:rsidP="007E446D">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83</w:t>
            </w:r>
            <w:r w:rsidR="006B4E19" w:rsidRPr="006B4E19">
              <w:rPr>
                <w:sz w:val="20"/>
              </w:rPr>
              <w:t xml:space="preserve"> (30)</w:t>
            </w:r>
          </w:p>
        </w:tc>
        <w:tc>
          <w:tcPr>
            <w:tcW w:w="1191" w:type="dxa"/>
            <w:vMerge/>
            <w:shd w:val="clear" w:color="auto" w:fill="auto"/>
            <w:tcMar>
              <w:left w:w="29" w:type="dxa"/>
              <w:right w:w="29" w:type="dxa"/>
            </w:tcMar>
            <w:vAlign w:val="bottom"/>
          </w:tcPr>
          <w:p w14:paraId="7BD17B33"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76328738" w14:textId="77777777" w:rsidTr="00C417E6">
        <w:trPr>
          <w:trHeight w:val="92"/>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tcMar>
              <w:left w:w="29" w:type="dxa"/>
              <w:right w:w="29" w:type="dxa"/>
            </w:tcMar>
            <w:vAlign w:val="bottom"/>
          </w:tcPr>
          <w:p w14:paraId="23AD64AA" w14:textId="77777777" w:rsidR="006B4E19" w:rsidRPr="006B4E19" w:rsidRDefault="006B4E19" w:rsidP="00A016B5">
            <w:pPr>
              <w:pStyle w:val="Normal2"/>
              <w:spacing w:line="360" w:lineRule="auto"/>
              <w:contextualSpacing/>
              <w:rPr>
                <w:b w:val="0"/>
                <w:sz w:val="20"/>
              </w:rPr>
            </w:pPr>
            <w:r w:rsidRPr="006B4E19">
              <w:rPr>
                <w:b w:val="0"/>
                <w:sz w:val="20"/>
              </w:rPr>
              <w:t xml:space="preserve">  75-90</w:t>
            </w:r>
          </w:p>
        </w:tc>
        <w:tc>
          <w:tcPr>
            <w:tcW w:w="1330" w:type="dxa"/>
            <w:shd w:val="clear" w:color="auto" w:fill="auto"/>
            <w:tcMar>
              <w:left w:w="29" w:type="dxa"/>
              <w:right w:w="29" w:type="dxa"/>
            </w:tcMar>
            <w:vAlign w:val="bottom"/>
          </w:tcPr>
          <w:p w14:paraId="4DFB808F" w14:textId="77777777" w:rsidR="006B4E19" w:rsidRPr="006B4E19" w:rsidRDefault="006B4E19" w:rsidP="00D80CA8">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26 167 (15)</w:t>
            </w:r>
          </w:p>
        </w:tc>
        <w:tc>
          <w:tcPr>
            <w:tcW w:w="1299" w:type="dxa"/>
            <w:shd w:val="clear" w:color="auto" w:fill="auto"/>
            <w:tcMar>
              <w:left w:w="29" w:type="dxa"/>
              <w:right w:w="29" w:type="dxa"/>
            </w:tcMar>
            <w:vAlign w:val="bottom"/>
          </w:tcPr>
          <w:p w14:paraId="447FCDA2" w14:textId="77777777" w:rsidR="006B4E19" w:rsidRPr="006B4E19" w:rsidRDefault="006B4E19" w:rsidP="007E446D">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26 041 (15)</w:t>
            </w:r>
          </w:p>
        </w:tc>
        <w:tc>
          <w:tcPr>
            <w:tcW w:w="1001" w:type="dxa"/>
            <w:shd w:val="clear" w:color="auto" w:fill="auto"/>
            <w:tcMar>
              <w:left w:w="29" w:type="dxa"/>
              <w:right w:w="29" w:type="dxa"/>
            </w:tcMar>
            <w:vAlign w:val="bottom"/>
          </w:tcPr>
          <w:p w14:paraId="760097F7" w14:textId="77777777" w:rsidR="006B4E19" w:rsidRPr="006B4E19" w:rsidRDefault="009A0A46" w:rsidP="00A016B5">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106</w:t>
            </w:r>
            <w:r w:rsidR="006B4E19" w:rsidRPr="006B4E19">
              <w:rPr>
                <w:sz w:val="20"/>
              </w:rPr>
              <w:t xml:space="preserve"> (22)</w:t>
            </w:r>
          </w:p>
        </w:tc>
        <w:tc>
          <w:tcPr>
            <w:tcW w:w="1151" w:type="dxa"/>
            <w:vMerge/>
            <w:shd w:val="clear" w:color="auto" w:fill="auto"/>
            <w:tcMar>
              <w:left w:w="29" w:type="dxa"/>
              <w:right w:w="29" w:type="dxa"/>
            </w:tcMar>
            <w:vAlign w:val="bottom"/>
          </w:tcPr>
          <w:p w14:paraId="0FD2CFF3" w14:textId="77777777" w:rsidR="006B4E19" w:rsidRPr="006B4E19" w:rsidRDefault="006B4E19" w:rsidP="00A016B5">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p>
        </w:tc>
        <w:tc>
          <w:tcPr>
            <w:tcW w:w="1228" w:type="dxa"/>
            <w:shd w:val="clear" w:color="auto" w:fill="auto"/>
            <w:tcMar>
              <w:left w:w="29" w:type="dxa"/>
              <w:right w:w="29" w:type="dxa"/>
            </w:tcMar>
            <w:vAlign w:val="bottom"/>
          </w:tcPr>
          <w:p w14:paraId="25806270" w14:textId="77777777" w:rsidR="006B4E19" w:rsidRPr="006B4E19" w:rsidRDefault="006B4E19" w:rsidP="007E446D">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11 817 (16)</w:t>
            </w:r>
          </w:p>
        </w:tc>
        <w:tc>
          <w:tcPr>
            <w:tcW w:w="1070" w:type="dxa"/>
            <w:shd w:val="clear" w:color="auto" w:fill="auto"/>
            <w:tcMar>
              <w:left w:w="29" w:type="dxa"/>
              <w:right w:w="29" w:type="dxa"/>
            </w:tcMar>
            <w:vAlign w:val="bottom"/>
          </w:tcPr>
          <w:p w14:paraId="494D2F44" w14:textId="77777777" w:rsidR="006B4E19" w:rsidRPr="006B4E19" w:rsidRDefault="009A0A46" w:rsidP="007E446D">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70</w:t>
            </w:r>
            <w:r w:rsidR="006B4E19" w:rsidRPr="006B4E19">
              <w:rPr>
                <w:sz w:val="20"/>
              </w:rPr>
              <w:t xml:space="preserve"> (</w:t>
            </w:r>
            <w:r>
              <w:rPr>
                <w:sz w:val="20"/>
              </w:rPr>
              <w:t>26</w:t>
            </w:r>
            <w:r w:rsidR="006B4E19" w:rsidRPr="006B4E19">
              <w:rPr>
                <w:sz w:val="20"/>
              </w:rPr>
              <w:t>)</w:t>
            </w:r>
          </w:p>
        </w:tc>
        <w:tc>
          <w:tcPr>
            <w:tcW w:w="1191" w:type="dxa"/>
            <w:vMerge/>
            <w:shd w:val="clear" w:color="auto" w:fill="auto"/>
            <w:tcMar>
              <w:left w:w="29" w:type="dxa"/>
              <w:right w:w="29" w:type="dxa"/>
            </w:tcMar>
            <w:vAlign w:val="bottom"/>
          </w:tcPr>
          <w:p w14:paraId="311B0F9B" w14:textId="77777777" w:rsidR="006B4E19" w:rsidRPr="006B4E19" w:rsidRDefault="006B4E19" w:rsidP="00A016B5">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6B4E19" w:rsidRPr="006B4E19" w14:paraId="0C7B81DA" w14:textId="77777777" w:rsidTr="00C417E6">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389" w:type="dxa"/>
            <w:shd w:val="clear" w:color="auto" w:fill="auto"/>
            <w:tcMar>
              <w:left w:w="29" w:type="dxa"/>
              <w:right w:w="29" w:type="dxa"/>
            </w:tcMar>
            <w:vAlign w:val="bottom"/>
          </w:tcPr>
          <w:p w14:paraId="0B7A6E5A" w14:textId="77777777" w:rsidR="006B4E19" w:rsidRPr="006B4E19" w:rsidRDefault="006B4E19" w:rsidP="00A016B5">
            <w:pPr>
              <w:pStyle w:val="Normal2"/>
              <w:spacing w:line="360" w:lineRule="auto"/>
              <w:contextualSpacing/>
              <w:rPr>
                <w:b w:val="0"/>
                <w:sz w:val="20"/>
              </w:rPr>
            </w:pPr>
            <w:r w:rsidRPr="006B4E19">
              <w:rPr>
                <w:b w:val="0"/>
                <w:sz w:val="20"/>
              </w:rPr>
              <w:t xml:space="preserve">  ≥90</w:t>
            </w:r>
          </w:p>
        </w:tc>
        <w:tc>
          <w:tcPr>
            <w:tcW w:w="1330" w:type="dxa"/>
            <w:shd w:val="clear" w:color="auto" w:fill="auto"/>
            <w:tcMar>
              <w:left w:w="29" w:type="dxa"/>
              <w:right w:w="29" w:type="dxa"/>
            </w:tcMar>
            <w:vAlign w:val="bottom"/>
          </w:tcPr>
          <w:p w14:paraId="72E821AC" w14:textId="77777777" w:rsidR="006B4E19" w:rsidRPr="006B4E19" w:rsidRDefault="006B4E19" w:rsidP="00D80CA8">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3 244 (2)</w:t>
            </w:r>
          </w:p>
        </w:tc>
        <w:tc>
          <w:tcPr>
            <w:tcW w:w="1299" w:type="dxa"/>
            <w:shd w:val="clear" w:color="auto" w:fill="auto"/>
            <w:tcMar>
              <w:left w:w="29" w:type="dxa"/>
              <w:right w:w="29" w:type="dxa"/>
            </w:tcMar>
            <w:vAlign w:val="bottom"/>
          </w:tcPr>
          <w:p w14:paraId="4E60BF6A" w14:textId="77777777" w:rsidR="006B4E19" w:rsidRPr="006B4E19" w:rsidRDefault="006B4E19" w:rsidP="007E446D">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3 220 (2)</w:t>
            </w:r>
          </w:p>
        </w:tc>
        <w:tc>
          <w:tcPr>
            <w:tcW w:w="1001" w:type="dxa"/>
            <w:shd w:val="clear" w:color="auto" w:fill="auto"/>
            <w:tcMar>
              <w:left w:w="29" w:type="dxa"/>
              <w:right w:w="29" w:type="dxa"/>
            </w:tcMar>
            <w:vAlign w:val="bottom"/>
          </w:tcPr>
          <w:p w14:paraId="709C3021" w14:textId="77777777" w:rsidR="006B4E19" w:rsidRPr="006B4E19" w:rsidRDefault="009A0A46" w:rsidP="009A0A4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16</w:t>
            </w:r>
            <w:r w:rsidR="006B4E19" w:rsidRPr="006B4E19">
              <w:rPr>
                <w:sz w:val="20"/>
              </w:rPr>
              <w:t xml:space="preserve"> (</w:t>
            </w:r>
            <w:r>
              <w:rPr>
                <w:sz w:val="20"/>
              </w:rPr>
              <w:t>3</w:t>
            </w:r>
            <w:r w:rsidR="006B4E19" w:rsidRPr="006B4E19">
              <w:rPr>
                <w:sz w:val="20"/>
              </w:rPr>
              <w:t>)</w:t>
            </w:r>
          </w:p>
        </w:tc>
        <w:tc>
          <w:tcPr>
            <w:tcW w:w="1151" w:type="dxa"/>
            <w:vMerge/>
            <w:shd w:val="clear" w:color="auto" w:fill="auto"/>
            <w:tcMar>
              <w:left w:w="29" w:type="dxa"/>
              <w:right w:w="29" w:type="dxa"/>
            </w:tcMar>
            <w:vAlign w:val="bottom"/>
          </w:tcPr>
          <w:p w14:paraId="32EF4E09"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228" w:type="dxa"/>
            <w:shd w:val="clear" w:color="auto" w:fill="auto"/>
            <w:tcMar>
              <w:left w:w="29" w:type="dxa"/>
              <w:right w:w="29" w:type="dxa"/>
            </w:tcMar>
            <w:vAlign w:val="bottom"/>
          </w:tcPr>
          <w:p w14:paraId="2191866A" w14:textId="77777777" w:rsidR="006B4E19" w:rsidRPr="006B4E19" w:rsidRDefault="006B4E19" w:rsidP="007E446D">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1 464 (2)</w:t>
            </w:r>
          </w:p>
        </w:tc>
        <w:tc>
          <w:tcPr>
            <w:tcW w:w="1070" w:type="dxa"/>
            <w:shd w:val="clear" w:color="auto" w:fill="auto"/>
            <w:tcMar>
              <w:left w:w="29" w:type="dxa"/>
              <w:right w:w="29" w:type="dxa"/>
            </w:tcMar>
            <w:vAlign w:val="bottom"/>
          </w:tcPr>
          <w:p w14:paraId="66DE4D7F" w14:textId="77777777" w:rsidR="006B4E19" w:rsidRPr="006B4E19" w:rsidRDefault="009A0A46"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15 (5</w:t>
            </w:r>
            <w:r w:rsidR="006B4E19" w:rsidRPr="006B4E19">
              <w:rPr>
                <w:sz w:val="20"/>
              </w:rPr>
              <w:t>)</w:t>
            </w:r>
          </w:p>
        </w:tc>
        <w:tc>
          <w:tcPr>
            <w:tcW w:w="1191" w:type="dxa"/>
            <w:vMerge/>
            <w:shd w:val="clear" w:color="auto" w:fill="auto"/>
            <w:tcMar>
              <w:left w:w="29" w:type="dxa"/>
              <w:right w:w="29" w:type="dxa"/>
            </w:tcMar>
            <w:vAlign w:val="bottom"/>
          </w:tcPr>
          <w:p w14:paraId="794FFBCB" w14:textId="77777777" w:rsidR="006B4E19" w:rsidRPr="006B4E19" w:rsidRDefault="006B4E19" w:rsidP="00A016B5">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bl>
    <w:p w14:paraId="79313945" w14:textId="77777777" w:rsidR="00C211BA" w:rsidRPr="00F35C8D" w:rsidRDefault="00C211BA" w:rsidP="002314C5">
      <w:pPr>
        <w:pStyle w:val="Normal2"/>
        <w:contextualSpacing/>
        <w:divId w:val="1194727850"/>
      </w:pPr>
    </w:p>
    <w:p w14:paraId="706F0B4B" w14:textId="77777777" w:rsidR="00783AA0" w:rsidRPr="00F35C8D" w:rsidRDefault="00783AA0" w:rsidP="002314C5">
      <w:pPr>
        <w:pStyle w:val="Normal2"/>
        <w:contextualSpacing/>
        <w:divId w:val="1194727850"/>
        <w:rPr>
          <w:i/>
        </w:rPr>
      </w:pPr>
      <w:r w:rsidRPr="00F35C8D">
        <w:rPr>
          <w:i/>
        </w:rPr>
        <w:t>(Table 1 cont.)</w:t>
      </w:r>
    </w:p>
    <w:tbl>
      <w:tblPr>
        <w:tblStyle w:val="LightShading"/>
        <w:tblW w:w="8492" w:type="dxa"/>
        <w:tblLayout w:type="fixed"/>
        <w:tblLook w:val="04A0" w:firstRow="1" w:lastRow="0" w:firstColumn="1" w:lastColumn="0" w:noHBand="0" w:noVBand="1"/>
      </w:tblPr>
      <w:tblGrid>
        <w:gridCol w:w="1415"/>
        <w:gridCol w:w="1406"/>
        <w:gridCol w:w="988"/>
        <w:gridCol w:w="1188"/>
        <w:gridCol w:w="1329"/>
        <w:gridCol w:w="1019"/>
        <w:gridCol w:w="1147"/>
      </w:tblGrid>
      <w:tr w:rsidR="006B4E19" w:rsidRPr="006B4E19" w14:paraId="547D020A" w14:textId="77777777" w:rsidTr="00C417E6">
        <w:trPr>
          <w:cnfStyle w:val="100000000000" w:firstRow="1" w:lastRow="0" w:firstColumn="0" w:lastColumn="0" w:oddVBand="0" w:evenVBand="0" w:oddHBand="0" w:evenHBand="0" w:firstRowFirstColumn="0" w:firstRowLastColumn="0" w:lastRowFirstColumn="0" w:lastRowLastColumn="0"/>
          <w:divId w:val="1194727850"/>
          <w:trHeight w:val="47"/>
        </w:trPr>
        <w:tc>
          <w:tcPr>
            <w:cnfStyle w:val="001000000000" w:firstRow="0" w:lastRow="0" w:firstColumn="1" w:lastColumn="0" w:oddVBand="0" w:evenVBand="0" w:oddHBand="0" w:evenHBand="0" w:firstRowFirstColumn="0" w:firstRowLastColumn="0" w:lastRowFirstColumn="0" w:lastRowLastColumn="0"/>
            <w:tcW w:w="1415" w:type="dxa"/>
            <w:vMerge w:val="restart"/>
            <w:tcBorders>
              <w:bottom w:val="nil"/>
            </w:tcBorders>
            <w:shd w:val="clear" w:color="auto" w:fill="auto"/>
            <w:tcMar>
              <w:left w:w="29" w:type="dxa"/>
              <w:right w:w="29" w:type="dxa"/>
            </w:tcMar>
            <w:vAlign w:val="bottom"/>
          </w:tcPr>
          <w:p w14:paraId="6F112691" w14:textId="77777777" w:rsidR="00A016B5" w:rsidRPr="006B4E19" w:rsidRDefault="00A016B5" w:rsidP="00442AEA">
            <w:pPr>
              <w:pStyle w:val="Normal2"/>
              <w:spacing w:line="276" w:lineRule="auto"/>
              <w:contextualSpacing/>
              <w:rPr>
                <w:sz w:val="20"/>
              </w:rPr>
            </w:pPr>
          </w:p>
        </w:tc>
        <w:tc>
          <w:tcPr>
            <w:tcW w:w="7077" w:type="dxa"/>
            <w:gridSpan w:val="6"/>
            <w:tcMar>
              <w:left w:w="29" w:type="dxa"/>
              <w:right w:w="29" w:type="dxa"/>
            </w:tcMar>
            <w:vAlign w:val="bottom"/>
          </w:tcPr>
          <w:p w14:paraId="00017F4B" w14:textId="77777777" w:rsidR="00A016B5" w:rsidRPr="006B4E19" w:rsidRDefault="00A016B5" w:rsidP="00442AEA">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20"/>
              </w:rPr>
            </w:pPr>
            <w:r w:rsidRPr="006B4E19">
              <w:rPr>
                <w:sz w:val="20"/>
              </w:rPr>
              <w:t>Matched cohorts for each CDI case definition (cont.)</w:t>
            </w:r>
          </w:p>
        </w:tc>
      </w:tr>
      <w:tr w:rsidR="006B4E19" w:rsidRPr="006B4E19" w14:paraId="2D9CD26D" w14:textId="77777777" w:rsidTr="00C417E6">
        <w:trPr>
          <w:cnfStyle w:val="000000100000" w:firstRow="0" w:lastRow="0" w:firstColumn="0" w:lastColumn="0" w:oddVBand="0" w:evenVBand="0" w:oddHBand="1" w:evenHBand="0" w:firstRowFirstColumn="0" w:firstRowLastColumn="0" w:lastRowFirstColumn="0" w:lastRowLastColumn="0"/>
          <w:divId w:val="1194727850"/>
          <w:trHeight w:val="96"/>
        </w:trPr>
        <w:tc>
          <w:tcPr>
            <w:cnfStyle w:val="001000000000" w:firstRow="0" w:lastRow="0" w:firstColumn="1" w:lastColumn="0" w:oddVBand="0" w:evenVBand="0" w:oddHBand="0" w:evenHBand="0" w:firstRowFirstColumn="0" w:firstRowLastColumn="0" w:lastRowFirstColumn="0" w:lastRowLastColumn="0"/>
            <w:tcW w:w="1415" w:type="dxa"/>
            <w:vMerge/>
            <w:tcBorders>
              <w:top w:val="nil"/>
              <w:bottom w:val="nil"/>
            </w:tcBorders>
            <w:shd w:val="clear" w:color="auto" w:fill="auto"/>
            <w:tcMar>
              <w:left w:w="29" w:type="dxa"/>
              <w:right w:w="29" w:type="dxa"/>
            </w:tcMar>
            <w:vAlign w:val="bottom"/>
          </w:tcPr>
          <w:p w14:paraId="5AC41066" w14:textId="77777777" w:rsidR="00A016B5" w:rsidRPr="006B4E19" w:rsidRDefault="00A016B5" w:rsidP="00442AEA">
            <w:pPr>
              <w:pStyle w:val="Normal2"/>
              <w:keepNext/>
              <w:keepLines/>
              <w:spacing w:after="200" w:line="276" w:lineRule="auto"/>
              <w:contextualSpacing/>
              <w:rPr>
                <w:sz w:val="20"/>
              </w:rPr>
            </w:pPr>
          </w:p>
        </w:tc>
        <w:tc>
          <w:tcPr>
            <w:tcW w:w="3582" w:type="dxa"/>
            <w:gridSpan w:val="3"/>
            <w:tcBorders>
              <w:top w:val="single" w:sz="4" w:space="0" w:color="auto"/>
              <w:bottom w:val="single" w:sz="4" w:space="0" w:color="auto"/>
            </w:tcBorders>
            <w:shd w:val="clear" w:color="auto" w:fill="auto"/>
            <w:tcMar>
              <w:left w:w="29" w:type="dxa"/>
              <w:right w:w="29" w:type="dxa"/>
            </w:tcMar>
            <w:vAlign w:val="bottom"/>
          </w:tcPr>
          <w:p w14:paraId="2EB60DCB" w14:textId="77777777" w:rsidR="00A016B5" w:rsidRPr="006B4E19" w:rsidRDefault="006B4E19" w:rsidP="009902A9">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 xml:space="preserve">iii. </w:t>
            </w:r>
            <w:proofErr w:type="gramStart"/>
            <w:r>
              <w:rPr>
                <w:sz w:val="20"/>
              </w:rPr>
              <w:t>by</w:t>
            </w:r>
            <w:proofErr w:type="gramEnd"/>
            <w:r w:rsidR="00A016B5" w:rsidRPr="006B4E19">
              <w:rPr>
                <w:sz w:val="20"/>
              </w:rPr>
              <w:t xml:space="preserve"> PCR (+)</w:t>
            </w:r>
          </w:p>
        </w:tc>
        <w:tc>
          <w:tcPr>
            <w:tcW w:w="3495" w:type="dxa"/>
            <w:gridSpan w:val="3"/>
            <w:tcBorders>
              <w:top w:val="single" w:sz="4" w:space="0" w:color="auto"/>
              <w:bottom w:val="single" w:sz="4" w:space="0" w:color="auto"/>
            </w:tcBorders>
            <w:shd w:val="clear" w:color="auto" w:fill="auto"/>
            <w:tcMar>
              <w:left w:w="29" w:type="dxa"/>
              <w:right w:w="29" w:type="dxa"/>
            </w:tcMar>
            <w:vAlign w:val="bottom"/>
          </w:tcPr>
          <w:p w14:paraId="193BFE70" w14:textId="77777777" w:rsidR="00A016B5" w:rsidRPr="006B4E19" w:rsidRDefault="006B4E19" w:rsidP="006B4E19">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 xml:space="preserve">iv. </w:t>
            </w:r>
            <w:proofErr w:type="gramStart"/>
            <w:r w:rsidR="00A016B5" w:rsidRPr="006B4E19">
              <w:rPr>
                <w:sz w:val="20"/>
              </w:rPr>
              <w:t>by</w:t>
            </w:r>
            <w:proofErr w:type="gramEnd"/>
            <w:r w:rsidR="00A016B5" w:rsidRPr="006B4E19">
              <w:rPr>
                <w:sz w:val="20"/>
              </w:rPr>
              <w:t xml:space="preserve"> </w:t>
            </w:r>
            <w:r>
              <w:rPr>
                <w:sz w:val="20"/>
              </w:rPr>
              <w:t>EIA or PCR (+)</w:t>
            </w:r>
          </w:p>
        </w:tc>
      </w:tr>
      <w:tr w:rsidR="006B4E19" w:rsidRPr="006B4E19" w14:paraId="36324130" w14:textId="77777777" w:rsidTr="00C417E6">
        <w:trPr>
          <w:divId w:val="1194727850"/>
          <w:trHeight w:val="73"/>
        </w:trPr>
        <w:tc>
          <w:tcPr>
            <w:cnfStyle w:val="001000000000" w:firstRow="0" w:lastRow="0" w:firstColumn="1" w:lastColumn="0" w:oddVBand="0" w:evenVBand="0" w:oddHBand="0" w:evenHBand="0" w:firstRowFirstColumn="0" w:firstRowLastColumn="0" w:lastRowFirstColumn="0" w:lastRowLastColumn="0"/>
            <w:tcW w:w="1415" w:type="dxa"/>
            <w:vMerge/>
            <w:tcBorders>
              <w:top w:val="nil"/>
              <w:bottom w:val="nil"/>
            </w:tcBorders>
            <w:shd w:val="clear" w:color="auto" w:fill="auto"/>
            <w:tcMar>
              <w:left w:w="29" w:type="dxa"/>
              <w:right w:w="29" w:type="dxa"/>
            </w:tcMar>
            <w:vAlign w:val="bottom"/>
          </w:tcPr>
          <w:p w14:paraId="74415ADD" w14:textId="77777777" w:rsidR="00527F94" w:rsidRPr="006B4E19" w:rsidRDefault="00527F94" w:rsidP="00442AEA">
            <w:pPr>
              <w:pStyle w:val="Normal2"/>
              <w:keepNext/>
              <w:keepLines/>
              <w:spacing w:after="200" w:line="276" w:lineRule="auto"/>
              <w:contextualSpacing/>
              <w:rPr>
                <w:sz w:val="20"/>
              </w:rPr>
            </w:pPr>
          </w:p>
        </w:tc>
        <w:tc>
          <w:tcPr>
            <w:tcW w:w="2394" w:type="dxa"/>
            <w:gridSpan w:val="2"/>
            <w:tcBorders>
              <w:top w:val="single" w:sz="4" w:space="0" w:color="auto"/>
              <w:bottom w:val="single" w:sz="4" w:space="0" w:color="auto"/>
            </w:tcBorders>
            <w:shd w:val="clear" w:color="auto" w:fill="auto"/>
            <w:tcMar>
              <w:left w:w="29" w:type="dxa"/>
              <w:right w:w="29" w:type="dxa"/>
            </w:tcMar>
            <w:vAlign w:val="bottom"/>
          </w:tcPr>
          <w:p w14:paraId="0A47C421" w14:textId="77777777" w:rsidR="00527F94" w:rsidRPr="006B4E19" w:rsidRDefault="00527F94" w:rsidP="00442AEA">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No. (%)</w:t>
            </w:r>
          </w:p>
        </w:tc>
        <w:tc>
          <w:tcPr>
            <w:tcW w:w="1188" w:type="dxa"/>
            <w:vMerge w:val="restart"/>
            <w:tcBorders>
              <w:top w:val="single" w:sz="4" w:space="0" w:color="auto"/>
            </w:tcBorders>
            <w:shd w:val="clear" w:color="auto" w:fill="auto"/>
            <w:tcMar>
              <w:left w:w="29" w:type="dxa"/>
              <w:right w:w="29" w:type="dxa"/>
            </w:tcMar>
            <w:vAlign w:val="bottom"/>
          </w:tcPr>
          <w:p w14:paraId="7E3BD291" w14:textId="77777777" w:rsidR="00527F94" w:rsidRPr="006B4E19" w:rsidRDefault="00527F94" w:rsidP="00527F94">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SMD after matching</w:t>
            </w:r>
          </w:p>
          <w:p w14:paraId="580A07CD" w14:textId="77777777" w:rsidR="00527F94" w:rsidRPr="006B4E19" w:rsidRDefault="00527F94" w:rsidP="00442AEA">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w:t>
            </w:r>
            <w:r w:rsidRPr="006B4E19">
              <w:rPr>
                <w:i/>
                <w:sz w:val="20"/>
              </w:rPr>
              <w:t xml:space="preserve">P </w:t>
            </w:r>
            <w:r w:rsidRPr="006B4E19">
              <w:rPr>
                <w:sz w:val="20"/>
              </w:rPr>
              <w:t>value)</w:t>
            </w:r>
          </w:p>
        </w:tc>
        <w:tc>
          <w:tcPr>
            <w:tcW w:w="2348" w:type="dxa"/>
            <w:gridSpan w:val="2"/>
            <w:tcBorders>
              <w:top w:val="single" w:sz="4" w:space="0" w:color="auto"/>
              <w:bottom w:val="single" w:sz="4" w:space="0" w:color="auto"/>
            </w:tcBorders>
            <w:shd w:val="clear" w:color="auto" w:fill="auto"/>
            <w:tcMar>
              <w:left w:w="29" w:type="dxa"/>
              <w:right w:w="29" w:type="dxa"/>
            </w:tcMar>
            <w:vAlign w:val="bottom"/>
          </w:tcPr>
          <w:p w14:paraId="13DA1885" w14:textId="77777777" w:rsidR="00527F94" w:rsidRPr="006B4E19" w:rsidRDefault="00527F94" w:rsidP="00442AEA">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No. (%)</w:t>
            </w:r>
          </w:p>
        </w:tc>
        <w:tc>
          <w:tcPr>
            <w:tcW w:w="1147" w:type="dxa"/>
            <w:vMerge w:val="restart"/>
            <w:tcBorders>
              <w:top w:val="single" w:sz="4" w:space="0" w:color="auto"/>
            </w:tcBorders>
            <w:shd w:val="clear" w:color="auto" w:fill="auto"/>
            <w:tcMar>
              <w:left w:w="29" w:type="dxa"/>
              <w:right w:w="29" w:type="dxa"/>
            </w:tcMar>
            <w:vAlign w:val="bottom"/>
          </w:tcPr>
          <w:p w14:paraId="30EB6003" w14:textId="77777777" w:rsidR="00527F94" w:rsidRPr="006B4E19" w:rsidRDefault="00527F94" w:rsidP="00527F94">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SMD after matching</w:t>
            </w:r>
          </w:p>
          <w:p w14:paraId="50CF27AF" w14:textId="77777777" w:rsidR="00527F94" w:rsidRPr="006B4E19" w:rsidRDefault="00527F94" w:rsidP="00442AEA">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w:t>
            </w:r>
            <w:r w:rsidRPr="006B4E19">
              <w:rPr>
                <w:i/>
                <w:sz w:val="20"/>
              </w:rPr>
              <w:t xml:space="preserve">P </w:t>
            </w:r>
            <w:r w:rsidRPr="006B4E19">
              <w:rPr>
                <w:sz w:val="20"/>
              </w:rPr>
              <w:t>value)</w:t>
            </w:r>
          </w:p>
        </w:tc>
      </w:tr>
      <w:tr w:rsidR="006B4E19" w:rsidRPr="006B4E19" w14:paraId="64DB15A6" w14:textId="77777777" w:rsidTr="00C417E6">
        <w:trPr>
          <w:cnfStyle w:val="000000100000" w:firstRow="0" w:lastRow="0" w:firstColumn="0" w:lastColumn="0" w:oddVBand="0" w:evenVBand="0" w:oddHBand="1" w:evenHBand="0" w:firstRowFirstColumn="0" w:firstRowLastColumn="0" w:lastRowFirstColumn="0" w:lastRowLastColumn="0"/>
          <w:divId w:val="1194727850"/>
          <w:trHeight w:val="152"/>
        </w:trPr>
        <w:tc>
          <w:tcPr>
            <w:cnfStyle w:val="001000000000" w:firstRow="0" w:lastRow="0" w:firstColumn="1" w:lastColumn="0" w:oddVBand="0" w:evenVBand="0" w:oddHBand="0" w:evenHBand="0" w:firstRowFirstColumn="0" w:firstRowLastColumn="0" w:lastRowFirstColumn="0" w:lastRowLastColumn="0"/>
            <w:tcW w:w="1415" w:type="dxa"/>
            <w:tcBorders>
              <w:top w:val="nil"/>
              <w:bottom w:val="single" w:sz="4" w:space="0" w:color="auto"/>
            </w:tcBorders>
            <w:shd w:val="clear" w:color="auto" w:fill="auto"/>
            <w:tcMar>
              <w:left w:w="29" w:type="dxa"/>
              <w:right w:w="29" w:type="dxa"/>
            </w:tcMar>
            <w:vAlign w:val="bottom"/>
          </w:tcPr>
          <w:p w14:paraId="40FB9565" w14:textId="77777777" w:rsidR="00C9554A" w:rsidRPr="006B4E19" w:rsidRDefault="00C9554A" w:rsidP="00A016B5">
            <w:pPr>
              <w:pStyle w:val="Normal2"/>
              <w:spacing w:line="276" w:lineRule="auto"/>
              <w:contextualSpacing/>
              <w:rPr>
                <w:b w:val="0"/>
                <w:sz w:val="20"/>
              </w:rPr>
            </w:pPr>
            <w:r w:rsidRPr="006B4E19">
              <w:rPr>
                <w:b w:val="0"/>
                <w:sz w:val="20"/>
              </w:rPr>
              <w:t>Characteristic</w:t>
            </w:r>
          </w:p>
        </w:tc>
        <w:tc>
          <w:tcPr>
            <w:tcW w:w="1406" w:type="dxa"/>
            <w:tcBorders>
              <w:top w:val="single" w:sz="4" w:space="0" w:color="auto"/>
              <w:bottom w:val="single" w:sz="4" w:space="0" w:color="auto"/>
            </w:tcBorders>
            <w:shd w:val="clear" w:color="auto" w:fill="auto"/>
            <w:tcMar>
              <w:left w:w="29" w:type="dxa"/>
              <w:right w:w="29" w:type="dxa"/>
            </w:tcMar>
            <w:vAlign w:val="bottom"/>
          </w:tcPr>
          <w:p w14:paraId="0E9F1E0F" w14:textId="77777777" w:rsidR="00C9554A" w:rsidRPr="006B4E19" w:rsidRDefault="00C9554A" w:rsidP="00C03F91">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All controls (n=</w:t>
            </w:r>
            <w:r w:rsidR="00C03F91">
              <w:rPr>
                <w:sz w:val="20"/>
              </w:rPr>
              <w:t>97</w:t>
            </w:r>
            <w:r w:rsidRPr="006B4E19">
              <w:rPr>
                <w:sz w:val="20"/>
              </w:rPr>
              <w:t xml:space="preserve"> </w:t>
            </w:r>
            <w:r w:rsidR="00C03F91">
              <w:rPr>
                <w:sz w:val="20"/>
              </w:rPr>
              <w:t>351</w:t>
            </w:r>
            <w:r w:rsidRPr="006B4E19">
              <w:rPr>
                <w:sz w:val="20"/>
              </w:rPr>
              <w:t>)</w:t>
            </w:r>
          </w:p>
        </w:tc>
        <w:tc>
          <w:tcPr>
            <w:tcW w:w="988" w:type="dxa"/>
            <w:tcBorders>
              <w:top w:val="single" w:sz="4" w:space="0" w:color="auto"/>
              <w:bottom w:val="single" w:sz="4" w:space="0" w:color="auto"/>
            </w:tcBorders>
            <w:shd w:val="clear" w:color="auto" w:fill="auto"/>
            <w:tcMar>
              <w:left w:w="29" w:type="dxa"/>
              <w:right w:w="29" w:type="dxa"/>
            </w:tcMar>
            <w:vAlign w:val="bottom"/>
          </w:tcPr>
          <w:p w14:paraId="0950DB2D" w14:textId="77777777" w:rsidR="00C9554A" w:rsidRPr="006B4E19" w:rsidRDefault="00C9554A" w:rsidP="00C03F91">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Matched cases &amp; controls</w:t>
            </w:r>
            <w:r w:rsidRPr="006B4E19">
              <w:rPr>
                <w:sz w:val="20"/>
                <w:vertAlign w:val="superscript"/>
              </w:rPr>
              <w:t>a</w:t>
            </w:r>
            <w:r w:rsidRPr="006B4E19">
              <w:rPr>
                <w:sz w:val="20"/>
              </w:rPr>
              <w:t xml:space="preserve"> (n=</w:t>
            </w:r>
            <w:r w:rsidR="00C03F91">
              <w:rPr>
                <w:sz w:val="20"/>
              </w:rPr>
              <w:t>493</w:t>
            </w:r>
            <w:r w:rsidRPr="006B4E19">
              <w:rPr>
                <w:sz w:val="20"/>
              </w:rPr>
              <w:t xml:space="preserve">) </w:t>
            </w:r>
          </w:p>
        </w:tc>
        <w:tc>
          <w:tcPr>
            <w:tcW w:w="1188" w:type="dxa"/>
            <w:vMerge/>
            <w:tcBorders>
              <w:bottom w:val="single" w:sz="4" w:space="0" w:color="auto"/>
            </w:tcBorders>
            <w:shd w:val="clear" w:color="auto" w:fill="auto"/>
            <w:tcMar>
              <w:left w:w="29" w:type="dxa"/>
              <w:right w:w="29" w:type="dxa"/>
            </w:tcMar>
            <w:vAlign w:val="bottom"/>
          </w:tcPr>
          <w:p w14:paraId="7DF509E3" w14:textId="77777777" w:rsidR="00C9554A" w:rsidRPr="006B4E19" w:rsidRDefault="00C9554A" w:rsidP="00442AEA">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329" w:type="dxa"/>
            <w:tcBorders>
              <w:top w:val="single" w:sz="4" w:space="0" w:color="auto"/>
              <w:bottom w:val="single" w:sz="4" w:space="0" w:color="auto"/>
            </w:tcBorders>
            <w:shd w:val="clear" w:color="auto" w:fill="auto"/>
            <w:tcMar>
              <w:left w:w="29" w:type="dxa"/>
              <w:right w:w="29" w:type="dxa"/>
            </w:tcMar>
            <w:vAlign w:val="bottom"/>
          </w:tcPr>
          <w:p w14:paraId="3C8940AD" w14:textId="77777777" w:rsidR="00C9554A" w:rsidRPr="006B4E19" w:rsidRDefault="00C9554A" w:rsidP="00C03F91">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 xml:space="preserve">All controls (n=170 </w:t>
            </w:r>
            <w:r w:rsidR="00C03F91">
              <w:rPr>
                <w:sz w:val="20"/>
              </w:rPr>
              <w:t>994</w:t>
            </w:r>
            <w:r w:rsidRPr="006B4E19">
              <w:rPr>
                <w:sz w:val="20"/>
              </w:rPr>
              <w:t>)</w:t>
            </w:r>
          </w:p>
        </w:tc>
        <w:tc>
          <w:tcPr>
            <w:tcW w:w="1019" w:type="dxa"/>
            <w:tcBorders>
              <w:top w:val="single" w:sz="4" w:space="0" w:color="auto"/>
              <w:bottom w:val="single" w:sz="4" w:space="0" w:color="auto"/>
            </w:tcBorders>
            <w:shd w:val="clear" w:color="auto" w:fill="auto"/>
            <w:tcMar>
              <w:left w:w="29" w:type="dxa"/>
              <w:right w:w="29" w:type="dxa"/>
            </w:tcMar>
            <w:vAlign w:val="bottom"/>
          </w:tcPr>
          <w:p w14:paraId="78830662" w14:textId="77777777" w:rsidR="00C9554A" w:rsidRPr="006B4E19" w:rsidRDefault="00C9554A" w:rsidP="00C03F91">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Matched cases &amp; controls</w:t>
            </w:r>
            <w:r w:rsidRPr="006B4E19">
              <w:rPr>
                <w:sz w:val="20"/>
                <w:vertAlign w:val="superscript"/>
              </w:rPr>
              <w:t>a</w:t>
            </w:r>
            <w:r w:rsidRPr="006B4E19">
              <w:rPr>
                <w:sz w:val="20"/>
              </w:rPr>
              <w:t xml:space="preserve"> (n=</w:t>
            </w:r>
            <w:r w:rsidR="00C03F91">
              <w:rPr>
                <w:sz w:val="20"/>
              </w:rPr>
              <w:t>788</w:t>
            </w:r>
            <w:r w:rsidRPr="006B4E19">
              <w:rPr>
                <w:sz w:val="20"/>
              </w:rPr>
              <w:t xml:space="preserve">) </w:t>
            </w:r>
          </w:p>
        </w:tc>
        <w:tc>
          <w:tcPr>
            <w:tcW w:w="1147" w:type="dxa"/>
            <w:vMerge/>
            <w:tcBorders>
              <w:bottom w:val="single" w:sz="4" w:space="0" w:color="auto"/>
            </w:tcBorders>
            <w:shd w:val="clear" w:color="auto" w:fill="auto"/>
            <w:tcMar>
              <w:left w:w="29" w:type="dxa"/>
              <w:right w:w="29" w:type="dxa"/>
            </w:tcMar>
            <w:vAlign w:val="bottom"/>
          </w:tcPr>
          <w:p w14:paraId="5598E020" w14:textId="77777777" w:rsidR="00C9554A" w:rsidRPr="006B4E19" w:rsidRDefault="00C9554A" w:rsidP="00442AEA">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06268099" w14:textId="77777777" w:rsidTr="00C417E6">
        <w:trPr>
          <w:divId w:val="1194727850"/>
          <w:trHeight w:val="62"/>
        </w:trPr>
        <w:tc>
          <w:tcPr>
            <w:cnfStyle w:val="001000000000" w:firstRow="0" w:lastRow="0" w:firstColumn="1" w:lastColumn="0" w:oddVBand="0" w:evenVBand="0" w:oddHBand="0" w:evenHBand="0" w:firstRowFirstColumn="0" w:firstRowLastColumn="0" w:lastRowFirstColumn="0" w:lastRowLastColumn="0"/>
            <w:tcW w:w="1415" w:type="dxa"/>
            <w:shd w:val="clear" w:color="auto" w:fill="auto"/>
            <w:tcMar>
              <w:left w:w="29" w:type="dxa"/>
              <w:right w:w="29" w:type="dxa"/>
            </w:tcMar>
            <w:vAlign w:val="bottom"/>
          </w:tcPr>
          <w:p w14:paraId="43DA5BF8" w14:textId="77777777" w:rsidR="00A016B5" w:rsidRPr="006B4E19" w:rsidRDefault="00A016B5" w:rsidP="00442AEA">
            <w:pPr>
              <w:pStyle w:val="Normal2"/>
              <w:spacing w:line="360" w:lineRule="auto"/>
              <w:contextualSpacing/>
              <w:rPr>
                <w:b w:val="0"/>
                <w:sz w:val="20"/>
              </w:rPr>
            </w:pPr>
            <w:r w:rsidRPr="006B4E19">
              <w:rPr>
                <w:b w:val="0"/>
                <w:sz w:val="20"/>
              </w:rPr>
              <w:t>Female sex</w:t>
            </w:r>
          </w:p>
        </w:tc>
        <w:tc>
          <w:tcPr>
            <w:tcW w:w="1406" w:type="dxa"/>
            <w:shd w:val="clear" w:color="auto" w:fill="auto"/>
            <w:tcMar>
              <w:left w:w="29" w:type="dxa"/>
              <w:right w:w="29" w:type="dxa"/>
            </w:tcMar>
            <w:vAlign w:val="bottom"/>
          </w:tcPr>
          <w:p w14:paraId="2B070AB1" w14:textId="77777777" w:rsidR="00A016B5" w:rsidRPr="006B4E19" w:rsidRDefault="003B1B37" w:rsidP="003B1B37">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57</w:t>
            </w:r>
            <w:r w:rsidR="00D63D21" w:rsidRPr="006B4E19">
              <w:rPr>
                <w:sz w:val="20"/>
              </w:rPr>
              <w:t xml:space="preserve"> </w:t>
            </w:r>
            <w:r>
              <w:rPr>
                <w:sz w:val="20"/>
              </w:rPr>
              <w:t>340</w:t>
            </w:r>
            <w:r w:rsidR="00527F94" w:rsidRPr="006B4E19">
              <w:rPr>
                <w:sz w:val="20"/>
              </w:rPr>
              <w:t xml:space="preserve"> (</w:t>
            </w:r>
            <w:r w:rsidR="00D63D21" w:rsidRPr="006B4E19">
              <w:rPr>
                <w:sz w:val="20"/>
              </w:rPr>
              <w:t>59</w:t>
            </w:r>
            <w:r>
              <w:rPr>
                <w:sz w:val="20"/>
              </w:rPr>
              <w:t>)</w:t>
            </w:r>
          </w:p>
        </w:tc>
        <w:tc>
          <w:tcPr>
            <w:tcW w:w="988" w:type="dxa"/>
            <w:shd w:val="clear" w:color="auto" w:fill="auto"/>
            <w:tcMar>
              <w:left w:w="29" w:type="dxa"/>
              <w:right w:w="29" w:type="dxa"/>
            </w:tcMar>
            <w:vAlign w:val="bottom"/>
          </w:tcPr>
          <w:p w14:paraId="4831FAB9" w14:textId="77777777" w:rsidR="00A016B5" w:rsidRPr="006B4E19" w:rsidRDefault="00CC450C" w:rsidP="00D80CA8">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254</w:t>
            </w:r>
            <w:r w:rsidR="00527F94" w:rsidRPr="006B4E19">
              <w:rPr>
                <w:sz w:val="20"/>
              </w:rPr>
              <w:t xml:space="preserve"> (</w:t>
            </w:r>
            <w:r w:rsidR="00D80CA8" w:rsidRPr="006B4E19">
              <w:rPr>
                <w:sz w:val="20"/>
              </w:rPr>
              <w:t>52</w:t>
            </w:r>
            <w:r w:rsidR="00527F94" w:rsidRPr="006B4E19">
              <w:rPr>
                <w:sz w:val="20"/>
              </w:rPr>
              <w:t>)</w:t>
            </w:r>
          </w:p>
        </w:tc>
        <w:tc>
          <w:tcPr>
            <w:tcW w:w="1188" w:type="dxa"/>
            <w:shd w:val="clear" w:color="auto" w:fill="auto"/>
            <w:tcMar>
              <w:left w:w="29" w:type="dxa"/>
              <w:right w:w="29" w:type="dxa"/>
            </w:tcMar>
            <w:vAlign w:val="bottom"/>
          </w:tcPr>
          <w:p w14:paraId="406C5D8E" w14:textId="77777777" w:rsidR="00A016B5" w:rsidRPr="006B4E19" w:rsidRDefault="00D63D21" w:rsidP="00442AEA">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0 (1)</w:t>
            </w:r>
          </w:p>
        </w:tc>
        <w:tc>
          <w:tcPr>
            <w:tcW w:w="1329" w:type="dxa"/>
            <w:shd w:val="clear" w:color="auto" w:fill="auto"/>
            <w:tcMar>
              <w:left w:w="29" w:type="dxa"/>
              <w:right w:w="29" w:type="dxa"/>
            </w:tcMar>
            <w:vAlign w:val="bottom"/>
          </w:tcPr>
          <w:p w14:paraId="184DDBF7" w14:textId="77777777" w:rsidR="00A016B5" w:rsidRPr="006B4E19" w:rsidRDefault="00D63D21" w:rsidP="003B1B37">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101</w:t>
            </w:r>
            <w:r w:rsidR="00F80619" w:rsidRPr="006B4E19">
              <w:rPr>
                <w:sz w:val="20"/>
              </w:rPr>
              <w:t xml:space="preserve"> </w:t>
            </w:r>
            <w:r w:rsidR="003B1B37">
              <w:rPr>
                <w:sz w:val="20"/>
              </w:rPr>
              <w:t>469</w:t>
            </w:r>
            <w:r w:rsidR="00527F94" w:rsidRPr="006B4E19">
              <w:rPr>
                <w:sz w:val="20"/>
              </w:rPr>
              <w:t xml:space="preserve"> (</w:t>
            </w:r>
            <w:r w:rsidR="003B1B37">
              <w:rPr>
                <w:sz w:val="20"/>
              </w:rPr>
              <w:t>59</w:t>
            </w:r>
            <w:r w:rsidR="00527F94" w:rsidRPr="006B4E19">
              <w:rPr>
                <w:sz w:val="20"/>
              </w:rPr>
              <w:t>)</w:t>
            </w:r>
          </w:p>
        </w:tc>
        <w:tc>
          <w:tcPr>
            <w:tcW w:w="1019" w:type="dxa"/>
            <w:shd w:val="clear" w:color="auto" w:fill="auto"/>
            <w:tcMar>
              <w:left w:w="29" w:type="dxa"/>
              <w:right w:w="29" w:type="dxa"/>
            </w:tcMar>
            <w:vAlign w:val="bottom"/>
          </w:tcPr>
          <w:p w14:paraId="7DFC623A" w14:textId="77777777" w:rsidR="00A016B5" w:rsidRPr="006B4E19" w:rsidRDefault="00CC450C" w:rsidP="00CC450C">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408</w:t>
            </w:r>
            <w:r w:rsidR="00527F94" w:rsidRPr="006B4E19">
              <w:rPr>
                <w:sz w:val="20"/>
              </w:rPr>
              <w:t xml:space="preserve"> (</w:t>
            </w:r>
            <w:r>
              <w:rPr>
                <w:sz w:val="20"/>
              </w:rPr>
              <w:t>52</w:t>
            </w:r>
            <w:r w:rsidR="00527F94" w:rsidRPr="006B4E19">
              <w:rPr>
                <w:sz w:val="20"/>
              </w:rPr>
              <w:t>)</w:t>
            </w:r>
          </w:p>
        </w:tc>
        <w:tc>
          <w:tcPr>
            <w:tcW w:w="1147" w:type="dxa"/>
            <w:shd w:val="clear" w:color="auto" w:fill="auto"/>
            <w:tcMar>
              <w:left w:w="29" w:type="dxa"/>
              <w:right w:w="29" w:type="dxa"/>
            </w:tcMar>
            <w:vAlign w:val="bottom"/>
          </w:tcPr>
          <w:p w14:paraId="5651408F" w14:textId="77777777" w:rsidR="00A016B5" w:rsidRPr="006B4E19" w:rsidRDefault="00D63D21" w:rsidP="00442AEA">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0 (1)</w:t>
            </w:r>
          </w:p>
        </w:tc>
      </w:tr>
      <w:tr w:rsidR="006B4E19" w:rsidRPr="006B4E19" w14:paraId="33C941CE" w14:textId="77777777" w:rsidTr="00C417E6">
        <w:trPr>
          <w:cnfStyle w:val="000000100000" w:firstRow="0" w:lastRow="0" w:firstColumn="0" w:lastColumn="0" w:oddVBand="0" w:evenVBand="0" w:oddHBand="1" w:evenHBand="0" w:firstRowFirstColumn="0" w:firstRowLastColumn="0" w:lastRowFirstColumn="0" w:lastRowLastColumn="0"/>
          <w:divId w:val="1194727850"/>
          <w:trHeight w:val="62"/>
        </w:trPr>
        <w:tc>
          <w:tcPr>
            <w:cnfStyle w:val="001000000000" w:firstRow="0" w:lastRow="0" w:firstColumn="1" w:lastColumn="0" w:oddVBand="0" w:evenVBand="0" w:oddHBand="0" w:evenHBand="0" w:firstRowFirstColumn="0" w:firstRowLastColumn="0" w:lastRowFirstColumn="0" w:lastRowLastColumn="0"/>
            <w:tcW w:w="1415" w:type="dxa"/>
            <w:shd w:val="clear" w:color="auto" w:fill="auto"/>
            <w:tcMar>
              <w:left w:w="29" w:type="dxa"/>
              <w:right w:w="29" w:type="dxa"/>
            </w:tcMar>
            <w:vAlign w:val="bottom"/>
          </w:tcPr>
          <w:p w14:paraId="0E202E79" w14:textId="77777777" w:rsidR="00A016B5" w:rsidRPr="006B4E19" w:rsidRDefault="00A016B5" w:rsidP="00442AEA">
            <w:pPr>
              <w:pStyle w:val="Normal2"/>
              <w:spacing w:line="360" w:lineRule="auto"/>
              <w:contextualSpacing/>
              <w:rPr>
                <w:b w:val="0"/>
                <w:sz w:val="20"/>
              </w:rPr>
            </w:pPr>
            <w:r w:rsidRPr="006B4E19">
              <w:rPr>
                <w:b w:val="0"/>
                <w:sz w:val="20"/>
              </w:rPr>
              <w:t>Age</w:t>
            </w:r>
            <w:r w:rsidR="00633311" w:rsidRPr="006B4E19">
              <w:rPr>
                <w:b w:val="0"/>
                <w:sz w:val="20"/>
                <w:vertAlign w:val="superscript"/>
              </w:rPr>
              <w:t>b</w:t>
            </w:r>
          </w:p>
        </w:tc>
        <w:tc>
          <w:tcPr>
            <w:tcW w:w="1406" w:type="dxa"/>
            <w:shd w:val="clear" w:color="auto" w:fill="auto"/>
            <w:tcMar>
              <w:left w:w="29" w:type="dxa"/>
              <w:right w:w="29" w:type="dxa"/>
            </w:tcMar>
            <w:vAlign w:val="bottom"/>
          </w:tcPr>
          <w:p w14:paraId="03A396FA" w14:textId="77777777" w:rsidR="00A016B5" w:rsidRPr="006B4E19" w:rsidRDefault="00A016B5"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988" w:type="dxa"/>
            <w:shd w:val="clear" w:color="auto" w:fill="auto"/>
            <w:tcMar>
              <w:left w:w="29" w:type="dxa"/>
              <w:right w:w="29" w:type="dxa"/>
            </w:tcMar>
            <w:vAlign w:val="bottom"/>
          </w:tcPr>
          <w:p w14:paraId="35E39F15" w14:textId="77777777" w:rsidR="00A016B5" w:rsidRPr="006B4E19" w:rsidRDefault="00A016B5"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188" w:type="dxa"/>
            <w:shd w:val="clear" w:color="auto" w:fill="auto"/>
            <w:tcMar>
              <w:left w:w="29" w:type="dxa"/>
              <w:right w:w="29" w:type="dxa"/>
            </w:tcMar>
            <w:vAlign w:val="bottom"/>
          </w:tcPr>
          <w:p w14:paraId="785AAD2F" w14:textId="77777777" w:rsidR="00A016B5" w:rsidRPr="006B4E19" w:rsidRDefault="00A016B5"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329" w:type="dxa"/>
            <w:shd w:val="clear" w:color="auto" w:fill="auto"/>
            <w:tcMar>
              <w:left w:w="29" w:type="dxa"/>
              <w:right w:w="29" w:type="dxa"/>
            </w:tcMar>
            <w:vAlign w:val="bottom"/>
          </w:tcPr>
          <w:p w14:paraId="49B2EBFE" w14:textId="77777777" w:rsidR="00A016B5" w:rsidRPr="006B4E19" w:rsidRDefault="00A016B5"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019" w:type="dxa"/>
            <w:shd w:val="clear" w:color="auto" w:fill="auto"/>
            <w:tcMar>
              <w:left w:w="29" w:type="dxa"/>
              <w:right w:w="29" w:type="dxa"/>
            </w:tcMar>
            <w:vAlign w:val="bottom"/>
          </w:tcPr>
          <w:p w14:paraId="70145C4B" w14:textId="77777777" w:rsidR="00A016B5" w:rsidRPr="006B4E19" w:rsidRDefault="00A016B5"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147" w:type="dxa"/>
            <w:shd w:val="clear" w:color="auto" w:fill="auto"/>
            <w:tcMar>
              <w:left w:w="29" w:type="dxa"/>
              <w:right w:w="29" w:type="dxa"/>
            </w:tcMar>
            <w:vAlign w:val="bottom"/>
          </w:tcPr>
          <w:p w14:paraId="58258E19" w14:textId="77777777" w:rsidR="00A016B5" w:rsidRPr="006B4E19" w:rsidRDefault="00A016B5"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06BBE52D" w14:textId="77777777" w:rsidTr="00C417E6">
        <w:trPr>
          <w:divId w:val="1194727850"/>
          <w:trHeight w:val="62"/>
        </w:trPr>
        <w:tc>
          <w:tcPr>
            <w:cnfStyle w:val="001000000000" w:firstRow="0" w:lastRow="0" w:firstColumn="1" w:lastColumn="0" w:oddVBand="0" w:evenVBand="0" w:oddHBand="0" w:evenHBand="0" w:firstRowFirstColumn="0" w:firstRowLastColumn="0" w:lastRowFirstColumn="0" w:lastRowLastColumn="0"/>
            <w:tcW w:w="1415" w:type="dxa"/>
            <w:shd w:val="clear" w:color="auto" w:fill="auto"/>
            <w:tcMar>
              <w:left w:w="29" w:type="dxa"/>
              <w:right w:w="29" w:type="dxa"/>
            </w:tcMar>
            <w:vAlign w:val="bottom"/>
          </w:tcPr>
          <w:p w14:paraId="4AEE44D1" w14:textId="77777777" w:rsidR="001B0587" w:rsidRPr="006B4E19" w:rsidRDefault="001B0587" w:rsidP="00442AEA">
            <w:pPr>
              <w:pStyle w:val="Normal2"/>
              <w:spacing w:line="360" w:lineRule="auto"/>
              <w:contextualSpacing/>
              <w:rPr>
                <w:b w:val="0"/>
                <w:sz w:val="20"/>
              </w:rPr>
            </w:pPr>
            <w:r w:rsidRPr="006B4E19">
              <w:rPr>
                <w:b w:val="0"/>
                <w:sz w:val="20"/>
              </w:rPr>
              <w:t xml:space="preserve">  18-29</w:t>
            </w:r>
          </w:p>
        </w:tc>
        <w:tc>
          <w:tcPr>
            <w:tcW w:w="1406" w:type="dxa"/>
            <w:shd w:val="clear" w:color="auto" w:fill="auto"/>
            <w:tcMar>
              <w:left w:w="29" w:type="dxa"/>
              <w:right w:w="29" w:type="dxa"/>
            </w:tcMar>
            <w:vAlign w:val="bottom"/>
          </w:tcPr>
          <w:p w14:paraId="31D2DC9E" w14:textId="77777777" w:rsidR="001B0587" w:rsidRPr="006B4E19" w:rsidRDefault="007B3ABC" w:rsidP="007B3ABC">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12</w:t>
            </w:r>
            <w:r w:rsidR="001B0587" w:rsidRPr="006B4E19">
              <w:rPr>
                <w:sz w:val="20"/>
              </w:rPr>
              <w:t xml:space="preserve"> </w:t>
            </w:r>
            <w:r>
              <w:rPr>
                <w:sz w:val="20"/>
              </w:rPr>
              <w:t>714</w:t>
            </w:r>
            <w:r w:rsidR="001B0587" w:rsidRPr="006B4E19">
              <w:rPr>
                <w:sz w:val="20"/>
              </w:rPr>
              <w:t xml:space="preserve"> (13)</w:t>
            </w:r>
          </w:p>
        </w:tc>
        <w:tc>
          <w:tcPr>
            <w:tcW w:w="988" w:type="dxa"/>
            <w:shd w:val="clear" w:color="auto" w:fill="auto"/>
            <w:tcMar>
              <w:left w:w="29" w:type="dxa"/>
              <w:right w:w="29" w:type="dxa"/>
            </w:tcMar>
            <w:vAlign w:val="bottom"/>
          </w:tcPr>
          <w:p w14:paraId="01667950" w14:textId="77777777" w:rsidR="001B0587" w:rsidRPr="006B4E19" w:rsidRDefault="007B3ABC" w:rsidP="007B3ABC">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47</w:t>
            </w:r>
            <w:r w:rsidR="001B0587" w:rsidRPr="006B4E19">
              <w:rPr>
                <w:sz w:val="20"/>
              </w:rPr>
              <w:t xml:space="preserve"> (</w:t>
            </w:r>
            <w:r>
              <w:rPr>
                <w:sz w:val="20"/>
              </w:rPr>
              <w:t>10</w:t>
            </w:r>
            <w:r w:rsidR="001B0587" w:rsidRPr="006B4E19">
              <w:rPr>
                <w:sz w:val="20"/>
              </w:rPr>
              <w:t>)</w:t>
            </w:r>
          </w:p>
        </w:tc>
        <w:tc>
          <w:tcPr>
            <w:tcW w:w="1188" w:type="dxa"/>
            <w:vMerge w:val="restart"/>
            <w:shd w:val="clear" w:color="auto" w:fill="auto"/>
            <w:tcMar>
              <w:left w:w="29" w:type="dxa"/>
              <w:right w:w="29" w:type="dxa"/>
            </w:tcMar>
            <w:vAlign w:val="center"/>
          </w:tcPr>
          <w:p w14:paraId="5348925B" w14:textId="77777777" w:rsidR="001B0587" w:rsidRPr="006B4E19" w:rsidRDefault="00C417E6" w:rsidP="00C417E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0.005</w:t>
            </w:r>
            <w:r w:rsidR="00A14212" w:rsidRPr="006B4E19">
              <w:rPr>
                <w:sz w:val="20"/>
              </w:rPr>
              <w:t xml:space="preserve"> (0.</w:t>
            </w:r>
            <w:r>
              <w:rPr>
                <w:sz w:val="20"/>
              </w:rPr>
              <w:t>99</w:t>
            </w:r>
            <w:r w:rsidR="00A14212" w:rsidRPr="006B4E19">
              <w:rPr>
                <w:sz w:val="20"/>
              </w:rPr>
              <w:t>)</w:t>
            </w:r>
          </w:p>
        </w:tc>
        <w:tc>
          <w:tcPr>
            <w:tcW w:w="1329" w:type="dxa"/>
            <w:shd w:val="clear" w:color="auto" w:fill="auto"/>
            <w:tcMar>
              <w:left w:w="29" w:type="dxa"/>
              <w:right w:w="29" w:type="dxa"/>
            </w:tcMar>
            <w:vAlign w:val="bottom"/>
          </w:tcPr>
          <w:p w14:paraId="222391EA" w14:textId="77777777" w:rsidR="001B0587" w:rsidRPr="006B4E19" w:rsidRDefault="00783AA0" w:rsidP="007B3ABC">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22</w:t>
            </w:r>
            <w:r w:rsidR="001B0587" w:rsidRPr="006B4E19">
              <w:rPr>
                <w:sz w:val="20"/>
              </w:rPr>
              <w:t xml:space="preserve"> </w:t>
            </w:r>
            <w:r w:rsidR="007B3ABC">
              <w:rPr>
                <w:sz w:val="20"/>
              </w:rPr>
              <w:t>265</w:t>
            </w:r>
            <w:r w:rsidR="001B0587" w:rsidRPr="006B4E19">
              <w:rPr>
                <w:sz w:val="20"/>
              </w:rPr>
              <w:t xml:space="preserve"> (13)</w:t>
            </w:r>
          </w:p>
        </w:tc>
        <w:tc>
          <w:tcPr>
            <w:tcW w:w="1019" w:type="dxa"/>
            <w:shd w:val="clear" w:color="auto" w:fill="auto"/>
            <w:tcMar>
              <w:left w:w="29" w:type="dxa"/>
              <w:right w:w="29" w:type="dxa"/>
            </w:tcMar>
            <w:vAlign w:val="bottom"/>
          </w:tcPr>
          <w:p w14:paraId="49A18FAE" w14:textId="77777777" w:rsidR="001B0587" w:rsidRPr="006B4E19" w:rsidRDefault="007B3ABC" w:rsidP="00442AEA">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79</w:t>
            </w:r>
            <w:r w:rsidR="00992026" w:rsidRPr="006B4E19">
              <w:rPr>
                <w:sz w:val="20"/>
              </w:rPr>
              <w:t xml:space="preserve"> (9</w:t>
            </w:r>
            <w:r w:rsidR="001B0587" w:rsidRPr="006B4E19">
              <w:rPr>
                <w:sz w:val="20"/>
              </w:rPr>
              <w:t>)</w:t>
            </w:r>
          </w:p>
        </w:tc>
        <w:tc>
          <w:tcPr>
            <w:tcW w:w="1147" w:type="dxa"/>
            <w:vMerge w:val="restart"/>
            <w:shd w:val="clear" w:color="auto" w:fill="auto"/>
            <w:tcMar>
              <w:left w:w="29" w:type="dxa"/>
              <w:right w:w="29" w:type="dxa"/>
            </w:tcMar>
            <w:vAlign w:val="center"/>
          </w:tcPr>
          <w:p w14:paraId="5611DF99" w14:textId="77777777" w:rsidR="001B0587" w:rsidRPr="006B4E19" w:rsidRDefault="00C417E6" w:rsidP="00C417E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0.003</w:t>
            </w:r>
            <w:r w:rsidR="00A14212" w:rsidRPr="006B4E19">
              <w:rPr>
                <w:sz w:val="20"/>
              </w:rPr>
              <w:t xml:space="preserve"> (0.</w:t>
            </w:r>
            <w:r>
              <w:rPr>
                <w:sz w:val="20"/>
              </w:rPr>
              <w:t>98</w:t>
            </w:r>
            <w:r w:rsidR="00A14212" w:rsidRPr="006B4E19">
              <w:rPr>
                <w:sz w:val="20"/>
              </w:rPr>
              <w:t>)</w:t>
            </w:r>
          </w:p>
        </w:tc>
      </w:tr>
      <w:tr w:rsidR="006B4E19" w:rsidRPr="006B4E19" w14:paraId="1AD52DFD" w14:textId="77777777" w:rsidTr="00C417E6">
        <w:trPr>
          <w:cnfStyle w:val="000000100000" w:firstRow="0" w:lastRow="0" w:firstColumn="0" w:lastColumn="0" w:oddVBand="0" w:evenVBand="0" w:oddHBand="1" w:evenHBand="0" w:firstRowFirstColumn="0" w:firstRowLastColumn="0" w:lastRowFirstColumn="0" w:lastRowLastColumn="0"/>
          <w:divId w:val="1194727850"/>
          <w:trHeight w:val="62"/>
        </w:trPr>
        <w:tc>
          <w:tcPr>
            <w:cnfStyle w:val="001000000000" w:firstRow="0" w:lastRow="0" w:firstColumn="1" w:lastColumn="0" w:oddVBand="0" w:evenVBand="0" w:oddHBand="0" w:evenHBand="0" w:firstRowFirstColumn="0" w:firstRowLastColumn="0" w:lastRowFirstColumn="0" w:lastRowLastColumn="0"/>
            <w:tcW w:w="1415" w:type="dxa"/>
            <w:shd w:val="clear" w:color="auto" w:fill="auto"/>
            <w:tcMar>
              <w:left w:w="29" w:type="dxa"/>
              <w:right w:w="29" w:type="dxa"/>
            </w:tcMar>
            <w:vAlign w:val="bottom"/>
          </w:tcPr>
          <w:p w14:paraId="715394BC" w14:textId="77777777" w:rsidR="001B0587" w:rsidRPr="006B4E19" w:rsidRDefault="001B0587" w:rsidP="00442AEA">
            <w:pPr>
              <w:pStyle w:val="Normal2"/>
              <w:spacing w:line="360" w:lineRule="auto"/>
              <w:contextualSpacing/>
              <w:rPr>
                <w:b w:val="0"/>
                <w:sz w:val="20"/>
              </w:rPr>
            </w:pPr>
            <w:r w:rsidRPr="006B4E19">
              <w:rPr>
                <w:b w:val="0"/>
                <w:sz w:val="20"/>
              </w:rPr>
              <w:t xml:space="preserve">  30-44</w:t>
            </w:r>
          </w:p>
        </w:tc>
        <w:tc>
          <w:tcPr>
            <w:tcW w:w="1406" w:type="dxa"/>
            <w:shd w:val="clear" w:color="auto" w:fill="auto"/>
            <w:tcMar>
              <w:left w:w="29" w:type="dxa"/>
              <w:right w:w="29" w:type="dxa"/>
            </w:tcMar>
            <w:vAlign w:val="bottom"/>
          </w:tcPr>
          <w:p w14:paraId="2E7DE2A4" w14:textId="77777777" w:rsidR="001B0587" w:rsidRPr="006B4E19" w:rsidRDefault="007B3ABC" w:rsidP="007B3ABC">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22</w:t>
            </w:r>
            <w:r w:rsidR="001B0587" w:rsidRPr="006B4E19">
              <w:rPr>
                <w:sz w:val="20"/>
              </w:rPr>
              <w:t xml:space="preserve"> </w:t>
            </w:r>
            <w:r>
              <w:rPr>
                <w:sz w:val="20"/>
              </w:rPr>
              <w:t>430</w:t>
            </w:r>
            <w:r w:rsidR="001B0587" w:rsidRPr="006B4E19">
              <w:rPr>
                <w:sz w:val="20"/>
              </w:rPr>
              <w:t xml:space="preserve"> (23)</w:t>
            </w:r>
          </w:p>
        </w:tc>
        <w:tc>
          <w:tcPr>
            <w:tcW w:w="988" w:type="dxa"/>
            <w:shd w:val="clear" w:color="auto" w:fill="auto"/>
            <w:tcMar>
              <w:left w:w="29" w:type="dxa"/>
              <w:right w:w="29" w:type="dxa"/>
            </w:tcMar>
            <w:vAlign w:val="bottom"/>
          </w:tcPr>
          <w:p w14:paraId="2E6C6840" w14:textId="77777777" w:rsidR="001B0587" w:rsidRPr="006B4E19" w:rsidRDefault="007B3ABC" w:rsidP="007B3ABC">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72</w:t>
            </w:r>
            <w:r w:rsidR="001B0587" w:rsidRPr="006B4E19">
              <w:rPr>
                <w:sz w:val="20"/>
              </w:rPr>
              <w:t xml:space="preserve"> (</w:t>
            </w:r>
            <w:r>
              <w:rPr>
                <w:sz w:val="20"/>
              </w:rPr>
              <w:t>15</w:t>
            </w:r>
            <w:r w:rsidR="001B0587" w:rsidRPr="006B4E19">
              <w:rPr>
                <w:sz w:val="20"/>
              </w:rPr>
              <w:t>)</w:t>
            </w:r>
          </w:p>
        </w:tc>
        <w:tc>
          <w:tcPr>
            <w:tcW w:w="1188" w:type="dxa"/>
            <w:vMerge/>
            <w:shd w:val="clear" w:color="auto" w:fill="auto"/>
            <w:tcMar>
              <w:left w:w="29" w:type="dxa"/>
              <w:right w:w="29" w:type="dxa"/>
            </w:tcMar>
            <w:vAlign w:val="bottom"/>
          </w:tcPr>
          <w:p w14:paraId="0FE81B59" w14:textId="77777777" w:rsidR="001B0587" w:rsidRPr="006B4E19" w:rsidRDefault="001B0587"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329" w:type="dxa"/>
            <w:shd w:val="clear" w:color="auto" w:fill="auto"/>
            <w:tcMar>
              <w:left w:w="29" w:type="dxa"/>
              <w:right w:w="29" w:type="dxa"/>
            </w:tcMar>
            <w:vAlign w:val="bottom"/>
          </w:tcPr>
          <w:p w14:paraId="566DCC5E" w14:textId="77777777" w:rsidR="001B0587" w:rsidRPr="006B4E19" w:rsidRDefault="00783AA0" w:rsidP="007B3ABC">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38</w:t>
            </w:r>
            <w:r w:rsidR="001B0587" w:rsidRPr="006B4E19">
              <w:rPr>
                <w:sz w:val="20"/>
              </w:rPr>
              <w:t xml:space="preserve"> </w:t>
            </w:r>
            <w:r w:rsidR="007B3ABC">
              <w:rPr>
                <w:sz w:val="20"/>
              </w:rPr>
              <w:t>879</w:t>
            </w:r>
            <w:r w:rsidR="001B0587" w:rsidRPr="006B4E19">
              <w:rPr>
                <w:sz w:val="20"/>
              </w:rPr>
              <w:t xml:space="preserve"> (23)</w:t>
            </w:r>
          </w:p>
        </w:tc>
        <w:tc>
          <w:tcPr>
            <w:tcW w:w="1019" w:type="dxa"/>
            <w:shd w:val="clear" w:color="auto" w:fill="auto"/>
            <w:tcMar>
              <w:left w:w="29" w:type="dxa"/>
              <w:right w:w="29" w:type="dxa"/>
            </w:tcMar>
            <w:vAlign w:val="bottom"/>
          </w:tcPr>
          <w:p w14:paraId="4D462457" w14:textId="77777777" w:rsidR="001B0587" w:rsidRPr="006B4E19" w:rsidRDefault="007B3ABC" w:rsidP="001975D0">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124</w:t>
            </w:r>
            <w:r w:rsidR="001B0587" w:rsidRPr="006B4E19">
              <w:rPr>
                <w:sz w:val="20"/>
              </w:rPr>
              <w:t xml:space="preserve"> (</w:t>
            </w:r>
            <w:r w:rsidR="001975D0">
              <w:rPr>
                <w:sz w:val="20"/>
              </w:rPr>
              <w:t>13</w:t>
            </w:r>
            <w:r w:rsidR="001B0587" w:rsidRPr="006B4E19">
              <w:rPr>
                <w:sz w:val="20"/>
              </w:rPr>
              <w:t>)</w:t>
            </w:r>
          </w:p>
        </w:tc>
        <w:tc>
          <w:tcPr>
            <w:tcW w:w="1147" w:type="dxa"/>
            <w:vMerge/>
            <w:shd w:val="clear" w:color="auto" w:fill="auto"/>
            <w:tcMar>
              <w:left w:w="29" w:type="dxa"/>
              <w:right w:w="29" w:type="dxa"/>
            </w:tcMar>
            <w:vAlign w:val="bottom"/>
          </w:tcPr>
          <w:p w14:paraId="16ECF08E" w14:textId="77777777" w:rsidR="001B0587" w:rsidRPr="006B4E19" w:rsidRDefault="001B0587"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49275B9A" w14:textId="77777777" w:rsidTr="00C417E6">
        <w:trPr>
          <w:divId w:val="1194727850"/>
          <w:trHeight w:val="62"/>
        </w:trPr>
        <w:tc>
          <w:tcPr>
            <w:cnfStyle w:val="001000000000" w:firstRow="0" w:lastRow="0" w:firstColumn="1" w:lastColumn="0" w:oddVBand="0" w:evenVBand="0" w:oddHBand="0" w:evenHBand="0" w:firstRowFirstColumn="0" w:firstRowLastColumn="0" w:lastRowFirstColumn="0" w:lastRowLastColumn="0"/>
            <w:tcW w:w="1415" w:type="dxa"/>
            <w:shd w:val="clear" w:color="auto" w:fill="auto"/>
            <w:tcMar>
              <w:left w:w="29" w:type="dxa"/>
              <w:right w:w="29" w:type="dxa"/>
            </w:tcMar>
            <w:vAlign w:val="bottom"/>
          </w:tcPr>
          <w:p w14:paraId="7F51F170" w14:textId="77777777" w:rsidR="001B0587" w:rsidRPr="006B4E19" w:rsidRDefault="001B0587" w:rsidP="00442AEA">
            <w:pPr>
              <w:pStyle w:val="Normal2"/>
              <w:spacing w:line="360" w:lineRule="auto"/>
              <w:contextualSpacing/>
              <w:rPr>
                <w:b w:val="0"/>
                <w:sz w:val="20"/>
              </w:rPr>
            </w:pPr>
            <w:r w:rsidRPr="006B4E19">
              <w:rPr>
                <w:b w:val="0"/>
                <w:sz w:val="20"/>
              </w:rPr>
              <w:t xml:space="preserve">  45-59</w:t>
            </w:r>
          </w:p>
        </w:tc>
        <w:tc>
          <w:tcPr>
            <w:tcW w:w="1406" w:type="dxa"/>
            <w:shd w:val="clear" w:color="auto" w:fill="auto"/>
            <w:tcMar>
              <w:left w:w="29" w:type="dxa"/>
              <w:right w:w="29" w:type="dxa"/>
            </w:tcMar>
            <w:vAlign w:val="bottom"/>
          </w:tcPr>
          <w:p w14:paraId="05A84E2D" w14:textId="77777777" w:rsidR="001B0587" w:rsidRPr="006B4E19" w:rsidRDefault="007B3ABC" w:rsidP="007B3ABC">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21</w:t>
            </w:r>
            <w:r w:rsidR="001B0587" w:rsidRPr="006B4E19">
              <w:rPr>
                <w:sz w:val="20"/>
              </w:rPr>
              <w:t xml:space="preserve"> </w:t>
            </w:r>
            <w:r>
              <w:rPr>
                <w:sz w:val="20"/>
              </w:rPr>
              <w:t>069</w:t>
            </w:r>
            <w:r w:rsidR="001B0587" w:rsidRPr="006B4E19">
              <w:rPr>
                <w:sz w:val="20"/>
              </w:rPr>
              <w:t xml:space="preserve"> (</w:t>
            </w:r>
            <w:r w:rsidR="007E446D" w:rsidRPr="006B4E19">
              <w:rPr>
                <w:sz w:val="20"/>
              </w:rPr>
              <w:t>22</w:t>
            </w:r>
            <w:r w:rsidR="001B0587" w:rsidRPr="006B4E19">
              <w:rPr>
                <w:sz w:val="20"/>
              </w:rPr>
              <w:t>)</w:t>
            </w:r>
          </w:p>
        </w:tc>
        <w:tc>
          <w:tcPr>
            <w:tcW w:w="988" w:type="dxa"/>
            <w:shd w:val="clear" w:color="auto" w:fill="auto"/>
            <w:tcMar>
              <w:left w:w="29" w:type="dxa"/>
              <w:right w:w="29" w:type="dxa"/>
            </w:tcMar>
            <w:vAlign w:val="bottom"/>
          </w:tcPr>
          <w:p w14:paraId="24CBCAD3" w14:textId="77777777" w:rsidR="001B0587" w:rsidRPr="006B4E19" w:rsidRDefault="007B3ABC" w:rsidP="007B3ABC">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117</w:t>
            </w:r>
            <w:r w:rsidR="001B0587" w:rsidRPr="006B4E19">
              <w:rPr>
                <w:sz w:val="20"/>
              </w:rPr>
              <w:t xml:space="preserve"> (</w:t>
            </w:r>
            <w:r>
              <w:rPr>
                <w:sz w:val="20"/>
              </w:rPr>
              <w:t>24</w:t>
            </w:r>
            <w:r w:rsidR="001B0587" w:rsidRPr="006B4E19">
              <w:rPr>
                <w:sz w:val="20"/>
              </w:rPr>
              <w:t>)</w:t>
            </w:r>
          </w:p>
        </w:tc>
        <w:tc>
          <w:tcPr>
            <w:tcW w:w="1188" w:type="dxa"/>
            <w:vMerge/>
            <w:shd w:val="clear" w:color="auto" w:fill="auto"/>
            <w:tcMar>
              <w:left w:w="29" w:type="dxa"/>
              <w:right w:w="29" w:type="dxa"/>
            </w:tcMar>
            <w:vAlign w:val="bottom"/>
          </w:tcPr>
          <w:p w14:paraId="3930B627" w14:textId="77777777" w:rsidR="001B0587" w:rsidRPr="006B4E19" w:rsidRDefault="001B0587" w:rsidP="00442AEA">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p>
        </w:tc>
        <w:tc>
          <w:tcPr>
            <w:tcW w:w="1329" w:type="dxa"/>
            <w:shd w:val="clear" w:color="auto" w:fill="auto"/>
            <w:tcMar>
              <w:left w:w="29" w:type="dxa"/>
              <w:right w:w="29" w:type="dxa"/>
            </w:tcMar>
            <w:vAlign w:val="bottom"/>
          </w:tcPr>
          <w:p w14:paraId="1CC8C42C" w14:textId="77777777" w:rsidR="001B0587" w:rsidRPr="006B4E19" w:rsidRDefault="007B3ABC" w:rsidP="007B3ABC">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 xml:space="preserve">37 025 </w:t>
            </w:r>
            <w:r w:rsidR="001B0587" w:rsidRPr="006B4E19">
              <w:rPr>
                <w:sz w:val="20"/>
              </w:rPr>
              <w:t>(</w:t>
            </w:r>
            <w:r w:rsidR="00992026" w:rsidRPr="006B4E19">
              <w:rPr>
                <w:sz w:val="20"/>
              </w:rPr>
              <w:t>22</w:t>
            </w:r>
            <w:r w:rsidR="001B0587" w:rsidRPr="006B4E19">
              <w:rPr>
                <w:sz w:val="20"/>
              </w:rPr>
              <w:t>)</w:t>
            </w:r>
          </w:p>
        </w:tc>
        <w:tc>
          <w:tcPr>
            <w:tcW w:w="1019" w:type="dxa"/>
            <w:shd w:val="clear" w:color="auto" w:fill="auto"/>
            <w:tcMar>
              <w:left w:w="29" w:type="dxa"/>
              <w:right w:w="29" w:type="dxa"/>
            </w:tcMar>
            <w:vAlign w:val="bottom"/>
          </w:tcPr>
          <w:p w14:paraId="5D1A82D5" w14:textId="77777777" w:rsidR="001B0587" w:rsidRPr="006B4E19" w:rsidRDefault="007B3ABC" w:rsidP="001975D0">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209</w:t>
            </w:r>
            <w:r w:rsidR="001B0587" w:rsidRPr="006B4E19">
              <w:rPr>
                <w:sz w:val="20"/>
              </w:rPr>
              <w:t xml:space="preserve"> (</w:t>
            </w:r>
            <w:r w:rsidR="001975D0">
              <w:rPr>
                <w:sz w:val="20"/>
              </w:rPr>
              <w:t>23</w:t>
            </w:r>
            <w:r w:rsidR="001B0587" w:rsidRPr="006B4E19">
              <w:rPr>
                <w:sz w:val="20"/>
              </w:rPr>
              <w:t>)</w:t>
            </w:r>
          </w:p>
        </w:tc>
        <w:tc>
          <w:tcPr>
            <w:tcW w:w="1147" w:type="dxa"/>
            <w:vMerge/>
            <w:shd w:val="clear" w:color="auto" w:fill="auto"/>
            <w:tcMar>
              <w:left w:w="29" w:type="dxa"/>
              <w:right w:w="29" w:type="dxa"/>
            </w:tcMar>
            <w:vAlign w:val="bottom"/>
          </w:tcPr>
          <w:p w14:paraId="5D19FDB8" w14:textId="77777777" w:rsidR="001B0587" w:rsidRPr="006B4E19" w:rsidRDefault="001B0587" w:rsidP="00442AEA">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6B4E19" w:rsidRPr="006B4E19" w14:paraId="1F953983" w14:textId="77777777" w:rsidTr="00C417E6">
        <w:trPr>
          <w:cnfStyle w:val="000000100000" w:firstRow="0" w:lastRow="0" w:firstColumn="0" w:lastColumn="0" w:oddVBand="0" w:evenVBand="0" w:oddHBand="1" w:evenHBand="0" w:firstRowFirstColumn="0" w:firstRowLastColumn="0" w:lastRowFirstColumn="0" w:lastRowLastColumn="0"/>
          <w:divId w:val="1194727850"/>
          <w:trHeight w:val="62"/>
        </w:trPr>
        <w:tc>
          <w:tcPr>
            <w:cnfStyle w:val="001000000000" w:firstRow="0" w:lastRow="0" w:firstColumn="1" w:lastColumn="0" w:oddVBand="0" w:evenVBand="0" w:oddHBand="0" w:evenHBand="0" w:firstRowFirstColumn="0" w:firstRowLastColumn="0" w:lastRowFirstColumn="0" w:lastRowLastColumn="0"/>
            <w:tcW w:w="1415" w:type="dxa"/>
            <w:shd w:val="clear" w:color="auto" w:fill="auto"/>
            <w:tcMar>
              <w:left w:w="29" w:type="dxa"/>
              <w:right w:w="29" w:type="dxa"/>
            </w:tcMar>
            <w:vAlign w:val="bottom"/>
          </w:tcPr>
          <w:p w14:paraId="05F20208" w14:textId="77777777" w:rsidR="001B0587" w:rsidRPr="006B4E19" w:rsidRDefault="001B0587" w:rsidP="00442AEA">
            <w:pPr>
              <w:pStyle w:val="Normal2"/>
              <w:spacing w:line="360" w:lineRule="auto"/>
              <w:contextualSpacing/>
              <w:rPr>
                <w:b w:val="0"/>
                <w:sz w:val="20"/>
              </w:rPr>
            </w:pPr>
            <w:r w:rsidRPr="006B4E19">
              <w:rPr>
                <w:b w:val="0"/>
                <w:sz w:val="20"/>
              </w:rPr>
              <w:t xml:space="preserve">  60-74</w:t>
            </w:r>
          </w:p>
        </w:tc>
        <w:tc>
          <w:tcPr>
            <w:tcW w:w="1406" w:type="dxa"/>
            <w:shd w:val="clear" w:color="auto" w:fill="auto"/>
            <w:tcMar>
              <w:left w:w="29" w:type="dxa"/>
              <w:right w:w="29" w:type="dxa"/>
            </w:tcMar>
            <w:vAlign w:val="bottom"/>
          </w:tcPr>
          <w:p w14:paraId="3044B3A4" w14:textId="77777777" w:rsidR="001B0587" w:rsidRPr="006B4E19" w:rsidRDefault="007B3ABC" w:rsidP="007B3ABC">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25</w:t>
            </w:r>
            <w:r w:rsidR="001B0587" w:rsidRPr="006B4E19">
              <w:rPr>
                <w:sz w:val="20"/>
              </w:rPr>
              <w:t xml:space="preserve"> </w:t>
            </w:r>
            <w:r>
              <w:rPr>
                <w:sz w:val="20"/>
              </w:rPr>
              <w:t>273</w:t>
            </w:r>
            <w:r w:rsidR="001B0587" w:rsidRPr="006B4E19">
              <w:rPr>
                <w:sz w:val="20"/>
              </w:rPr>
              <w:t xml:space="preserve"> (26)</w:t>
            </w:r>
          </w:p>
        </w:tc>
        <w:tc>
          <w:tcPr>
            <w:tcW w:w="988" w:type="dxa"/>
            <w:shd w:val="clear" w:color="auto" w:fill="auto"/>
            <w:tcMar>
              <w:left w:w="29" w:type="dxa"/>
              <w:right w:w="29" w:type="dxa"/>
            </w:tcMar>
            <w:vAlign w:val="bottom"/>
          </w:tcPr>
          <w:p w14:paraId="56AC6009" w14:textId="77777777" w:rsidR="001B0587" w:rsidRPr="006B4E19" w:rsidRDefault="007B3ABC" w:rsidP="007B3ABC">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136</w:t>
            </w:r>
            <w:r w:rsidR="001B0587" w:rsidRPr="006B4E19">
              <w:rPr>
                <w:sz w:val="20"/>
              </w:rPr>
              <w:t xml:space="preserve"> (</w:t>
            </w:r>
            <w:r>
              <w:rPr>
                <w:sz w:val="20"/>
              </w:rPr>
              <w:t>28</w:t>
            </w:r>
            <w:r w:rsidR="001B0587" w:rsidRPr="006B4E19">
              <w:rPr>
                <w:sz w:val="20"/>
              </w:rPr>
              <w:t>)</w:t>
            </w:r>
          </w:p>
        </w:tc>
        <w:tc>
          <w:tcPr>
            <w:tcW w:w="1188" w:type="dxa"/>
            <w:vMerge/>
            <w:shd w:val="clear" w:color="auto" w:fill="auto"/>
            <w:tcMar>
              <w:left w:w="29" w:type="dxa"/>
              <w:right w:w="29" w:type="dxa"/>
            </w:tcMar>
            <w:vAlign w:val="bottom"/>
          </w:tcPr>
          <w:p w14:paraId="2DED21B9" w14:textId="77777777" w:rsidR="001B0587" w:rsidRPr="006B4E19" w:rsidRDefault="001B0587"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329" w:type="dxa"/>
            <w:shd w:val="clear" w:color="auto" w:fill="auto"/>
            <w:tcMar>
              <w:left w:w="29" w:type="dxa"/>
              <w:right w:w="29" w:type="dxa"/>
            </w:tcMar>
            <w:vAlign w:val="bottom"/>
          </w:tcPr>
          <w:p w14:paraId="7D33719F" w14:textId="77777777" w:rsidR="001B0587" w:rsidRPr="006B4E19" w:rsidRDefault="00992026" w:rsidP="007B3ABC">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43</w:t>
            </w:r>
            <w:r w:rsidR="001B0587" w:rsidRPr="006B4E19">
              <w:rPr>
                <w:sz w:val="20"/>
              </w:rPr>
              <w:t xml:space="preserve"> </w:t>
            </w:r>
            <w:r w:rsidR="007B3ABC">
              <w:rPr>
                <w:sz w:val="20"/>
              </w:rPr>
              <w:t>680</w:t>
            </w:r>
            <w:r w:rsidR="001B0587" w:rsidRPr="006B4E19">
              <w:rPr>
                <w:sz w:val="20"/>
              </w:rPr>
              <w:t xml:space="preserve"> (26)</w:t>
            </w:r>
          </w:p>
        </w:tc>
        <w:tc>
          <w:tcPr>
            <w:tcW w:w="1019" w:type="dxa"/>
            <w:shd w:val="clear" w:color="auto" w:fill="auto"/>
            <w:tcMar>
              <w:left w:w="29" w:type="dxa"/>
              <w:right w:w="29" w:type="dxa"/>
            </w:tcMar>
            <w:vAlign w:val="bottom"/>
          </w:tcPr>
          <w:p w14:paraId="399AE28A" w14:textId="77777777" w:rsidR="001B0587" w:rsidRPr="006B4E19" w:rsidRDefault="007B3ABC" w:rsidP="001975D0">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266</w:t>
            </w:r>
            <w:r w:rsidR="001B0587" w:rsidRPr="006B4E19">
              <w:rPr>
                <w:sz w:val="20"/>
              </w:rPr>
              <w:t xml:space="preserve"> (</w:t>
            </w:r>
            <w:r w:rsidR="001975D0">
              <w:rPr>
                <w:sz w:val="20"/>
              </w:rPr>
              <w:t>29</w:t>
            </w:r>
            <w:r w:rsidR="001B0587" w:rsidRPr="006B4E19">
              <w:rPr>
                <w:sz w:val="20"/>
              </w:rPr>
              <w:t>)</w:t>
            </w:r>
          </w:p>
        </w:tc>
        <w:tc>
          <w:tcPr>
            <w:tcW w:w="1147" w:type="dxa"/>
            <w:vMerge/>
            <w:shd w:val="clear" w:color="auto" w:fill="auto"/>
            <w:tcMar>
              <w:left w:w="29" w:type="dxa"/>
              <w:right w:w="29" w:type="dxa"/>
            </w:tcMar>
            <w:vAlign w:val="bottom"/>
          </w:tcPr>
          <w:p w14:paraId="05F192B1" w14:textId="77777777" w:rsidR="001B0587" w:rsidRPr="006B4E19" w:rsidRDefault="001B0587"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50715CB8" w14:textId="77777777" w:rsidTr="00C417E6">
        <w:trPr>
          <w:divId w:val="1194727850"/>
          <w:trHeight w:val="62"/>
        </w:trPr>
        <w:tc>
          <w:tcPr>
            <w:cnfStyle w:val="001000000000" w:firstRow="0" w:lastRow="0" w:firstColumn="1" w:lastColumn="0" w:oddVBand="0" w:evenVBand="0" w:oddHBand="0" w:evenHBand="0" w:firstRowFirstColumn="0" w:firstRowLastColumn="0" w:lastRowFirstColumn="0" w:lastRowLastColumn="0"/>
            <w:tcW w:w="1415" w:type="dxa"/>
            <w:shd w:val="clear" w:color="auto" w:fill="auto"/>
            <w:tcMar>
              <w:left w:w="29" w:type="dxa"/>
              <w:right w:w="29" w:type="dxa"/>
            </w:tcMar>
            <w:vAlign w:val="bottom"/>
          </w:tcPr>
          <w:p w14:paraId="3ACC2CAF" w14:textId="77777777" w:rsidR="001B0587" w:rsidRPr="006B4E19" w:rsidRDefault="001B0587" w:rsidP="00442AEA">
            <w:pPr>
              <w:pStyle w:val="Normal2"/>
              <w:spacing w:line="360" w:lineRule="auto"/>
              <w:contextualSpacing/>
              <w:rPr>
                <w:b w:val="0"/>
                <w:sz w:val="20"/>
              </w:rPr>
            </w:pPr>
            <w:r w:rsidRPr="006B4E19">
              <w:rPr>
                <w:b w:val="0"/>
                <w:sz w:val="20"/>
              </w:rPr>
              <w:t xml:space="preserve">  75-90</w:t>
            </w:r>
          </w:p>
        </w:tc>
        <w:tc>
          <w:tcPr>
            <w:tcW w:w="1406" w:type="dxa"/>
            <w:shd w:val="clear" w:color="auto" w:fill="auto"/>
            <w:tcMar>
              <w:left w:w="29" w:type="dxa"/>
              <w:right w:w="29" w:type="dxa"/>
            </w:tcMar>
            <w:vAlign w:val="bottom"/>
          </w:tcPr>
          <w:p w14:paraId="45DB0419" w14:textId="77777777" w:rsidR="001B0587" w:rsidRPr="006B4E19" w:rsidRDefault="007B3ABC" w:rsidP="007B3ABC">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14</w:t>
            </w:r>
            <w:r w:rsidR="001B0587" w:rsidRPr="006B4E19">
              <w:rPr>
                <w:sz w:val="20"/>
              </w:rPr>
              <w:t xml:space="preserve"> </w:t>
            </w:r>
            <w:r>
              <w:rPr>
                <w:sz w:val="20"/>
              </w:rPr>
              <w:t>120</w:t>
            </w:r>
            <w:r w:rsidR="001B0587" w:rsidRPr="006B4E19">
              <w:rPr>
                <w:sz w:val="20"/>
              </w:rPr>
              <w:t xml:space="preserve"> (15)</w:t>
            </w:r>
          </w:p>
        </w:tc>
        <w:tc>
          <w:tcPr>
            <w:tcW w:w="988" w:type="dxa"/>
            <w:shd w:val="clear" w:color="auto" w:fill="auto"/>
            <w:tcMar>
              <w:left w:w="29" w:type="dxa"/>
              <w:right w:w="29" w:type="dxa"/>
            </w:tcMar>
            <w:vAlign w:val="bottom"/>
          </w:tcPr>
          <w:p w14:paraId="7E391AB4" w14:textId="77777777" w:rsidR="001B0587" w:rsidRPr="006B4E19" w:rsidRDefault="007B3ABC" w:rsidP="007B3ABC">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114</w:t>
            </w:r>
            <w:r w:rsidR="001B0587" w:rsidRPr="006B4E19">
              <w:rPr>
                <w:sz w:val="20"/>
              </w:rPr>
              <w:t xml:space="preserve"> (</w:t>
            </w:r>
            <w:r>
              <w:rPr>
                <w:sz w:val="20"/>
              </w:rPr>
              <w:t>23</w:t>
            </w:r>
            <w:r w:rsidR="001B0587" w:rsidRPr="006B4E19">
              <w:rPr>
                <w:sz w:val="20"/>
              </w:rPr>
              <w:t>)</w:t>
            </w:r>
          </w:p>
        </w:tc>
        <w:tc>
          <w:tcPr>
            <w:tcW w:w="1188" w:type="dxa"/>
            <w:vMerge/>
            <w:shd w:val="clear" w:color="auto" w:fill="auto"/>
            <w:tcMar>
              <w:left w:w="29" w:type="dxa"/>
              <w:right w:w="29" w:type="dxa"/>
            </w:tcMar>
            <w:vAlign w:val="bottom"/>
          </w:tcPr>
          <w:p w14:paraId="6FC2739C" w14:textId="77777777" w:rsidR="001B0587" w:rsidRPr="006B4E19" w:rsidRDefault="001B0587" w:rsidP="00442AEA">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p>
        </w:tc>
        <w:tc>
          <w:tcPr>
            <w:tcW w:w="1329" w:type="dxa"/>
            <w:shd w:val="clear" w:color="auto" w:fill="auto"/>
            <w:tcMar>
              <w:left w:w="29" w:type="dxa"/>
              <w:right w:w="29" w:type="dxa"/>
            </w:tcMar>
            <w:vAlign w:val="bottom"/>
          </w:tcPr>
          <w:p w14:paraId="11DA0A35" w14:textId="77777777" w:rsidR="001B0587" w:rsidRPr="006B4E19" w:rsidRDefault="00992026" w:rsidP="007B3ABC">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25</w:t>
            </w:r>
            <w:r w:rsidR="001B0587" w:rsidRPr="006B4E19">
              <w:rPr>
                <w:sz w:val="20"/>
              </w:rPr>
              <w:t xml:space="preserve"> </w:t>
            </w:r>
            <w:r w:rsidR="007B3ABC">
              <w:rPr>
                <w:sz w:val="20"/>
              </w:rPr>
              <w:t>936</w:t>
            </w:r>
            <w:r w:rsidR="001B0587" w:rsidRPr="006B4E19">
              <w:rPr>
                <w:sz w:val="20"/>
              </w:rPr>
              <w:t xml:space="preserve"> (15)</w:t>
            </w:r>
          </w:p>
        </w:tc>
        <w:tc>
          <w:tcPr>
            <w:tcW w:w="1019" w:type="dxa"/>
            <w:shd w:val="clear" w:color="auto" w:fill="auto"/>
            <w:tcMar>
              <w:left w:w="29" w:type="dxa"/>
              <w:right w:w="29" w:type="dxa"/>
            </w:tcMar>
            <w:vAlign w:val="bottom"/>
          </w:tcPr>
          <w:p w14:paraId="74C64155" w14:textId="77777777" w:rsidR="001B0587" w:rsidRPr="006B4E19" w:rsidRDefault="007B3ABC" w:rsidP="001975D0">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231</w:t>
            </w:r>
            <w:r w:rsidR="001B0587" w:rsidRPr="006B4E19">
              <w:rPr>
                <w:sz w:val="20"/>
              </w:rPr>
              <w:t xml:space="preserve"> (</w:t>
            </w:r>
            <w:r w:rsidR="001975D0">
              <w:rPr>
                <w:sz w:val="20"/>
              </w:rPr>
              <w:t>24</w:t>
            </w:r>
            <w:r w:rsidR="001B0587" w:rsidRPr="006B4E19">
              <w:rPr>
                <w:sz w:val="20"/>
              </w:rPr>
              <w:t>)</w:t>
            </w:r>
          </w:p>
        </w:tc>
        <w:tc>
          <w:tcPr>
            <w:tcW w:w="1147" w:type="dxa"/>
            <w:vMerge/>
            <w:shd w:val="clear" w:color="auto" w:fill="auto"/>
            <w:tcMar>
              <w:left w:w="29" w:type="dxa"/>
              <w:right w:w="29" w:type="dxa"/>
            </w:tcMar>
            <w:vAlign w:val="bottom"/>
          </w:tcPr>
          <w:p w14:paraId="74C54EEA" w14:textId="77777777" w:rsidR="001B0587" w:rsidRPr="006B4E19" w:rsidRDefault="001B0587" w:rsidP="00442AEA">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6B4E19" w:rsidRPr="006B4E19" w14:paraId="1F1B15FC" w14:textId="77777777" w:rsidTr="00C417E6">
        <w:trPr>
          <w:cnfStyle w:val="000000100000" w:firstRow="0" w:lastRow="0" w:firstColumn="0" w:lastColumn="0" w:oddVBand="0" w:evenVBand="0" w:oddHBand="1" w:evenHBand="0" w:firstRowFirstColumn="0" w:firstRowLastColumn="0" w:lastRowFirstColumn="0" w:lastRowLastColumn="0"/>
          <w:divId w:val="1194727850"/>
          <w:trHeight w:val="62"/>
        </w:trPr>
        <w:tc>
          <w:tcPr>
            <w:cnfStyle w:val="001000000000" w:firstRow="0" w:lastRow="0" w:firstColumn="1" w:lastColumn="0" w:oddVBand="0" w:evenVBand="0" w:oddHBand="0" w:evenHBand="0" w:firstRowFirstColumn="0" w:firstRowLastColumn="0" w:lastRowFirstColumn="0" w:lastRowLastColumn="0"/>
            <w:tcW w:w="1415" w:type="dxa"/>
            <w:shd w:val="clear" w:color="auto" w:fill="auto"/>
            <w:tcMar>
              <w:left w:w="29" w:type="dxa"/>
              <w:right w:w="29" w:type="dxa"/>
            </w:tcMar>
            <w:vAlign w:val="bottom"/>
          </w:tcPr>
          <w:p w14:paraId="27FEE679" w14:textId="77777777" w:rsidR="001B0587" w:rsidRPr="006B4E19" w:rsidRDefault="001B0587" w:rsidP="00442AEA">
            <w:pPr>
              <w:pStyle w:val="Normal2"/>
              <w:spacing w:line="360" w:lineRule="auto"/>
              <w:contextualSpacing/>
              <w:rPr>
                <w:b w:val="0"/>
                <w:sz w:val="20"/>
              </w:rPr>
            </w:pPr>
            <w:r w:rsidRPr="006B4E19">
              <w:rPr>
                <w:b w:val="0"/>
                <w:sz w:val="20"/>
              </w:rPr>
              <w:t xml:space="preserve">  ≥90</w:t>
            </w:r>
          </w:p>
        </w:tc>
        <w:tc>
          <w:tcPr>
            <w:tcW w:w="1406" w:type="dxa"/>
            <w:shd w:val="clear" w:color="auto" w:fill="auto"/>
            <w:tcMar>
              <w:left w:w="29" w:type="dxa"/>
              <w:right w:w="29" w:type="dxa"/>
            </w:tcMar>
            <w:vAlign w:val="bottom"/>
          </w:tcPr>
          <w:p w14:paraId="78DC6B72" w14:textId="77777777" w:rsidR="001B0587" w:rsidRPr="006B4E19" w:rsidRDefault="007B3ABC" w:rsidP="007B3ABC">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1</w:t>
            </w:r>
            <w:r w:rsidR="001B0587" w:rsidRPr="006B4E19">
              <w:rPr>
                <w:sz w:val="20"/>
              </w:rPr>
              <w:t xml:space="preserve"> </w:t>
            </w:r>
            <w:r>
              <w:rPr>
                <w:sz w:val="20"/>
              </w:rPr>
              <w:t>745</w:t>
            </w:r>
            <w:r w:rsidR="001B0587" w:rsidRPr="006B4E19">
              <w:rPr>
                <w:sz w:val="20"/>
              </w:rPr>
              <w:t xml:space="preserve"> (2)</w:t>
            </w:r>
          </w:p>
        </w:tc>
        <w:tc>
          <w:tcPr>
            <w:tcW w:w="988" w:type="dxa"/>
            <w:shd w:val="clear" w:color="auto" w:fill="auto"/>
            <w:tcMar>
              <w:left w:w="29" w:type="dxa"/>
              <w:right w:w="29" w:type="dxa"/>
            </w:tcMar>
            <w:vAlign w:val="bottom"/>
          </w:tcPr>
          <w:p w14:paraId="3B12FD29" w14:textId="77777777" w:rsidR="001B0587" w:rsidRPr="006B4E19" w:rsidRDefault="007B3ABC" w:rsidP="007B3ABC">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7</w:t>
            </w:r>
            <w:r w:rsidR="001B0587" w:rsidRPr="006B4E19">
              <w:rPr>
                <w:sz w:val="20"/>
              </w:rPr>
              <w:t xml:space="preserve"> (</w:t>
            </w:r>
            <w:r>
              <w:rPr>
                <w:sz w:val="20"/>
              </w:rPr>
              <w:t>1</w:t>
            </w:r>
            <w:r w:rsidR="001B0587" w:rsidRPr="006B4E19">
              <w:rPr>
                <w:sz w:val="20"/>
              </w:rPr>
              <w:t>)</w:t>
            </w:r>
          </w:p>
        </w:tc>
        <w:tc>
          <w:tcPr>
            <w:tcW w:w="1188" w:type="dxa"/>
            <w:vMerge/>
            <w:shd w:val="clear" w:color="auto" w:fill="auto"/>
            <w:tcMar>
              <w:left w:w="29" w:type="dxa"/>
              <w:right w:w="29" w:type="dxa"/>
            </w:tcMar>
            <w:vAlign w:val="bottom"/>
          </w:tcPr>
          <w:p w14:paraId="6286D466" w14:textId="77777777" w:rsidR="001B0587" w:rsidRPr="006B4E19" w:rsidRDefault="001B0587"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329" w:type="dxa"/>
            <w:shd w:val="clear" w:color="auto" w:fill="auto"/>
            <w:tcMar>
              <w:left w:w="29" w:type="dxa"/>
              <w:right w:w="29" w:type="dxa"/>
            </w:tcMar>
            <w:vAlign w:val="bottom"/>
          </w:tcPr>
          <w:p w14:paraId="698F4A55" w14:textId="77777777" w:rsidR="001B0587" w:rsidRPr="006B4E19" w:rsidRDefault="001B0587" w:rsidP="007B3ABC">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 xml:space="preserve">3 </w:t>
            </w:r>
            <w:r w:rsidR="007B3ABC">
              <w:rPr>
                <w:sz w:val="20"/>
              </w:rPr>
              <w:t>209</w:t>
            </w:r>
            <w:r w:rsidRPr="006B4E19">
              <w:rPr>
                <w:sz w:val="20"/>
              </w:rPr>
              <w:t xml:space="preserve"> (2)</w:t>
            </w:r>
          </w:p>
        </w:tc>
        <w:tc>
          <w:tcPr>
            <w:tcW w:w="1019" w:type="dxa"/>
            <w:shd w:val="clear" w:color="auto" w:fill="auto"/>
            <w:tcMar>
              <w:left w:w="29" w:type="dxa"/>
              <w:right w:w="29" w:type="dxa"/>
            </w:tcMar>
            <w:vAlign w:val="bottom"/>
          </w:tcPr>
          <w:p w14:paraId="392393B1" w14:textId="77777777" w:rsidR="001B0587" w:rsidRPr="006B4E19" w:rsidRDefault="007B3ABC" w:rsidP="001975D0">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35</w:t>
            </w:r>
            <w:r w:rsidR="001B0587" w:rsidRPr="006B4E19">
              <w:rPr>
                <w:sz w:val="20"/>
              </w:rPr>
              <w:t xml:space="preserve"> (</w:t>
            </w:r>
            <w:r w:rsidR="001975D0">
              <w:rPr>
                <w:sz w:val="20"/>
              </w:rPr>
              <w:t>3</w:t>
            </w:r>
            <w:r w:rsidR="001B0587" w:rsidRPr="006B4E19">
              <w:rPr>
                <w:sz w:val="20"/>
              </w:rPr>
              <w:t>)</w:t>
            </w:r>
          </w:p>
        </w:tc>
        <w:tc>
          <w:tcPr>
            <w:tcW w:w="1147" w:type="dxa"/>
            <w:vMerge/>
            <w:shd w:val="clear" w:color="auto" w:fill="auto"/>
            <w:tcMar>
              <w:left w:w="29" w:type="dxa"/>
              <w:right w:w="29" w:type="dxa"/>
            </w:tcMar>
            <w:vAlign w:val="bottom"/>
          </w:tcPr>
          <w:p w14:paraId="24E5CDF6" w14:textId="77777777" w:rsidR="001B0587" w:rsidRPr="006B4E19" w:rsidRDefault="001B0587" w:rsidP="00442AEA">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bl>
    <w:p w14:paraId="6D272030" w14:textId="77777777" w:rsidR="00943DB7" w:rsidRDefault="00943DB7" w:rsidP="002314C5">
      <w:pPr>
        <w:pStyle w:val="Normal2"/>
        <w:contextualSpacing/>
        <w:divId w:val="1194727850"/>
      </w:pPr>
    </w:p>
    <w:p w14:paraId="110AC1C2" w14:textId="77777777" w:rsidR="006B4E19" w:rsidRDefault="006B4E19">
      <w:pPr>
        <w:spacing w:line="276" w:lineRule="auto"/>
        <w:rPr>
          <w:i/>
        </w:rPr>
      </w:pPr>
      <w:r>
        <w:rPr>
          <w:i/>
        </w:rPr>
        <w:br w:type="page"/>
      </w:r>
    </w:p>
    <w:p w14:paraId="64B7EDBD" w14:textId="77777777" w:rsidR="006B4E19" w:rsidRPr="00F35C8D" w:rsidRDefault="006B4E19" w:rsidP="006B4E19">
      <w:pPr>
        <w:pStyle w:val="Normal2"/>
        <w:contextualSpacing/>
        <w:divId w:val="1194727850"/>
        <w:rPr>
          <w:i/>
        </w:rPr>
      </w:pPr>
      <w:r w:rsidRPr="00F35C8D">
        <w:rPr>
          <w:i/>
        </w:rPr>
        <w:lastRenderedPageBreak/>
        <w:t>(Table 1 cont.)</w:t>
      </w:r>
    </w:p>
    <w:tbl>
      <w:tblPr>
        <w:tblStyle w:val="LightShading"/>
        <w:tblW w:w="4889" w:type="dxa"/>
        <w:tblLayout w:type="fixed"/>
        <w:tblLook w:val="04A0" w:firstRow="1" w:lastRow="0" w:firstColumn="1" w:lastColumn="0" w:noHBand="0" w:noVBand="1"/>
      </w:tblPr>
      <w:tblGrid>
        <w:gridCol w:w="1337"/>
        <w:gridCol w:w="1327"/>
        <w:gridCol w:w="1027"/>
        <w:gridCol w:w="1198"/>
      </w:tblGrid>
      <w:tr w:rsidR="006B4E19" w:rsidRPr="006B4E19" w14:paraId="511C67A3" w14:textId="77777777" w:rsidTr="00522A5B">
        <w:trPr>
          <w:cnfStyle w:val="100000000000" w:firstRow="1" w:lastRow="0" w:firstColumn="0" w:lastColumn="0" w:oddVBand="0" w:evenVBand="0" w:oddHBand="0" w:evenHBand="0" w:firstRowFirstColumn="0" w:firstRowLastColumn="0" w:lastRowFirstColumn="0" w:lastRowLastColumn="0"/>
          <w:divId w:val="1194727850"/>
          <w:trHeight w:val="70"/>
        </w:trPr>
        <w:tc>
          <w:tcPr>
            <w:cnfStyle w:val="001000000000" w:firstRow="0" w:lastRow="0" w:firstColumn="1" w:lastColumn="0" w:oddVBand="0" w:evenVBand="0" w:oddHBand="0" w:evenHBand="0" w:firstRowFirstColumn="0" w:firstRowLastColumn="0" w:lastRowFirstColumn="0" w:lastRowLastColumn="0"/>
            <w:tcW w:w="1337" w:type="dxa"/>
            <w:vMerge w:val="restart"/>
            <w:tcBorders>
              <w:bottom w:val="nil"/>
            </w:tcBorders>
            <w:shd w:val="clear" w:color="auto" w:fill="auto"/>
            <w:tcMar>
              <w:left w:w="29" w:type="dxa"/>
              <w:right w:w="29" w:type="dxa"/>
            </w:tcMar>
            <w:vAlign w:val="bottom"/>
          </w:tcPr>
          <w:p w14:paraId="7F2869B0" w14:textId="77777777" w:rsidR="006B4E19" w:rsidRPr="006B4E19" w:rsidRDefault="006B4E19" w:rsidP="00243C66">
            <w:pPr>
              <w:pStyle w:val="Normal2"/>
              <w:spacing w:line="276" w:lineRule="auto"/>
              <w:contextualSpacing/>
              <w:rPr>
                <w:sz w:val="20"/>
              </w:rPr>
            </w:pPr>
          </w:p>
        </w:tc>
        <w:tc>
          <w:tcPr>
            <w:tcW w:w="3552" w:type="dxa"/>
            <w:gridSpan w:val="3"/>
            <w:tcMar>
              <w:left w:w="29" w:type="dxa"/>
              <w:right w:w="29" w:type="dxa"/>
            </w:tcMar>
            <w:vAlign w:val="bottom"/>
          </w:tcPr>
          <w:p w14:paraId="4C6B72B5" w14:textId="77777777" w:rsidR="006B4E19" w:rsidRPr="006B4E19" w:rsidRDefault="006B4E19" w:rsidP="00243C66">
            <w:pPr>
              <w:pStyle w:val="Normal2"/>
              <w:spacing w:line="276" w:lineRule="auto"/>
              <w:contextualSpacing/>
              <w:cnfStyle w:val="100000000000" w:firstRow="1" w:lastRow="0" w:firstColumn="0" w:lastColumn="0" w:oddVBand="0" w:evenVBand="0" w:oddHBand="0" w:evenHBand="0" w:firstRowFirstColumn="0" w:firstRowLastColumn="0" w:lastRowFirstColumn="0" w:lastRowLastColumn="0"/>
              <w:rPr>
                <w:sz w:val="20"/>
              </w:rPr>
            </w:pPr>
            <w:r w:rsidRPr="006B4E19">
              <w:rPr>
                <w:sz w:val="20"/>
              </w:rPr>
              <w:t>Matched cohorts for each CDI case definition (cont.)</w:t>
            </w:r>
          </w:p>
        </w:tc>
      </w:tr>
      <w:tr w:rsidR="006B4E19" w:rsidRPr="006B4E19" w14:paraId="01EAD886" w14:textId="77777777" w:rsidTr="00522A5B">
        <w:trPr>
          <w:cnfStyle w:val="000000100000" w:firstRow="0" w:lastRow="0" w:firstColumn="0" w:lastColumn="0" w:oddVBand="0" w:evenVBand="0" w:oddHBand="1" w:evenHBand="0" w:firstRowFirstColumn="0" w:firstRowLastColumn="0" w:lastRowFirstColumn="0" w:lastRowLastColumn="0"/>
          <w:divId w:val="1194727850"/>
          <w:trHeight w:val="143"/>
        </w:trPr>
        <w:tc>
          <w:tcPr>
            <w:cnfStyle w:val="001000000000" w:firstRow="0" w:lastRow="0" w:firstColumn="1" w:lastColumn="0" w:oddVBand="0" w:evenVBand="0" w:oddHBand="0" w:evenHBand="0" w:firstRowFirstColumn="0" w:firstRowLastColumn="0" w:lastRowFirstColumn="0" w:lastRowLastColumn="0"/>
            <w:tcW w:w="1337" w:type="dxa"/>
            <w:vMerge/>
            <w:tcBorders>
              <w:top w:val="nil"/>
              <w:bottom w:val="nil"/>
            </w:tcBorders>
            <w:shd w:val="clear" w:color="auto" w:fill="auto"/>
            <w:tcMar>
              <w:left w:w="29" w:type="dxa"/>
              <w:right w:w="29" w:type="dxa"/>
            </w:tcMar>
            <w:vAlign w:val="bottom"/>
          </w:tcPr>
          <w:p w14:paraId="49C0C8E8" w14:textId="77777777" w:rsidR="006B4E19" w:rsidRPr="006B4E19" w:rsidRDefault="006B4E19" w:rsidP="00243C66">
            <w:pPr>
              <w:pStyle w:val="Normal2"/>
              <w:keepNext/>
              <w:keepLines/>
              <w:spacing w:after="200" w:line="276" w:lineRule="auto"/>
              <w:contextualSpacing/>
              <w:rPr>
                <w:sz w:val="20"/>
              </w:rPr>
            </w:pPr>
          </w:p>
        </w:tc>
        <w:tc>
          <w:tcPr>
            <w:tcW w:w="3552" w:type="dxa"/>
            <w:gridSpan w:val="3"/>
            <w:tcBorders>
              <w:top w:val="single" w:sz="4" w:space="0" w:color="auto"/>
              <w:bottom w:val="single" w:sz="4" w:space="0" w:color="auto"/>
            </w:tcBorders>
            <w:shd w:val="clear" w:color="auto" w:fill="auto"/>
            <w:tcMar>
              <w:left w:w="29" w:type="dxa"/>
              <w:right w:w="29" w:type="dxa"/>
            </w:tcMar>
            <w:vAlign w:val="bottom"/>
          </w:tcPr>
          <w:p w14:paraId="03E84D51" w14:textId="77777777" w:rsidR="006B4E19" w:rsidRPr="006B4E19" w:rsidRDefault="006B4E19" w:rsidP="00243C66">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 xml:space="preserve">v. </w:t>
            </w:r>
            <w:proofErr w:type="gramStart"/>
            <w:r>
              <w:rPr>
                <w:sz w:val="20"/>
              </w:rPr>
              <w:t>by</w:t>
            </w:r>
            <w:proofErr w:type="gramEnd"/>
            <w:r>
              <w:rPr>
                <w:sz w:val="20"/>
              </w:rPr>
              <w:t xml:space="preserve"> any of the criteria</w:t>
            </w:r>
          </w:p>
        </w:tc>
      </w:tr>
      <w:tr w:rsidR="006B4E19" w:rsidRPr="006B4E19" w14:paraId="4ECF1C9C" w14:textId="77777777" w:rsidTr="00522A5B">
        <w:trPr>
          <w:divId w:val="1194727850"/>
          <w:trHeight w:val="108"/>
        </w:trPr>
        <w:tc>
          <w:tcPr>
            <w:cnfStyle w:val="001000000000" w:firstRow="0" w:lastRow="0" w:firstColumn="1" w:lastColumn="0" w:oddVBand="0" w:evenVBand="0" w:oddHBand="0" w:evenHBand="0" w:firstRowFirstColumn="0" w:firstRowLastColumn="0" w:lastRowFirstColumn="0" w:lastRowLastColumn="0"/>
            <w:tcW w:w="1337" w:type="dxa"/>
            <w:vMerge/>
            <w:tcBorders>
              <w:top w:val="nil"/>
              <w:bottom w:val="nil"/>
            </w:tcBorders>
            <w:shd w:val="clear" w:color="auto" w:fill="auto"/>
            <w:tcMar>
              <w:left w:w="29" w:type="dxa"/>
              <w:right w:w="29" w:type="dxa"/>
            </w:tcMar>
            <w:vAlign w:val="bottom"/>
          </w:tcPr>
          <w:p w14:paraId="298133B8" w14:textId="77777777" w:rsidR="006B4E19" w:rsidRPr="006B4E19" w:rsidRDefault="006B4E19" w:rsidP="00243C66">
            <w:pPr>
              <w:pStyle w:val="Normal2"/>
              <w:keepNext/>
              <w:keepLines/>
              <w:spacing w:after="200" w:line="276" w:lineRule="auto"/>
              <w:contextualSpacing/>
              <w:rPr>
                <w:sz w:val="20"/>
              </w:rPr>
            </w:pPr>
          </w:p>
        </w:tc>
        <w:tc>
          <w:tcPr>
            <w:tcW w:w="2354" w:type="dxa"/>
            <w:gridSpan w:val="2"/>
            <w:tcBorders>
              <w:top w:val="single" w:sz="4" w:space="0" w:color="auto"/>
              <w:bottom w:val="single" w:sz="4" w:space="0" w:color="auto"/>
            </w:tcBorders>
            <w:shd w:val="clear" w:color="auto" w:fill="auto"/>
            <w:tcMar>
              <w:left w:w="29" w:type="dxa"/>
              <w:right w:w="29" w:type="dxa"/>
            </w:tcMar>
            <w:vAlign w:val="bottom"/>
          </w:tcPr>
          <w:p w14:paraId="5CA9E5AC" w14:textId="77777777" w:rsidR="006B4E19" w:rsidRPr="006B4E19" w:rsidRDefault="006B4E19" w:rsidP="00243C66">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No. (%)</w:t>
            </w:r>
          </w:p>
        </w:tc>
        <w:tc>
          <w:tcPr>
            <w:tcW w:w="1198" w:type="dxa"/>
            <w:vMerge w:val="restart"/>
            <w:tcBorders>
              <w:top w:val="single" w:sz="4" w:space="0" w:color="auto"/>
            </w:tcBorders>
            <w:shd w:val="clear" w:color="auto" w:fill="auto"/>
            <w:tcMar>
              <w:left w:w="29" w:type="dxa"/>
              <w:right w:w="29" w:type="dxa"/>
            </w:tcMar>
            <w:vAlign w:val="bottom"/>
          </w:tcPr>
          <w:p w14:paraId="7CDCE16E" w14:textId="77777777" w:rsidR="006B4E19" w:rsidRPr="006B4E19" w:rsidRDefault="006B4E19" w:rsidP="00243C66">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SMD after matching</w:t>
            </w:r>
          </w:p>
          <w:p w14:paraId="40C13305" w14:textId="77777777" w:rsidR="006B4E19" w:rsidRPr="006B4E19" w:rsidRDefault="006B4E19" w:rsidP="00243C66">
            <w:pPr>
              <w:pStyle w:val="Normal2"/>
              <w:spacing w:line="276"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w:t>
            </w:r>
            <w:r w:rsidRPr="006B4E19">
              <w:rPr>
                <w:i/>
                <w:sz w:val="20"/>
              </w:rPr>
              <w:t xml:space="preserve">P </w:t>
            </w:r>
            <w:r w:rsidRPr="006B4E19">
              <w:rPr>
                <w:sz w:val="20"/>
              </w:rPr>
              <w:t>value)</w:t>
            </w:r>
          </w:p>
        </w:tc>
      </w:tr>
      <w:tr w:rsidR="006B4E19" w:rsidRPr="006B4E19" w14:paraId="71FCDD7A" w14:textId="77777777" w:rsidTr="00522A5B">
        <w:trPr>
          <w:cnfStyle w:val="000000100000" w:firstRow="0" w:lastRow="0" w:firstColumn="0" w:lastColumn="0" w:oddVBand="0" w:evenVBand="0" w:oddHBand="1" w:evenHBand="0" w:firstRowFirstColumn="0" w:firstRowLastColumn="0" w:lastRowFirstColumn="0" w:lastRowLastColumn="0"/>
          <w:divId w:val="1194727850"/>
          <w:trHeight w:val="226"/>
        </w:trPr>
        <w:tc>
          <w:tcPr>
            <w:cnfStyle w:val="001000000000" w:firstRow="0" w:lastRow="0" w:firstColumn="1" w:lastColumn="0" w:oddVBand="0" w:evenVBand="0" w:oddHBand="0" w:evenHBand="0" w:firstRowFirstColumn="0" w:firstRowLastColumn="0" w:lastRowFirstColumn="0" w:lastRowLastColumn="0"/>
            <w:tcW w:w="1337" w:type="dxa"/>
            <w:tcBorders>
              <w:top w:val="nil"/>
              <w:bottom w:val="single" w:sz="4" w:space="0" w:color="auto"/>
            </w:tcBorders>
            <w:shd w:val="clear" w:color="auto" w:fill="auto"/>
            <w:tcMar>
              <w:left w:w="29" w:type="dxa"/>
              <w:right w:w="29" w:type="dxa"/>
            </w:tcMar>
            <w:vAlign w:val="bottom"/>
          </w:tcPr>
          <w:p w14:paraId="7A8965AF" w14:textId="77777777" w:rsidR="006B4E19" w:rsidRPr="006B4E19" w:rsidRDefault="006B4E19" w:rsidP="00243C66">
            <w:pPr>
              <w:pStyle w:val="Normal2"/>
              <w:spacing w:line="276" w:lineRule="auto"/>
              <w:contextualSpacing/>
              <w:rPr>
                <w:b w:val="0"/>
                <w:sz w:val="20"/>
              </w:rPr>
            </w:pPr>
            <w:r w:rsidRPr="006B4E19">
              <w:rPr>
                <w:b w:val="0"/>
                <w:sz w:val="20"/>
              </w:rPr>
              <w:t>Characteristic</w:t>
            </w:r>
          </w:p>
        </w:tc>
        <w:tc>
          <w:tcPr>
            <w:tcW w:w="1327" w:type="dxa"/>
            <w:tcBorders>
              <w:top w:val="single" w:sz="4" w:space="0" w:color="auto"/>
              <w:bottom w:val="single" w:sz="4" w:space="0" w:color="auto"/>
            </w:tcBorders>
            <w:shd w:val="clear" w:color="auto" w:fill="auto"/>
            <w:tcMar>
              <w:left w:w="29" w:type="dxa"/>
              <w:right w:w="29" w:type="dxa"/>
            </w:tcMar>
            <w:vAlign w:val="bottom"/>
          </w:tcPr>
          <w:p w14:paraId="040EE2B0" w14:textId="77777777" w:rsidR="006B4E19" w:rsidRPr="006B4E19" w:rsidRDefault="006B4E19" w:rsidP="00C03F91">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 xml:space="preserve">All controls (n=170 </w:t>
            </w:r>
            <w:r w:rsidR="00C03F91">
              <w:rPr>
                <w:sz w:val="20"/>
              </w:rPr>
              <w:t>846</w:t>
            </w:r>
            <w:r w:rsidRPr="006B4E19">
              <w:rPr>
                <w:sz w:val="20"/>
              </w:rPr>
              <w:t>)</w:t>
            </w:r>
          </w:p>
        </w:tc>
        <w:tc>
          <w:tcPr>
            <w:tcW w:w="1027" w:type="dxa"/>
            <w:tcBorders>
              <w:top w:val="single" w:sz="4" w:space="0" w:color="auto"/>
              <w:bottom w:val="single" w:sz="4" w:space="0" w:color="auto"/>
            </w:tcBorders>
            <w:shd w:val="clear" w:color="auto" w:fill="auto"/>
            <w:tcMar>
              <w:left w:w="29" w:type="dxa"/>
              <w:right w:w="29" w:type="dxa"/>
            </w:tcMar>
            <w:vAlign w:val="bottom"/>
          </w:tcPr>
          <w:p w14:paraId="4A1B3402" w14:textId="77777777" w:rsidR="006B4E19" w:rsidRPr="006B4E19" w:rsidRDefault="006B4E19" w:rsidP="00C03F91">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Matched cases &amp; controls</w:t>
            </w:r>
            <w:r w:rsidRPr="006B4E19">
              <w:rPr>
                <w:sz w:val="20"/>
                <w:vertAlign w:val="superscript"/>
              </w:rPr>
              <w:t>a</w:t>
            </w:r>
            <w:r w:rsidRPr="006B4E19">
              <w:rPr>
                <w:sz w:val="20"/>
              </w:rPr>
              <w:t xml:space="preserve"> (n=</w:t>
            </w:r>
            <w:r w:rsidR="00C03F91">
              <w:rPr>
                <w:sz w:val="20"/>
              </w:rPr>
              <w:t>945</w:t>
            </w:r>
            <w:r w:rsidRPr="006B4E19">
              <w:rPr>
                <w:sz w:val="20"/>
              </w:rPr>
              <w:t xml:space="preserve">) </w:t>
            </w:r>
          </w:p>
        </w:tc>
        <w:tc>
          <w:tcPr>
            <w:tcW w:w="1198" w:type="dxa"/>
            <w:vMerge/>
            <w:tcBorders>
              <w:bottom w:val="single" w:sz="4" w:space="0" w:color="auto"/>
            </w:tcBorders>
            <w:shd w:val="clear" w:color="auto" w:fill="auto"/>
            <w:tcMar>
              <w:left w:w="29" w:type="dxa"/>
              <w:right w:w="29" w:type="dxa"/>
            </w:tcMar>
            <w:vAlign w:val="bottom"/>
          </w:tcPr>
          <w:p w14:paraId="10A701CD" w14:textId="77777777" w:rsidR="006B4E19" w:rsidRPr="006B4E19" w:rsidRDefault="006B4E19" w:rsidP="00243C66">
            <w:pPr>
              <w:pStyle w:val="Normal2"/>
              <w:spacing w:line="276"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4D920E55" w14:textId="77777777" w:rsidTr="00522A5B">
        <w:trPr>
          <w:divId w:val="1194727850"/>
          <w:trHeight w:val="93"/>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tcMar>
              <w:left w:w="29" w:type="dxa"/>
              <w:right w:w="29" w:type="dxa"/>
            </w:tcMar>
            <w:vAlign w:val="bottom"/>
          </w:tcPr>
          <w:p w14:paraId="0CC98084" w14:textId="77777777" w:rsidR="006B4E19" w:rsidRPr="006B4E19" w:rsidRDefault="006B4E19" w:rsidP="00243C66">
            <w:pPr>
              <w:pStyle w:val="Normal2"/>
              <w:spacing w:line="360" w:lineRule="auto"/>
              <w:contextualSpacing/>
              <w:rPr>
                <w:b w:val="0"/>
                <w:sz w:val="20"/>
              </w:rPr>
            </w:pPr>
            <w:r w:rsidRPr="006B4E19">
              <w:rPr>
                <w:b w:val="0"/>
                <w:sz w:val="20"/>
              </w:rPr>
              <w:t>Female sex</w:t>
            </w:r>
          </w:p>
        </w:tc>
        <w:tc>
          <w:tcPr>
            <w:tcW w:w="1327" w:type="dxa"/>
            <w:shd w:val="clear" w:color="auto" w:fill="auto"/>
            <w:tcMar>
              <w:left w:w="29" w:type="dxa"/>
              <w:right w:w="29" w:type="dxa"/>
            </w:tcMar>
            <w:vAlign w:val="bottom"/>
          </w:tcPr>
          <w:p w14:paraId="295410B6" w14:textId="77777777" w:rsidR="006B4E19" w:rsidRPr="006B4E19" w:rsidRDefault="006B4E19" w:rsidP="003B1B37">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 xml:space="preserve">101 </w:t>
            </w:r>
            <w:r w:rsidR="003B1B37">
              <w:rPr>
                <w:sz w:val="20"/>
              </w:rPr>
              <w:t>390</w:t>
            </w:r>
            <w:r w:rsidRPr="006B4E19">
              <w:rPr>
                <w:sz w:val="20"/>
              </w:rPr>
              <w:t xml:space="preserve"> (</w:t>
            </w:r>
            <w:r w:rsidR="003B1B37">
              <w:rPr>
                <w:sz w:val="20"/>
              </w:rPr>
              <w:t>59</w:t>
            </w:r>
            <w:r w:rsidRPr="006B4E19">
              <w:rPr>
                <w:sz w:val="20"/>
              </w:rPr>
              <w:t>)</w:t>
            </w:r>
          </w:p>
        </w:tc>
        <w:tc>
          <w:tcPr>
            <w:tcW w:w="1027" w:type="dxa"/>
            <w:shd w:val="clear" w:color="auto" w:fill="auto"/>
            <w:tcMar>
              <w:left w:w="29" w:type="dxa"/>
              <w:right w:w="29" w:type="dxa"/>
            </w:tcMar>
            <w:vAlign w:val="bottom"/>
          </w:tcPr>
          <w:p w14:paraId="1911D7E8" w14:textId="77777777" w:rsidR="006B4E19" w:rsidRPr="006B4E19" w:rsidRDefault="003B1B37" w:rsidP="00243C6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493</w:t>
            </w:r>
            <w:r w:rsidR="006B4E19" w:rsidRPr="006B4E19">
              <w:rPr>
                <w:sz w:val="20"/>
              </w:rPr>
              <w:t xml:space="preserve"> (52)</w:t>
            </w:r>
          </w:p>
        </w:tc>
        <w:tc>
          <w:tcPr>
            <w:tcW w:w="1198" w:type="dxa"/>
            <w:shd w:val="clear" w:color="auto" w:fill="auto"/>
            <w:tcMar>
              <w:left w:w="29" w:type="dxa"/>
              <w:right w:w="29" w:type="dxa"/>
            </w:tcMar>
            <w:vAlign w:val="bottom"/>
          </w:tcPr>
          <w:p w14:paraId="5C94A530" w14:textId="77777777" w:rsidR="006B4E19" w:rsidRPr="006B4E19" w:rsidRDefault="006B4E19" w:rsidP="00243C6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0 (1)</w:t>
            </w:r>
          </w:p>
        </w:tc>
      </w:tr>
      <w:tr w:rsidR="006B4E19" w:rsidRPr="006B4E19" w14:paraId="66DD56D6" w14:textId="77777777" w:rsidTr="00522A5B">
        <w:trPr>
          <w:cnfStyle w:val="000000100000" w:firstRow="0" w:lastRow="0" w:firstColumn="0" w:lastColumn="0" w:oddVBand="0" w:evenVBand="0" w:oddHBand="1" w:evenHBand="0" w:firstRowFirstColumn="0" w:firstRowLastColumn="0" w:lastRowFirstColumn="0" w:lastRowLastColumn="0"/>
          <w:divId w:val="1194727850"/>
          <w:trHeight w:val="93"/>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tcMar>
              <w:left w:w="29" w:type="dxa"/>
              <w:right w:w="29" w:type="dxa"/>
            </w:tcMar>
            <w:vAlign w:val="bottom"/>
          </w:tcPr>
          <w:p w14:paraId="773CC24B" w14:textId="77777777" w:rsidR="006B4E19" w:rsidRPr="006B4E19" w:rsidRDefault="006B4E19" w:rsidP="00243C66">
            <w:pPr>
              <w:pStyle w:val="Normal2"/>
              <w:spacing w:line="360" w:lineRule="auto"/>
              <w:contextualSpacing/>
              <w:rPr>
                <w:b w:val="0"/>
                <w:sz w:val="20"/>
              </w:rPr>
            </w:pPr>
            <w:r w:rsidRPr="006B4E19">
              <w:rPr>
                <w:b w:val="0"/>
                <w:sz w:val="20"/>
              </w:rPr>
              <w:t>Age</w:t>
            </w:r>
            <w:r w:rsidR="00633311" w:rsidRPr="006B4E19">
              <w:rPr>
                <w:b w:val="0"/>
                <w:sz w:val="20"/>
                <w:vertAlign w:val="superscript"/>
              </w:rPr>
              <w:t>b</w:t>
            </w:r>
          </w:p>
        </w:tc>
        <w:tc>
          <w:tcPr>
            <w:tcW w:w="1327" w:type="dxa"/>
            <w:shd w:val="clear" w:color="auto" w:fill="auto"/>
            <w:tcMar>
              <w:left w:w="29" w:type="dxa"/>
              <w:right w:w="29" w:type="dxa"/>
            </w:tcMar>
            <w:vAlign w:val="bottom"/>
          </w:tcPr>
          <w:p w14:paraId="70F6BB44" w14:textId="77777777" w:rsidR="006B4E19" w:rsidRPr="006B4E19" w:rsidRDefault="006B4E19" w:rsidP="00243C6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027" w:type="dxa"/>
            <w:shd w:val="clear" w:color="auto" w:fill="auto"/>
            <w:tcMar>
              <w:left w:w="29" w:type="dxa"/>
              <w:right w:w="29" w:type="dxa"/>
            </w:tcMar>
            <w:vAlign w:val="bottom"/>
          </w:tcPr>
          <w:p w14:paraId="447B2201" w14:textId="77777777" w:rsidR="006B4E19" w:rsidRPr="006B4E19" w:rsidRDefault="006B4E19" w:rsidP="00243C6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c>
          <w:tcPr>
            <w:tcW w:w="1198" w:type="dxa"/>
            <w:shd w:val="clear" w:color="auto" w:fill="auto"/>
            <w:tcMar>
              <w:left w:w="29" w:type="dxa"/>
              <w:right w:w="29" w:type="dxa"/>
            </w:tcMar>
            <w:vAlign w:val="bottom"/>
          </w:tcPr>
          <w:p w14:paraId="42D45568" w14:textId="77777777" w:rsidR="006B4E19" w:rsidRPr="006B4E19" w:rsidRDefault="006B4E19" w:rsidP="00243C6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43AE18E7" w14:textId="77777777" w:rsidTr="00522A5B">
        <w:trPr>
          <w:divId w:val="1194727850"/>
          <w:trHeight w:val="93"/>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tcMar>
              <w:left w:w="29" w:type="dxa"/>
              <w:right w:w="29" w:type="dxa"/>
            </w:tcMar>
            <w:vAlign w:val="bottom"/>
          </w:tcPr>
          <w:p w14:paraId="54594AB3" w14:textId="77777777" w:rsidR="006B4E19" w:rsidRPr="006B4E19" w:rsidRDefault="006B4E19" w:rsidP="00243C66">
            <w:pPr>
              <w:pStyle w:val="Normal2"/>
              <w:spacing w:line="360" w:lineRule="auto"/>
              <w:contextualSpacing/>
              <w:rPr>
                <w:b w:val="0"/>
                <w:sz w:val="20"/>
              </w:rPr>
            </w:pPr>
            <w:r w:rsidRPr="006B4E19">
              <w:rPr>
                <w:b w:val="0"/>
                <w:sz w:val="20"/>
              </w:rPr>
              <w:t xml:space="preserve">  18-29</w:t>
            </w:r>
          </w:p>
        </w:tc>
        <w:tc>
          <w:tcPr>
            <w:tcW w:w="1327" w:type="dxa"/>
            <w:shd w:val="clear" w:color="auto" w:fill="auto"/>
            <w:tcMar>
              <w:left w:w="29" w:type="dxa"/>
              <w:right w:w="29" w:type="dxa"/>
            </w:tcMar>
            <w:vAlign w:val="bottom"/>
          </w:tcPr>
          <w:p w14:paraId="009391A5" w14:textId="77777777" w:rsidR="006B4E19" w:rsidRPr="006B4E19" w:rsidRDefault="006B4E19" w:rsidP="00243C6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 xml:space="preserve">22 </w:t>
            </w:r>
            <w:r w:rsidR="00243C66">
              <w:rPr>
                <w:sz w:val="20"/>
              </w:rPr>
              <w:t>245</w:t>
            </w:r>
            <w:r w:rsidRPr="006B4E19">
              <w:rPr>
                <w:sz w:val="20"/>
              </w:rPr>
              <w:t xml:space="preserve"> (13)</w:t>
            </w:r>
          </w:p>
        </w:tc>
        <w:tc>
          <w:tcPr>
            <w:tcW w:w="1027" w:type="dxa"/>
            <w:shd w:val="clear" w:color="auto" w:fill="auto"/>
            <w:tcMar>
              <w:left w:w="29" w:type="dxa"/>
              <w:right w:w="29" w:type="dxa"/>
            </w:tcMar>
            <w:vAlign w:val="bottom"/>
          </w:tcPr>
          <w:p w14:paraId="38470789" w14:textId="77777777" w:rsidR="006B4E19" w:rsidRPr="006B4E19" w:rsidRDefault="00CB7C68" w:rsidP="00CB7C68">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87</w:t>
            </w:r>
            <w:r w:rsidR="006B4E19" w:rsidRPr="006B4E19">
              <w:rPr>
                <w:sz w:val="20"/>
              </w:rPr>
              <w:t xml:space="preserve"> (</w:t>
            </w:r>
            <w:r>
              <w:rPr>
                <w:sz w:val="20"/>
              </w:rPr>
              <w:t>9</w:t>
            </w:r>
            <w:r w:rsidR="006B4E19" w:rsidRPr="006B4E19">
              <w:rPr>
                <w:sz w:val="20"/>
              </w:rPr>
              <w:t>)</w:t>
            </w:r>
          </w:p>
        </w:tc>
        <w:tc>
          <w:tcPr>
            <w:tcW w:w="1198" w:type="dxa"/>
            <w:vMerge w:val="restart"/>
            <w:shd w:val="clear" w:color="auto" w:fill="auto"/>
            <w:tcMar>
              <w:left w:w="29" w:type="dxa"/>
              <w:right w:w="29" w:type="dxa"/>
            </w:tcMar>
            <w:vAlign w:val="center"/>
          </w:tcPr>
          <w:p w14:paraId="17F8ED23" w14:textId="77777777" w:rsidR="006B4E19" w:rsidRPr="006B4E19" w:rsidRDefault="00522A5B" w:rsidP="00522A5B">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0.004</w:t>
            </w:r>
            <w:r w:rsidR="006B4E19" w:rsidRPr="006B4E19">
              <w:rPr>
                <w:sz w:val="20"/>
              </w:rPr>
              <w:t xml:space="preserve"> (0.</w:t>
            </w:r>
            <w:r w:rsidR="00C417E6">
              <w:rPr>
                <w:sz w:val="20"/>
              </w:rPr>
              <w:t>93</w:t>
            </w:r>
            <w:r w:rsidR="006B4E19" w:rsidRPr="006B4E19">
              <w:rPr>
                <w:sz w:val="20"/>
              </w:rPr>
              <w:t>)</w:t>
            </w:r>
          </w:p>
        </w:tc>
      </w:tr>
      <w:tr w:rsidR="006B4E19" w:rsidRPr="006B4E19" w14:paraId="231C2140" w14:textId="77777777" w:rsidTr="00522A5B">
        <w:trPr>
          <w:cnfStyle w:val="000000100000" w:firstRow="0" w:lastRow="0" w:firstColumn="0" w:lastColumn="0" w:oddVBand="0" w:evenVBand="0" w:oddHBand="1" w:evenHBand="0" w:firstRowFirstColumn="0" w:firstRowLastColumn="0" w:lastRowFirstColumn="0" w:lastRowLastColumn="0"/>
          <w:divId w:val="1194727850"/>
          <w:trHeight w:val="93"/>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tcMar>
              <w:left w:w="29" w:type="dxa"/>
              <w:right w:w="29" w:type="dxa"/>
            </w:tcMar>
            <w:vAlign w:val="bottom"/>
          </w:tcPr>
          <w:p w14:paraId="08FE30CF" w14:textId="77777777" w:rsidR="006B4E19" w:rsidRPr="006B4E19" w:rsidRDefault="006B4E19" w:rsidP="00243C66">
            <w:pPr>
              <w:pStyle w:val="Normal2"/>
              <w:spacing w:line="360" w:lineRule="auto"/>
              <w:contextualSpacing/>
              <w:rPr>
                <w:b w:val="0"/>
                <w:sz w:val="20"/>
              </w:rPr>
            </w:pPr>
            <w:r w:rsidRPr="006B4E19">
              <w:rPr>
                <w:b w:val="0"/>
                <w:sz w:val="20"/>
              </w:rPr>
              <w:t xml:space="preserve">  30-44</w:t>
            </w:r>
          </w:p>
        </w:tc>
        <w:tc>
          <w:tcPr>
            <w:tcW w:w="1327" w:type="dxa"/>
            <w:shd w:val="clear" w:color="auto" w:fill="auto"/>
            <w:tcMar>
              <w:left w:w="29" w:type="dxa"/>
              <w:right w:w="29" w:type="dxa"/>
            </w:tcMar>
            <w:vAlign w:val="bottom"/>
          </w:tcPr>
          <w:p w14:paraId="1AA33557" w14:textId="77777777" w:rsidR="006B4E19" w:rsidRPr="006B4E19" w:rsidRDefault="006B4E19" w:rsidP="00243C6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 xml:space="preserve">38 </w:t>
            </w:r>
            <w:r w:rsidR="00243C66">
              <w:rPr>
                <w:sz w:val="20"/>
              </w:rPr>
              <w:t>845</w:t>
            </w:r>
            <w:r w:rsidRPr="006B4E19">
              <w:rPr>
                <w:sz w:val="20"/>
              </w:rPr>
              <w:t xml:space="preserve"> (23)</w:t>
            </w:r>
          </w:p>
        </w:tc>
        <w:tc>
          <w:tcPr>
            <w:tcW w:w="1027" w:type="dxa"/>
            <w:shd w:val="clear" w:color="auto" w:fill="auto"/>
            <w:tcMar>
              <w:left w:w="29" w:type="dxa"/>
              <w:right w:w="29" w:type="dxa"/>
            </w:tcMar>
            <w:vAlign w:val="bottom"/>
          </w:tcPr>
          <w:p w14:paraId="024210AB" w14:textId="77777777" w:rsidR="006B4E19" w:rsidRPr="006B4E19" w:rsidRDefault="00CB7C68" w:rsidP="00CB7C68">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134</w:t>
            </w:r>
            <w:r w:rsidR="006B4E19" w:rsidRPr="006B4E19">
              <w:rPr>
                <w:sz w:val="20"/>
              </w:rPr>
              <w:t xml:space="preserve"> (</w:t>
            </w:r>
            <w:r>
              <w:rPr>
                <w:sz w:val="20"/>
              </w:rPr>
              <w:t>14</w:t>
            </w:r>
            <w:r w:rsidR="006B4E19" w:rsidRPr="006B4E19">
              <w:rPr>
                <w:sz w:val="20"/>
              </w:rPr>
              <w:t>)</w:t>
            </w:r>
          </w:p>
        </w:tc>
        <w:tc>
          <w:tcPr>
            <w:tcW w:w="1198" w:type="dxa"/>
            <w:vMerge/>
            <w:shd w:val="clear" w:color="auto" w:fill="auto"/>
            <w:tcMar>
              <w:left w:w="29" w:type="dxa"/>
              <w:right w:w="29" w:type="dxa"/>
            </w:tcMar>
            <w:vAlign w:val="bottom"/>
          </w:tcPr>
          <w:p w14:paraId="3B861D3B" w14:textId="77777777" w:rsidR="006B4E19" w:rsidRPr="006B4E19" w:rsidRDefault="006B4E19" w:rsidP="00243C6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78544B56" w14:textId="77777777" w:rsidTr="00522A5B">
        <w:trPr>
          <w:divId w:val="1194727850"/>
          <w:trHeight w:val="93"/>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tcMar>
              <w:left w:w="29" w:type="dxa"/>
              <w:right w:w="29" w:type="dxa"/>
            </w:tcMar>
            <w:vAlign w:val="bottom"/>
          </w:tcPr>
          <w:p w14:paraId="0934634E" w14:textId="77777777" w:rsidR="006B4E19" w:rsidRPr="006B4E19" w:rsidRDefault="006B4E19" w:rsidP="00243C66">
            <w:pPr>
              <w:pStyle w:val="Normal2"/>
              <w:spacing w:line="360" w:lineRule="auto"/>
              <w:contextualSpacing/>
              <w:rPr>
                <w:b w:val="0"/>
                <w:sz w:val="20"/>
              </w:rPr>
            </w:pPr>
            <w:r w:rsidRPr="006B4E19">
              <w:rPr>
                <w:b w:val="0"/>
                <w:sz w:val="20"/>
              </w:rPr>
              <w:t xml:space="preserve">  45-59</w:t>
            </w:r>
          </w:p>
        </w:tc>
        <w:tc>
          <w:tcPr>
            <w:tcW w:w="1327" w:type="dxa"/>
            <w:shd w:val="clear" w:color="auto" w:fill="auto"/>
            <w:tcMar>
              <w:left w:w="29" w:type="dxa"/>
              <w:right w:w="29" w:type="dxa"/>
            </w:tcMar>
            <w:vAlign w:val="bottom"/>
          </w:tcPr>
          <w:p w14:paraId="39D24CA7" w14:textId="77777777" w:rsidR="006B4E19" w:rsidRPr="006B4E19" w:rsidRDefault="00243C66" w:rsidP="00243C6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 xml:space="preserve">36 999 </w:t>
            </w:r>
            <w:r w:rsidR="006B4E19" w:rsidRPr="006B4E19">
              <w:rPr>
                <w:sz w:val="20"/>
              </w:rPr>
              <w:t>(22)</w:t>
            </w:r>
          </w:p>
        </w:tc>
        <w:tc>
          <w:tcPr>
            <w:tcW w:w="1027" w:type="dxa"/>
            <w:shd w:val="clear" w:color="auto" w:fill="auto"/>
            <w:tcMar>
              <w:left w:w="29" w:type="dxa"/>
              <w:right w:w="29" w:type="dxa"/>
            </w:tcMar>
            <w:vAlign w:val="bottom"/>
          </w:tcPr>
          <w:p w14:paraId="53D367AD" w14:textId="77777777" w:rsidR="006B4E19" w:rsidRPr="006B4E19" w:rsidRDefault="00CB7C68" w:rsidP="00243C6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208</w:t>
            </w:r>
            <w:r w:rsidR="006B4E19" w:rsidRPr="006B4E19">
              <w:rPr>
                <w:sz w:val="20"/>
              </w:rPr>
              <w:t xml:space="preserve"> (22)</w:t>
            </w:r>
          </w:p>
        </w:tc>
        <w:tc>
          <w:tcPr>
            <w:tcW w:w="1198" w:type="dxa"/>
            <w:vMerge/>
            <w:shd w:val="clear" w:color="auto" w:fill="auto"/>
            <w:tcMar>
              <w:left w:w="29" w:type="dxa"/>
              <w:right w:w="29" w:type="dxa"/>
            </w:tcMar>
            <w:vAlign w:val="bottom"/>
          </w:tcPr>
          <w:p w14:paraId="703D3CD9" w14:textId="77777777" w:rsidR="006B4E19" w:rsidRPr="006B4E19" w:rsidRDefault="006B4E19" w:rsidP="00243C6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6B4E19" w:rsidRPr="006B4E19" w14:paraId="17A2A0C3" w14:textId="77777777" w:rsidTr="00522A5B">
        <w:trPr>
          <w:cnfStyle w:val="000000100000" w:firstRow="0" w:lastRow="0" w:firstColumn="0" w:lastColumn="0" w:oddVBand="0" w:evenVBand="0" w:oddHBand="1" w:evenHBand="0" w:firstRowFirstColumn="0" w:firstRowLastColumn="0" w:lastRowFirstColumn="0" w:lastRowLastColumn="0"/>
          <w:divId w:val="1194727850"/>
          <w:trHeight w:val="93"/>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tcMar>
              <w:left w:w="29" w:type="dxa"/>
              <w:right w:w="29" w:type="dxa"/>
            </w:tcMar>
            <w:vAlign w:val="bottom"/>
          </w:tcPr>
          <w:p w14:paraId="54DB21D8" w14:textId="77777777" w:rsidR="006B4E19" w:rsidRPr="006B4E19" w:rsidRDefault="006B4E19" w:rsidP="00243C66">
            <w:pPr>
              <w:pStyle w:val="Normal2"/>
              <w:spacing w:line="360" w:lineRule="auto"/>
              <w:contextualSpacing/>
              <w:rPr>
                <w:b w:val="0"/>
                <w:sz w:val="20"/>
              </w:rPr>
            </w:pPr>
            <w:r w:rsidRPr="006B4E19">
              <w:rPr>
                <w:b w:val="0"/>
                <w:sz w:val="20"/>
              </w:rPr>
              <w:t xml:space="preserve">  60-74</w:t>
            </w:r>
          </w:p>
        </w:tc>
        <w:tc>
          <w:tcPr>
            <w:tcW w:w="1327" w:type="dxa"/>
            <w:shd w:val="clear" w:color="auto" w:fill="auto"/>
            <w:tcMar>
              <w:left w:w="29" w:type="dxa"/>
              <w:right w:w="29" w:type="dxa"/>
            </w:tcMar>
            <w:vAlign w:val="bottom"/>
          </w:tcPr>
          <w:p w14:paraId="75AE4231" w14:textId="77777777" w:rsidR="006B4E19" w:rsidRPr="006B4E19" w:rsidRDefault="00243C66" w:rsidP="00243C6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43</w:t>
            </w:r>
            <w:r w:rsidR="006B4E19" w:rsidRPr="006B4E19">
              <w:rPr>
                <w:sz w:val="20"/>
              </w:rPr>
              <w:t xml:space="preserve"> 6</w:t>
            </w:r>
            <w:r>
              <w:rPr>
                <w:sz w:val="20"/>
              </w:rPr>
              <w:t>43</w:t>
            </w:r>
            <w:r w:rsidR="006B4E19" w:rsidRPr="006B4E19">
              <w:rPr>
                <w:sz w:val="20"/>
              </w:rPr>
              <w:t xml:space="preserve"> (26)</w:t>
            </w:r>
          </w:p>
        </w:tc>
        <w:tc>
          <w:tcPr>
            <w:tcW w:w="1027" w:type="dxa"/>
            <w:shd w:val="clear" w:color="auto" w:fill="auto"/>
            <w:tcMar>
              <w:left w:w="29" w:type="dxa"/>
              <w:right w:w="29" w:type="dxa"/>
            </w:tcMar>
            <w:vAlign w:val="bottom"/>
          </w:tcPr>
          <w:p w14:paraId="392E5321" w14:textId="77777777" w:rsidR="006B4E19" w:rsidRPr="006B4E19" w:rsidRDefault="00CB7C68" w:rsidP="00243C6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267</w:t>
            </w:r>
            <w:r w:rsidR="006B4E19" w:rsidRPr="006B4E19">
              <w:rPr>
                <w:sz w:val="20"/>
              </w:rPr>
              <w:t xml:space="preserve"> (28)</w:t>
            </w:r>
          </w:p>
        </w:tc>
        <w:tc>
          <w:tcPr>
            <w:tcW w:w="1198" w:type="dxa"/>
            <w:vMerge/>
            <w:shd w:val="clear" w:color="auto" w:fill="auto"/>
            <w:tcMar>
              <w:left w:w="29" w:type="dxa"/>
              <w:right w:w="29" w:type="dxa"/>
            </w:tcMar>
            <w:vAlign w:val="bottom"/>
          </w:tcPr>
          <w:p w14:paraId="4137E03F" w14:textId="77777777" w:rsidR="006B4E19" w:rsidRPr="006B4E19" w:rsidRDefault="006B4E19" w:rsidP="00243C6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r w:rsidR="006B4E19" w:rsidRPr="006B4E19" w14:paraId="5B9FD8A4" w14:textId="77777777" w:rsidTr="00522A5B">
        <w:trPr>
          <w:divId w:val="1194727850"/>
          <w:trHeight w:val="93"/>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tcMar>
              <w:left w:w="29" w:type="dxa"/>
              <w:right w:w="29" w:type="dxa"/>
            </w:tcMar>
            <w:vAlign w:val="bottom"/>
          </w:tcPr>
          <w:p w14:paraId="54FE2471" w14:textId="77777777" w:rsidR="006B4E19" w:rsidRPr="006B4E19" w:rsidRDefault="006B4E19" w:rsidP="00243C66">
            <w:pPr>
              <w:pStyle w:val="Normal2"/>
              <w:spacing w:line="360" w:lineRule="auto"/>
              <w:contextualSpacing/>
              <w:rPr>
                <w:b w:val="0"/>
                <w:sz w:val="20"/>
              </w:rPr>
            </w:pPr>
            <w:r w:rsidRPr="006B4E19">
              <w:rPr>
                <w:b w:val="0"/>
                <w:sz w:val="20"/>
              </w:rPr>
              <w:t xml:space="preserve">  75-90</w:t>
            </w:r>
          </w:p>
        </w:tc>
        <w:tc>
          <w:tcPr>
            <w:tcW w:w="1327" w:type="dxa"/>
            <w:shd w:val="clear" w:color="auto" w:fill="auto"/>
            <w:tcMar>
              <w:left w:w="29" w:type="dxa"/>
              <w:right w:w="29" w:type="dxa"/>
            </w:tcMar>
            <w:vAlign w:val="bottom"/>
          </w:tcPr>
          <w:p w14:paraId="34C8E775" w14:textId="77777777" w:rsidR="006B4E19" w:rsidRPr="006B4E19" w:rsidRDefault="006B4E19" w:rsidP="00243C6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sidRPr="006B4E19">
              <w:rPr>
                <w:sz w:val="20"/>
              </w:rPr>
              <w:t xml:space="preserve">25 </w:t>
            </w:r>
            <w:r w:rsidR="00243C66">
              <w:rPr>
                <w:sz w:val="20"/>
              </w:rPr>
              <w:t>912</w:t>
            </w:r>
            <w:r w:rsidRPr="006B4E19">
              <w:rPr>
                <w:sz w:val="20"/>
              </w:rPr>
              <w:t xml:space="preserve"> (15)</w:t>
            </w:r>
          </w:p>
        </w:tc>
        <w:tc>
          <w:tcPr>
            <w:tcW w:w="1027" w:type="dxa"/>
            <w:shd w:val="clear" w:color="auto" w:fill="auto"/>
            <w:tcMar>
              <w:left w:w="29" w:type="dxa"/>
              <w:right w:w="29" w:type="dxa"/>
            </w:tcMar>
            <w:vAlign w:val="bottom"/>
          </w:tcPr>
          <w:p w14:paraId="1A643645" w14:textId="77777777" w:rsidR="006B4E19" w:rsidRPr="006B4E19" w:rsidRDefault="00CB7C68" w:rsidP="00CB7C68">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r>
              <w:rPr>
                <w:sz w:val="20"/>
              </w:rPr>
              <w:t>217</w:t>
            </w:r>
            <w:r w:rsidR="006B4E19" w:rsidRPr="006B4E19">
              <w:rPr>
                <w:sz w:val="20"/>
              </w:rPr>
              <w:t xml:space="preserve"> (</w:t>
            </w:r>
            <w:r>
              <w:rPr>
                <w:sz w:val="20"/>
              </w:rPr>
              <w:t>23</w:t>
            </w:r>
            <w:r w:rsidR="006B4E19" w:rsidRPr="006B4E19">
              <w:rPr>
                <w:sz w:val="20"/>
              </w:rPr>
              <w:t>)</w:t>
            </w:r>
          </w:p>
        </w:tc>
        <w:tc>
          <w:tcPr>
            <w:tcW w:w="1198" w:type="dxa"/>
            <w:vMerge/>
            <w:shd w:val="clear" w:color="auto" w:fill="auto"/>
            <w:tcMar>
              <w:left w:w="29" w:type="dxa"/>
              <w:right w:w="29" w:type="dxa"/>
            </w:tcMar>
            <w:vAlign w:val="bottom"/>
          </w:tcPr>
          <w:p w14:paraId="1182A27A" w14:textId="77777777" w:rsidR="006B4E19" w:rsidRPr="006B4E19" w:rsidRDefault="006B4E19" w:rsidP="00243C66">
            <w:pPr>
              <w:pStyle w:val="Normal2"/>
              <w:spacing w:line="360" w:lineRule="auto"/>
              <w:contextualSpacing/>
              <w:cnfStyle w:val="000000000000" w:firstRow="0" w:lastRow="0" w:firstColumn="0" w:lastColumn="0" w:oddVBand="0" w:evenVBand="0" w:oddHBand="0" w:evenHBand="0" w:firstRowFirstColumn="0" w:firstRowLastColumn="0" w:lastRowFirstColumn="0" w:lastRowLastColumn="0"/>
              <w:rPr>
                <w:sz w:val="20"/>
              </w:rPr>
            </w:pPr>
          </w:p>
        </w:tc>
      </w:tr>
      <w:tr w:rsidR="006B4E19" w:rsidRPr="006B4E19" w14:paraId="6D2CA14E" w14:textId="77777777" w:rsidTr="00522A5B">
        <w:trPr>
          <w:cnfStyle w:val="000000100000" w:firstRow="0" w:lastRow="0" w:firstColumn="0" w:lastColumn="0" w:oddVBand="0" w:evenVBand="0" w:oddHBand="1" w:evenHBand="0" w:firstRowFirstColumn="0" w:firstRowLastColumn="0" w:lastRowFirstColumn="0" w:lastRowLastColumn="0"/>
          <w:divId w:val="1194727850"/>
          <w:trHeight w:val="93"/>
        </w:trPr>
        <w:tc>
          <w:tcPr>
            <w:cnfStyle w:val="001000000000" w:firstRow="0" w:lastRow="0" w:firstColumn="1" w:lastColumn="0" w:oddVBand="0" w:evenVBand="0" w:oddHBand="0" w:evenHBand="0" w:firstRowFirstColumn="0" w:firstRowLastColumn="0" w:lastRowFirstColumn="0" w:lastRowLastColumn="0"/>
            <w:tcW w:w="1337" w:type="dxa"/>
            <w:shd w:val="clear" w:color="auto" w:fill="auto"/>
            <w:tcMar>
              <w:left w:w="29" w:type="dxa"/>
              <w:right w:w="29" w:type="dxa"/>
            </w:tcMar>
            <w:vAlign w:val="bottom"/>
          </w:tcPr>
          <w:p w14:paraId="1E46FFDF" w14:textId="77777777" w:rsidR="006B4E19" w:rsidRPr="006B4E19" w:rsidRDefault="006B4E19" w:rsidP="00243C66">
            <w:pPr>
              <w:pStyle w:val="Normal2"/>
              <w:spacing w:line="360" w:lineRule="auto"/>
              <w:contextualSpacing/>
              <w:rPr>
                <w:b w:val="0"/>
                <w:sz w:val="20"/>
              </w:rPr>
            </w:pPr>
            <w:r w:rsidRPr="006B4E19">
              <w:rPr>
                <w:b w:val="0"/>
                <w:sz w:val="20"/>
              </w:rPr>
              <w:t xml:space="preserve">  ≥90</w:t>
            </w:r>
          </w:p>
        </w:tc>
        <w:tc>
          <w:tcPr>
            <w:tcW w:w="1327" w:type="dxa"/>
            <w:shd w:val="clear" w:color="auto" w:fill="auto"/>
            <w:tcMar>
              <w:left w:w="29" w:type="dxa"/>
              <w:right w:w="29" w:type="dxa"/>
            </w:tcMar>
            <w:vAlign w:val="bottom"/>
          </w:tcPr>
          <w:p w14:paraId="24D2BDE5" w14:textId="77777777" w:rsidR="006B4E19" w:rsidRPr="006B4E19" w:rsidRDefault="006B4E19" w:rsidP="00243C6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sidRPr="006B4E19">
              <w:rPr>
                <w:sz w:val="20"/>
              </w:rPr>
              <w:t xml:space="preserve">3 </w:t>
            </w:r>
            <w:r w:rsidR="00243C66">
              <w:rPr>
                <w:sz w:val="20"/>
              </w:rPr>
              <w:t>202</w:t>
            </w:r>
            <w:r w:rsidRPr="006B4E19">
              <w:rPr>
                <w:sz w:val="20"/>
              </w:rPr>
              <w:t xml:space="preserve"> (2)</w:t>
            </w:r>
          </w:p>
        </w:tc>
        <w:tc>
          <w:tcPr>
            <w:tcW w:w="1027" w:type="dxa"/>
            <w:shd w:val="clear" w:color="auto" w:fill="auto"/>
            <w:tcMar>
              <w:left w:w="29" w:type="dxa"/>
              <w:right w:w="29" w:type="dxa"/>
            </w:tcMar>
            <w:vAlign w:val="bottom"/>
          </w:tcPr>
          <w:p w14:paraId="43CBB04A" w14:textId="77777777" w:rsidR="006B4E19" w:rsidRPr="006B4E19" w:rsidRDefault="00CB7C68" w:rsidP="00CB7C68">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r>
              <w:rPr>
                <w:sz w:val="20"/>
              </w:rPr>
              <w:t>32</w:t>
            </w:r>
            <w:r w:rsidR="006B4E19" w:rsidRPr="006B4E19">
              <w:rPr>
                <w:sz w:val="20"/>
              </w:rPr>
              <w:t xml:space="preserve"> (</w:t>
            </w:r>
            <w:r>
              <w:rPr>
                <w:sz w:val="20"/>
              </w:rPr>
              <w:t>3</w:t>
            </w:r>
            <w:r w:rsidR="006B4E19" w:rsidRPr="006B4E19">
              <w:rPr>
                <w:sz w:val="20"/>
              </w:rPr>
              <w:t>)</w:t>
            </w:r>
          </w:p>
        </w:tc>
        <w:tc>
          <w:tcPr>
            <w:tcW w:w="1198" w:type="dxa"/>
            <w:vMerge/>
            <w:shd w:val="clear" w:color="auto" w:fill="auto"/>
            <w:tcMar>
              <w:left w:w="29" w:type="dxa"/>
              <w:right w:w="29" w:type="dxa"/>
            </w:tcMar>
            <w:vAlign w:val="bottom"/>
          </w:tcPr>
          <w:p w14:paraId="7836E643" w14:textId="77777777" w:rsidR="006B4E19" w:rsidRPr="006B4E19" w:rsidRDefault="006B4E19" w:rsidP="00243C66">
            <w:pPr>
              <w:pStyle w:val="Normal2"/>
              <w:spacing w:line="360" w:lineRule="auto"/>
              <w:contextualSpacing/>
              <w:cnfStyle w:val="000000100000" w:firstRow="0" w:lastRow="0" w:firstColumn="0" w:lastColumn="0" w:oddVBand="0" w:evenVBand="0" w:oddHBand="1" w:evenHBand="0" w:firstRowFirstColumn="0" w:firstRowLastColumn="0" w:lastRowFirstColumn="0" w:lastRowLastColumn="0"/>
              <w:rPr>
                <w:sz w:val="20"/>
              </w:rPr>
            </w:pPr>
          </w:p>
        </w:tc>
      </w:tr>
    </w:tbl>
    <w:p w14:paraId="64352F09" w14:textId="77777777" w:rsidR="006B4E19" w:rsidRDefault="006B4E19" w:rsidP="002314C5">
      <w:pPr>
        <w:pStyle w:val="Normal2"/>
        <w:contextualSpacing/>
        <w:divId w:val="1194727850"/>
      </w:pPr>
    </w:p>
    <w:p w14:paraId="675A564A" w14:textId="77777777" w:rsidR="00F80619" w:rsidRDefault="00F80619" w:rsidP="009130C4">
      <w:pPr>
        <w:pStyle w:val="Normal2"/>
        <w:contextualSpacing/>
        <w:divId w:val="1194727850"/>
      </w:pPr>
      <w:r>
        <w:t>Abbreviation</w:t>
      </w:r>
      <w:r w:rsidR="00CA0B7E">
        <w:t>:</w:t>
      </w:r>
      <w:r>
        <w:t xml:space="preserve"> CDI, </w:t>
      </w:r>
      <w:r>
        <w:rPr>
          <w:i/>
        </w:rPr>
        <w:t xml:space="preserve">Clostridium difficile </w:t>
      </w:r>
      <w:r>
        <w:t>infection;</w:t>
      </w:r>
      <w:r w:rsidR="00906F5F">
        <w:t xml:space="preserve"> ICD-9, </w:t>
      </w:r>
      <w:r w:rsidR="00906F5F" w:rsidRPr="00556E30">
        <w:rPr>
          <w:i/>
        </w:rPr>
        <w:t>International Classification of Diseases Ninth Revision</w:t>
      </w:r>
      <w:r w:rsidR="00906F5F">
        <w:t>;</w:t>
      </w:r>
      <w:r>
        <w:t xml:space="preserve"> </w:t>
      </w:r>
      <w:r w:rsidR="00906F5F">
        <w:t xml:space="preserve">EIA, enzyme immunoassay; PCR, polymerase chain reaction; </w:t>
      </w:r>
      <w:r>
        <w:t>SMD, standardized mean difference.</w:t>
      </w:r>
      <w:r w:rsidR="00CA0B7E">
        <w:t xml:space="preserve"> </w:t>
      </w:r>
    </w:p>
    <w:p w14:paraId="0FAD55EA" w14:textId="77777777" w:rsidR="004E1E56" w:rsidRPr="004E1E56" w:rsidRDefault="004E1E56" w:rsidP="009130C4">
      <w:pPr>
        <w:pStyle w:val="Normal2"/>
        <w:contextualSpacing/>
        <w:divId w:val="1194727850"/>
      </w:pPr>
      <w:proofErr w:type="gramStart"/>
      <w:r>
        <w:rPr>
          <w:vertAlign w:val="superscript"/>
        </w:rPr>
        <w:t>a</w:t>
      </w:r>
      <w:proofErr w:type="gramEnd"/>
      <w:r w:rsidR="00CD0DEF">
        <w:rPr>
          <w:vertAlign w:val="superscript"/>
        </w:rPr>
        <w:t xml:space="preserve"> </w:t>
      </w:r>
      <w:r w:rsidR="009D0B21">
        <w:t xml:space="preserve">Separate columns are unnecessary </w:t>
      </w:r>
      <w:r>
        <w:t xml:space="preserve">because </w:t>
      </w:r>
      <w:r w:rsidR="00C9554A">
        <w:t xml:space="preserve">1:1 </w:t>
      </w:r>
      <w:r>
        <w:t xml:space="preserve">exact matching was performed on the characteristics </w:t>
      </w:r>
      <w:r w:rsidR="00CD0DEF">
        <w:t>shown</w:t>
      </w:r>
      <w:r w:rsidR="009D0B21">
        <w:t>,</w:t>
      </w:r>
      <w:r>
        <w:t xml:space="preserve"> and therefore </w:t>
      </w:r>
      <w:r w:rsidR="009C323E">
        <w:t>all</w:t>
      </w:r>
      <w:r>
        <w:t xml:space="preserve"> v</w:t>
      </w:r>
      <w:r w:rsidR="00CD0DEF">
        <w:t xml:space="preserve">alues </w:t>
      </w:r>
      <w:r w:rsidR="00A52C5C">
        <w:t>are</w:t>
      </w:r>
      <w:r w:rsidR="00CD0DEF">
        <w:t xml:space="preserve"> identical.</w:t>
      </w:r>
    </w:p>
    <w:p w14:paraId="07C59D3F" w14:textId="77777777" w:rsidR="001819C3" w:rsidRPr="00970698" w:rsidRDefault="00CD0DEF" w:rsidP="009130C4">
      <w:pPr>
        <w:pStyle w:val="Normal2"/>
        <w:contextualSpacing/>
        <w:divId w:val="1194727850"/>
      </w:pPr>
      <w:proofErr w:type="gramStart"/>
      <w:r>
        <w:rPr>
          <w:vertAlign w:val="superscript"/>
        </w:rPr>
        <w:t>b</w:t>
      </w:r>
      <w:proofErr w:type="gramEnd"/>
      <w:r>
        <w:rPr>
          <w:vertAlign w:val="superscript"/>
        </w:rPr>
        <w:t xml:space="preserve"> </w:t>
      </w:r>
      <w:r w:rsidR="00A52C5C">
        <w:t>SMD is shown</w:t>
      </w:r>
      <w:r>
        <w:t xml:space="preserve"> for age </w:t>
      </w:r>
      <w:r w:rsidR="00A52C5C">
        <w:t xml:space="preserve">treated </w:t>
      </w:r>
      <w:r>
        <w:t xml:space="preserve">as a continuous variable; coarsened exact matching was performed using the listed </w:t>
      </w:r>
      <w:r w:rsidR="00030F19">
        <w:t xml:space="preserve">age </w:t>
      </w:r>
      <w:r>
        <w:t>ranges.</w:t>
      </w:r>
      <w:r w:rsidR="001819C3" w:rsidRPr="00970698">
        <w:br w:type="page"/>
      </w:r>
    </w:p>
    <w:p w14:paraId="432E25F2" w14:textId="461566FC" w:rsidR="00306E1F" w:rsidRDefault="001E16A3" w:rsidP="00A54E61">
      <w:pPr>
        <w:pStyle w:val="Heading1"/>
        <w:divId w:val="1194727850"/>
      </w:pPr>
      <w:r>
        <w:lastRenderedPageBreak/>
        <w:t>Figure</w:t>
      </w:r>
      <w:r w:rsidR="00427BE0">
        <w:t>s</w:t>
      </w:r>
    </w:p>
    <w:p w14:paraId="5C728742" w14:textId="6076E21E" w:rsidR="00A15236" w:rsidRDefault="005022D1" w:rsidP="002314C5">
      <w:pPr>
        <w:pStyle w:val="Normal2"/>
        <w:contextualSpacing/>
        <w:divId w:val="1194727850"/>
        <w:rPr>
          <w:b/>
        </w:rPr>
      </w:pPr>
      <w:r>
        <w:rPr>
          <w:b/>
          <w:noProof/>
        </w:rPr>
        <w:drawing>
          <wp:inline distT="0" distB="0" distL="0" distR="0" wp14:anchorId="4C88C985" wp14:editId="560841AA">
            <wp:extent cx="3568280" cy="4317590"/>
            <wp:effectExtent l="0" t="0" r="0" b="635"/>
            <wp:docPr id="2" name="Picture 2" descr="Macintosh HD:Users:powerpak:Dropbox:MSSM:kasarskis:pathogen surveillance:cdiff:cost analysis:paper:figs:1_meth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werpak:Dropbox:MSSM:kasarskis:pathogen surveillance:cdiff:cost analysis:paper:figs:1_method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69242" cy="4318754"/>
                    </a:xfrm>
                    <a:prstGeom prst="rect">
                      <a:avLst/>
                    </a:prstGeom>
                    <a:noFill/>
                    <a:ln>
                      <a:noFill/>
                    </a:ln>
                  </pic:spPr>
                </pic:pic>
              </a:graphicData>
            </a:graphic>
          </wp:inline>
        </w:drawing>
      </w:r>
    </w:p>
    <w:p w14:paraId="30BBE0B8" w14:textId="73175941" w:rsidR="007C7EFA" w:rsidRDefault="007A3287" w:rsidP="00061E9A">
      <w:pPr>
        <w:pStyle w:val="Normal2"/>
        <w:contextualSpacing/>
        <w:divId w:val="1194727850"/>
      </w:pPr>
      <w:r>
        <w:rPr>
          <w:b/>
        </w:rPr>
        <w:t xml:space="preserve">Figure 1. </w:t>
      </w:r>
      <w:r w:rsidR="003423DE">
        <w:rPr>
          <w:b/>
        </w:rPr>
        <w:t>Data Sources and Inclusion/Exclusion Criteria</w:t>
      </w:r>
      <w:r w:rsidR="003423DE" w:rsidRPr="003423DE">
        <w:rPr>
          <w:b/>
        </w:rPr>
        <w:t>.</w:t>
      </w:r>
      <w:r w:rsidR="003423DE">
        <w:t xml:space="preserve"> A, entity-relationship diagram for </w:t>
      </w:r>
      <w:r w:rsidR="001E7F89">
        <w:t xml:space="preserve">all </w:t>
      </w:r>
      <w:r w:rsidR="003423DE">
        <w:t>EMR data used to</w:t>
      </w:r>
      <w:r w:rsidR="00DF3F79">
        <w:t xml:space="preserve"> gener</w:t>
      </w:r>
      <w:r w:rsidR="00B1751E">
        <w:t>a</w:t>
      </w:r>
      <w:r w:rsidR="00DF3F79">
        <w:t>te</w:t>
      </w:r>
      <w:r w:rsidR="003423DE">
        <w:t xml:space="preserve"> </w:t>
      </w:r>
      <w:r w:rsidR="00196EFD">
        <w:t>models of CDI propensity</w:t>
      </w:r>
      <w:r w:rsidR="00B12903">
        <w:t xml:space="preserve">, using </w:t>
      </w:r>
      <w:r w:rsidR="005E5BFA">
        <w:t>Information Engineering</w:t>
      </w:r>
      <w:r w:rsidR="00B12903">
        <w:t xml:space="preserve"> notation</w:t>
      </w:r>
      <w:r w:rsidR="00196EFD">
        <w:t>.</w:t>
      </w:r>
      <w:r w:rsidR="008D5BF0">
        <w:fldChar w:fldCharType="begin" w:fldLock="1"/>
      </w:r>
      <w:r w:rsidR="00717812">
        <w:instrText>ADDIN CSL_CITATION { "citationItems" : [ { "id" : "ITEM-1", "itemData" : { "ISBN" : "9780080568737", "author" : [ { "dropping-particle" : "", "family" : "Halpin", "given" : "Terry", "non-dropping-particle" : "", "parse-names" : false, "suffix" : "" }, { "dropping-particle" : "", "family" : "Morgan", "given" : "Tony", "non-dropping-particle" : "", "parse-names" : false, "suffix" : "" } ], "edition" : "2", "id" : "ITEM-1", "issued" : { "date-parts" : [ [ "2010" ] ] }, "number-of-pages" : "976", "publisher" : "Elsevier Science", "title" : "Information Modeling and Relational Databases", "type" : "book" }, "uris" : [ "http://www.mendeley.com/documents/?uuid=65abf887-7cbb-4b72-aa0b-e1d98fbdac67" ] } ], "mendeley" : { "formattedCitation" : "\\autocite{Halpin2010}", "plainTextFormattedCitation" : "\\autocite{Halpin2010}", "previouslyFormattedCitation" : "&lt;sup&gt;40&lt;/sup&gt;" }, "properties" : { "noteIndex" : 0 }, "schema" : "https://github.com/citation-style-language/schema/raw/master/csl-citation.json" }</w:instrText>
      </w:r>
      <w:r w:rsidR="008D5BF0">
        <w:fldChar w:fldCharType="separate"/>
      </w:r>
      <w:r w:rsidR="00717812" w:rsidRPr="00717812">
        <w:rPr>
          <w:noProof/>
        </w:rPr>
        <w:t>\autocite{Halpin2010}</w:t>
      </w:r>
      <w:r w:rsidR="008D5BF0">
        <w:fldChar w:fldCharType="end"/>
      </w:r>
      <w:r w:rsidR="00196EFD">
        <w:t xml:space="preserve"> </w:t>
      </w:r>
      <w:r w:rsidR="00C3389D">
        <w:t>Boxes represent tables of entities</w:t>
      </w:r>
      <w:r w:rsidR="00642460">
        <w:t xml:space="preserve"> with </w:t>
      </w:r>
      <w:r w:rsidR="00AF31DE">
        <w:t xml:space="preserve">any directly </w:t>
      </w:r>
      <w:r w:rsidR="00AE07E4">
        <w:t>associated</w:t>
      </w:r>
      <w:r w:rsidR="00AF31DE">
        <w:t xml:space="preserve"> </w:t>
      </w:r>
      <w:r w:rsidR="00C86EFC">
        <w:t>attributes (fields)</w:t>
      </w:r>
      <w:r w:rsidR="008D0B9A">
        <w:t xml:space="preserve"> </w:t>
      </w:r>
      <w:r w:rsidR="00642460">
        <w:t>listed below</w:t>
      </w:r>
      <w:r w:rsidR="00C3389D">
        <w:t>;</w:t>
      </w:r>
      <w:r w:rsidR="00D91930">
        <w:t xml:space="preserve"> single lines represent relationships</w:t>
      </w:r>
      <w:r w:rsidR="00812FAD">
        <w:t>,</w:t>
      </w:r>
      <w:r w:rsidR="00662DC4">
        <w:t xml:space="preserve"> with arrowheads indicating </w:t>
      </w:r>
      <w:r w:rsidR="00E75644">
        <w:t xml:space="preserve">the </w:t>
      </w:r>
      <w:r w:rsidR="00662DC4">
        <w:t xml:space="preserve">cardinality of </w:t>
      </w:r>
      <w:r w:rsidR="0005045A">
        <w:t>each side of the</w:t>
      </w:r>
      <w:r w:rsidR="00662DC4">
        <w:t xml:space="preserve"> relationship</w:t>
      </w:r>
      <w:r w:rsidR="00D91930">
        <w:t>;</w:t>
      </w:r>
      <w:r w:rsidR="002B7319">
        <w:t xml:space="preserve"> crow’s foot arrowh</w:t>
      </w:r>
      <w:r w:rsidR="00E66ADA">
        <w:t>ea</w:t>
      </w:r>
      <w:r w:rsidR="00B12903">
        <w:t>d with circle represents “zero or more”</w:t>
      </w:r>
      <w:r w:rsidR="00C33456">
        <w:t>;</w:t>
      </w:r>
      <w:r w:rsidR="002B7319">
        <w:t xml:space="preserve"> crow’s foot arrow</w:t>
      </w:r>
      <w:r w:rsidR="00B12903">
        <w:t xml:space="preserve">head with </w:t>
      </w:r>
      <w:r w:rsidR="00EE07F4">
        <w:t>cross-stroke</w:t>
      </w:r>
      <w:r w:rsidR="00B12903">
        <w:t xml:space="preserve"> represents “one or more”</w:t>
      </w:r>
      <w:r w:rsidR="00C33456">
        <w:t>;</w:t>
      </w:r>
      <w:r w:rsidR="002B7319">
        <w:t xml:space="preserve"> </w:t>
      </w:r>
      <w:r w:rsidR="00EE07F4">
        <w:t>cross-stroke</w:t>
      </w:r>
      <w:r w:rsidR="002B7319">
        <w:t xml:space="preserve"> arrowhead</w:t>
      </w:r>
      <w:r w:rsidR="00452136">
        <w:t xml:space="preserve"> represents</w:t>
      </w:r>
      <w:r w:rsidR="00B12903">
        <w:t xml:space="preserve"> “exactly one”</w:t>
      </w:r>
      <w:r w:rsidR="002060A7">
        <w:t>. B</w:t>
      </w:r>
      <w:r w:rsidR="00196EFD">
        <w:t>lue numbers i</w:t>
      </w:r>
      <w:r w:rsidR="00224774">
        <w:t>ndicate the</w:t>
      </w:r>
      <w:r w:rsidR="00795DF1">
        <w:t xml:space="preserve"> </w:t>
      </w:r>
      <w:r w:rsidR="00224774">
        <w:t xml:space="preserve">number of variables </w:t>
      </w:r>
      <w:r w:rsidR="0063696A">
        <w:t>extracted</w:t>
      </w:r>
      <w:r w:rsidR="00224774">
        <w:t xml:space="preserve"> from each associated table</w:t>
      </w:r>
      <w:r w:rsidR="00FB74F5">
        <w:t xml:space="preserve"> for each visit</w:t>
      </w:r>
      <w:r w:rsidR="00224774">
        <w:t>.</w:t>
      </w:r>
      <w:r w:rsidR="00AC02A1">
        <w:t xml:space="preserve"> </w:t>
      </w:r>
      <w:proofErr w:type="gramStart"/>
      <w:r w:rsidR="00AC02A1">
        <w:t xml:space="preserve">B, </w:t>
      </w:r>
      <w:r w:rsidR="00F846BE">
        <w:t>inclus</w:t>
      </w:r>
      <w:r w:rsidR="007E52FB">
        <w:t>ion/</w:t>
      </w:r>
      <w:r w:rsidR="00F846BE">
        <w:t xml:space="preserve">exclusion </w:t>
      </w:r>
      <w:r w:rsidR="005069C8">
        <w:t>procedure</w:t>
      </w:r>
      <w:r w:rsidR="00F846BE">
        <w:t xml:space="preserve"> for the </w:t>
      </w:r>
      <w:r w:rsidR="008D5BF0">
        <w:t>present</w:t>
      </w:r>
      <w:r w:rsidR="00F846BE">
        <w:t xml:space="preserve"> study.</w:t>
      </w:r>
      <w:proofErr w:type="gramEnd"/>
      <w:r w:rsidR="00D1406C">
        <w:t xml:space="preserve"> Double-line</w:t>
      </w:r>
      <w:r w:rsidR="00494D97">
        <w:t xml:space="preserve"> </w:t>
      </w:r>
      <w:r w:rsidR="007D550B">
        <w:t xml:space="preserve">arrows indicate the </w:t>
      </w:r>
      <w:r w:rsidR="004A7156">
        <w:t>procession of visit records</w:t>
      </w:r>
      <w:r w:rsidR="007D550B">
        <w:t>.</w:t>
      </w:r>
      <w:r w:rsidR="00061E9A">
        <w:t xml:space="preserve"> </w:t>
      </w:r>
      <w:r w:rsidR="00AC02A1">
        <w:t xml:space="preserve">EMR, electronic medical record; CDI, </w:t>
      </w:r>
      <w:r w:rsidR="00AC02A1">
        <w:rPr>
          <w:i/>
        </w:rPr>
        <w:t>Clostridium difficile</w:t>
      </w:r>
      <w:r w:rsidR="000C1A3F">
        <w:t xml:space="preserve"> infection.</w:t>
      </w:r>
      <w:r w:rsidR="007C7EFA">
        <w:br w:type="page"/>
      </w:r>
    </w:p>
    <w:p w14:paraId="32A8C258" w14:textId="479A12ED" w:rsidR="007C7EFA" w:rsidRDefault="003F2702" w:rsidP="007C7EFA">
      <w:pPr>
        <w:pStyle w:val="Normal2"/>
        <w:contextualSpacing/>
        <w:rPr>
          <w:b/>
        </w:rPr>
      </w:pPr>
      <w:r>
        <w:rPr>
          <w:b/>
          <w:noProof/>
        </w:rPr>
        <w:lastRenderedPageBreak/>
        <w:drawing>
          <wp:inline distT="0" distB="0" distL="0" distR="0" wp14:anchorId="3A9CC9E5" wp14:editId="32D2447C">
            <wp:extent cx="5943600" cy="3849370"/>
            <wp:effectExtent l="0" t="0" r="0" b="11430"/>
            <wp:docPr id="5" name="Picture 5" descr="Macintosh HD:Users:powerpak:Dropbox:MSSM:kasarskis:pathogen surveillance:cdiff:cost analysis:paper:figs:2_violin_survival.cru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werpak:Dropbox:MSSM:kasarskis:pathogen surveillance:cdiff:cost analysis:paper:figs:2_violin_survival.crus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49370"/>
                    </a:xfrm>
                    <a:prstGeom prst="rect">
                      <a:avLst/>
                    </a:prstGeom>
                    <a:noFill/>
                    <a:ln>
                      <a:noFill/>
                    </a:ln>
                  </pic:spPr>
                </pic:pic>
              </a:graphicData>
            </a:graphic>
          </wp:inline>
        </w:drawing>
      </w:r>
    </w:p>
    <w:p w14:paraId="0F347919" w14:textId="18A06335" w:rsidR="007C7EFA" w:rsidRPr="00F7300B" w:rsidRDefault="007C7EFA" w:rsidP="007C7EFA">
      <w:pPr>
        <w:pStyle w:val="Normal2"/>
        <w:contextualSpacing/>
      </w:pPr>
      <w:r>
        <w:rPr>
          <w:b/>
        </w:rPr>
        <w:t xml:space="preserve">Figure 2. </w:t>
      </w:r>
      <w:proofErr w:type="gramStart"/>
      <w:r w:rsidR="00914381">
        <w:rPr>
          <w:b/>
        </w:rPr>
        <w:t xml:space="preserve">Changes in length of stay for five case definitions of </w:t>
      </w:r>
      <w:r w:rsidR="00321DFB">
        <w:rPr>
          <w:b/>
          <w:i/>
        </w:rPr>
        <w:t>Clostridium difficile</w:t>
      </w:r>
      <w:r w:rsidR="00321DFB">
        <w:rPr>
          <w:b/>
        </w:rPr>
        <w:t xml:space="preserve"> infection</w:t>
      </w:r>
      <w:r w:rsidR="005A13DE">
        <w:rPr>
          <w:b/>
        </w:rPr>
        <w:t>,</w:t>
      </w:r>
      <w:r w:rsidR="00ED7EF4">
        <w:rPr>
          <w:b/>
        </w:rPr>
        <w:t xml:space="preserve"> </w:t>
      </w:r>
      <w:r w:rsidR="007C653A">
        <w:rPr>
          <w:b/>
        </w:rPr>
        <w:t>not</w:t>
      </w:r>
      <w:r w:rsidR="00ED7EF4">
        <w:rPr>
          <w:b/>
        </w:rPr>
        <w:t xml:space="preserve"> </w:t>
      </w:r>
      <w:r w:rsidR="00581AAB">
        <w:rPr>
          <w:b/>
        </w:rPr>
        <w:t>accounting for</w:t>
      </w:r>
      <w:r w:rsidR="00D816B2">
        <w:rPr>
          <w:b/>
        </w:rPr>
        <w:t xml:space="preserve"> time of </w:t>
      </w:r>
      <w:r w:rsidR="00ED7EF4">
        <w:rPr>
          <w:b/>
        </w:rPr>
        <w:t>infection</w:t>
      </w:r>
      <w:r w:rsidR="00321DFB">
        <w:rPr>
          <w:b/>
        </w:rPr>
        <w:t>.</w:t>
      </w:r>
      <w:proofErr w:type="gramEnd"/>
      <w:r w:rsidR="004C127B">
        <w:rPr>
          <w:b/>
        </w:rPr>
        <w:t xml:space="preserve"> </w:t>
      </w:r>
      <w:r w:rsidR="004C127B">
        <w:t xml:space="preserve">A, </w:t>
      </w:r>
      <w:r w:rsidR="00F76E21">
        <w:t>violin plot</w:t>
      </w:r>
      <w:r w:rsidR="004C094F">
        <w:t>s</w:t>
      </w:r>
      <w:r w:rsidR="00F76E21">
        <w:t xml:space="preserve"> of </w:t>
      </w:r>
      <w:r w:rsidR="002C5EF3">
        <w:t xml:space="preserve">the </w:t>
      </w:r>
      <w:r w:rsidR="00F76E21">
        <w:t xml:space="preserve">distributions in length of stay </w:t>
      </w:r>
      <w:r w:rsidR="002C5EF3">
        <w:t>for matched cases, matched controls, matched-again controls, and all controls, for each of the five case definitions.</w:t>
      </w:r>
      <w:r w:rsidR="008A0C3D">
        <w:t xml:space="preserve"> </w:t>
      </w:r>
      <w:r w:rsidR="00591885">
        <w:t>Dark</w:t>
      </w:r>
      <w:r w:rsidR="00081E9A">
        <w:t>er</w:t>
      </w:r>
      <w:r w:rsidR="00591885">
        <w:t xml:space="preserve"> p</w:t>
      </w:r>
      <w:r w:rsidR="009F4AF9">
        <w:t>oint</w:t>
      </w:r>
      <w:r w:rsidR="008A0C3D">
        <w:t>s</w:t>
      </w:r>
      <w:r w:rsidR="009F4AF9">
        <w:t xml:space="preserve"> and </w:t>
      </w:r>
      <w:r w:rsidR="008A0C3D">
        <w:t xml:space="preserve">vertical </w:t>
      </w:r>
      <w:r w:rsidR="009F4AF9">
        <w:t>bar</w:t>
      </w:r>
      <w:r w:rsidR="008A0C3D">
        <w:t>s</w:t>
      </w:r>
      <w:r w:rsidR="009F4AF9">
        <w:t xml:space="preserve"> depict the median and interquartile range</w:t>
      </w:r>
      <w:r w:rsidR="00994D7B">
        <w:t xml:space="preserve"> for each group</w:t>
      </w:r>
      <w:r w:rsidR="009F4AF9">
        <w:t>.</w:t>
      </w:r>
      <w:r w:rsidR="004D349B">
        <w:t xml:space="preserve"> Horizontal bars depict Mann-Whitney </w:t>
      </w:r>
      <w:r w:rsidR="004D349B">
        <w:rPr>
          <w:i/>
        </w:rPr>
        <w:t>U</w:t>
      </w:r>
      <w:r w:rsidR="004D349B">
        <w:t xml:space="preserve"> </w:t>
      </w:r>
      <w:r w:rsidR="00B32A56">
        <w:t>tests</w:t>
      </w:r>
      <w:r w:rsidR="004D349B">
        <w:t xml:space="preserve"> for </w:t>
      </w:r>
      <w:r w:rsidR="009469F7">
        <w:t>significance of</w:t>
      </w:r>
      <w:r w:rsidR="00B32A56">
        <w:t xml:space="preserve"> differences</w:t>
      </w:r>
      <w:r w:rsidR="004D349B">
        <w:t xml:space="preserve"> between groups</w:t>
      </w:r>
      <w:r w:rsidR="00B54774">
        <w:t xml:space="preserve"> (***, </w:t>
      </w:r>
      <w:r w:rsidR="003C5E9E">
        <w:t xml:space="preserve">Bonferroni-corrected </w:t>
      </w:r>
      <w:r w:rsidR="00B54774" w:rsidRPr="0022632A">
        <w:rPr>
          <w:i/>
        </w:rPr>
        <w:t>P</w:t>
      </w:r>
      <w:r w:rsidR="00B54774">
        <w:t xml:space="preserve"> &lt; 0.001; NS</w:t>
      </w:r>
      <w:r w:rsidR="002F3B8C">
        <w:t>,</w:t>
      </w:r>
      <w:r w:rsidR="0022632A">
        <w:t xml:space="preserve"> not significant</w:t>
      </w:r>
      <w:r w:rsidR="002F3B8C">
        <w:t xml:space="preserve"> </w:t>
      </w:r>
      <w:r w:rsidR="0022632A">
        <w:t>[</w:t>
      </w:r>
      <w:r w:rsidR="002F3B8C" w:rsidRPr="0022632A">
        <w:rPr>
          <w:i/>
        </w:rPr>
        <w:t>P</w:t>
      </w:r>
      <w:r w:rsidR="002F3B8C">
        <w:t xml:space="preserve"> &gt; 0.1</w:t>
      </w:r>
      <w:r w:rsidR="0022632A">
        <w:t>]</w:t>
      </w:r>
      <w:r w:rsidR="00B54774">
        <w:t>)</w:t>
      </w:r>
      <w:r w:rsidR="004D349B">
        <w:t>.</w:t>
      </w:r>
      <w:r w:rsidR="00ED7EF4">
        <w:t xml:space="preserve"> B-F, Kaplan</w:t>
      </w:r>
      <w:r w:rsidR="004361CF">
        <w:t>-</w:t>
      </w:r>
      <w:r w:rsidR="00ED7EF4">
        <w:t>Meier</w:t>
      </w:r>
      <w:r w:rsidR="004C094F">
        <w:t xml:space="preserve"> plots of the time-dep</w:t>
      </w:r>
      <w:r w:rsidR="00E27303">
        <w:t>endent</w:t>
      </w:r>
      <w:r w:rsidR="00CB1D76">
        <w:t xml:space="preserve"> </w:t>
      </w:r>
      <w:r w:rsidR="00E27303">
        <w:t xml:space="preserve">probability for a patient </w:t>
      </w:r>
      <w:r w:rsidR="00CB1D76">
        <w:t xml:space="preserve">to still </w:t>
      </w:r>
      <w:r w:rsidR="009F7DD0">
        <w:t>be</w:t>
      </w:r>
      <w:r w:rsidR="00E27303">
        <w:t xml:space="preserve"> in the hospital, comparing matched cases and</w:t>
      </w:r>
      <w:r w:rsidR="00856407">
        <w:t xml:space="preserve"> controls for each </w:t>
      </w:r>
      <w:r w:rsidR="00221B60">
        <w:t xml:space="preserve">case </w:t>
      </w:r>
      <w:r w:rsidR="00856407">
        <w:t>definition</w:t>
      </w:r>
      <w:r w:rsidR="00221B60">
        <w:t xml:space="preserve"> of CDI</w:t>
      </w:r>
      <w:r w:rsidR="00E27303">
        <w:t>.</w:t>
      </w:r>
      <w:r w:rsidR="00177180">
        <w:t xml:space="preserve"> Shaded area</w:t>
      </w:r>
      <w:r w:rsidR="00B51EDA">
        <w:t>s depict</w:t>
      </w:r>
      <w:r w:rsidR="00177180">
        <w:t xml:space="preserve"> 95% confidence intervals</w:t>
      </w:r>
      <w:r w:rsidR="00E62789">
        <w:t xml:space="preserve"> calculated from standard errors</w:t>
      </w:r>
      <w:r w:rsidR="00177180">
        <w:t>.</w:t>
      </w:r>
      <w:r w:rsidR="00221B60">
        <w:t xml:space="preserve"> </w:t>
      </w:r>
      <w:r w:rsidR="00F7300B">
        <w:t xml:space="preserve">CDI, </w:t>
      </w:r>
      <w:r w:rsidR="00221B60">
        <w:rPr>
          <w:i/>
        </w:rPr>
        <w:t>Clostridium difficile</w:t>
      </w:r>
      <w:r w:rsidR="00210EEF">
        <w:t xml:space="preserve"> infection; ICD</w:t>
      </w:r>
      <w:r w:rsidR="00F7300B">
        <w:t xml:space="preserve">9, </w:t>
      </w:r>
      <w:r w:rsidR="00F7300B" w:rsidRPr="006F2506">
        <w:rPr>
          <w:i/>
        </w:rPr>
        <w:t>International Classification of Diseases Ninth Revision</w:t>
      </w:r>
      <w:r w:rsidR="00F7300B">
        <w:t>; EIA, enzyme immunoassay; PCR, polymerase chain reaction.</w:t>
      </w:r>
    </w:p>
    <w:p w14:paraId="6B16605D" w14:textId="77777777" w:rsidR="007C7EFA" w:rsidRDefault="007C7EFA">
      <w:pPr>
        <w:spacing w:line="276" w:lineRule="auto"/>
      </w:pPr>
      <w:r>
        <w:br w:type="page"/>
      </w:r>
    </w:p>
    <w:p w14:paraId="547BB709" w14:textId="3D4BFABD" w:rsidR="007C7EFA" w:rsidRDefault="003F2702" w:rsidP="007C7EFA">
      <w:pPr>
        <w:pStyle w:val="Normal2"/>
        <w:contextualSpacing/>
        <w:rPr>
          <w:b/>
        </w:rPr>
      </w:pPr>
      <w:r>
        <w:rPr>
          <w:b/>
          <w:noProof/>
        </w:rPr>
        <w:lastRenderedPageBreak/>
        <w:drawing>
          <wp:inline distT="0" distB="0" distL="0" distR="0" wp14:anchorId="66FBF994" wp14:editId="5468387D">
            <wp:extent cx="5508625" cy="3488055"/>
            <wp:effectExtent l="0" t="0" r="3175" b="0"/>
            <wp:docPr id="6" name="Picture 6" descr="Macintosh HD:Users:powerpak:Dropbox:MSSM:kasarskis:pathogen surveillance:cdiff:cost analysis:paper:figs:3_timedep_violin_survival.cru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werpak:Dropbox:MSSM:kasarskis:pathogen surveillance:cdiff:cost analysis:paper:figs:3_timedep_violin_survival.crush.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8625" cy="3488055"/>
                    </a:xfrm>
                    <a:prstGeom prst="rect">
                      <a:avLst/>
                    </a:prstGeom>
                    <a:noFill/>
                    <a:ln>
                      <a:noFill/>
                    </a:ln>
                  </pic:spPr>
                </pic:pic>
              </a:graphicData>
            </a:graphic>
          </wp:inline>
        </w:drawing>
      </w:r>
    </w:p>
    <w:p w14:paraId="2929B9CD" w14:textId="1361410E" w:rsidR="00DB474B" w:rsidRPr="00F7300B" w:rsidRDefault="00AE7F48" w:rsidP="00DB474B">
      <w:pPr>
        <w:pStyle w:val="Normal2"/>
        <w:contextualSpacing/>
      </w:pPr>
      <w:r>
        <w:rPr>
          <w:b/>
        </w:rPr>
        <w:t xml:space="preserve">Figure 3. Changes in length of stay for </w:t>
      </w:r>
      <w:r>
        <w:rPr>
          <w:b/>
          <w:i/>
        </w:rPr>
        <w:t>Clostridium difficile</w:t>
      </w:r>
      <w:r>
        <w:rPr>
          <w:b/>
        </w:rPr>
        <w:t xml:space="preserve"> infection defined by any positive toxin assay, stratified by</w:t>
      </w:r>
      <w:r w:rsidR="00640ABD">
        <w:rPr>
          <w:b/>
        </w:rPr>
        <w:t xml:space="preserve"> the</w:t>
      </w:r>
      <w:r>
        <w:rPr>
          <w:b/>
        </w:rPr>
        <w:t xml:space="preserve"> time </w:t>
      </w:r>
      <w:r w:rsidR="00640ABD">
        <w:rPr>
          <w:b/>
        </w:rPr>
        <w:t>to</w:t>
      </w:r>
      <w:r>
        <w:rPr>
          <w:b/>
        </w:rPr>
        <w:t xml:space="preserve"> infection.</w:t>
      </w:r>
      <w:r w:rsidR="00DB474B" w:rsidRPr="00DB474B">
        <w:t xml:space="preserve"> </w:t>
      </w:r>
      <w:r w:rsidR="00DB474B">
        <w:t xml:space="preserve">A, violin plots of the distributions in length of stay for matched cases, matched controls, matched-again controls, and all controls, for three ranges of </w:t>
      </w:r>
      <w:r w:rsidR="00D56D8F">
        <w:t>the result time for the first positive toxin assay</w:t>
      </w:r>
      <w:r w:rsidR="00DB474B">
        <w:t>. Point</w:t>
      </w:r>
      <w:r w:rsidR="00934F53">
        <w:t>s</w:t>
      </w:r>
      <w:r w:rsidR="00DB474B">
        <w:t xml:space="preserve"> and vertical bars depict the median and interquartile range for each group. Horizontal bars depict Mann-Whitney </w:t>
      </w:r>
      <w:r w:rsidR="00DB474B">
        <w:rPr>
          <w:i/>
        </w:rPr>
        <w:t>U</w:t>
      </w:r>
      <w:r w:rsidR="00DB474B">
        <w:t xml:space="preserve"> tests for significance of differences between groups (***,</w:t>
      </w:r>
      <w:r w:rsidR="00170135">
        <w:t xml:space="preserve"> Bonferroni-corrected</w:t>
      </w:r>
      <w:r w:rsidR="00DB474B">
        <w:t xml:space="preserve"> </w:t>
      </w:r>
      <w:r w:rsidR="00DB474B" w:rsidRPr="00C71A84">
        <w:rPr>
          <w:i/>
        </w:rPr>
        <w:t>P</w:t>
      </w:r>
      <w:r w:rsidR="00DB474B">
        <w:t xml:space="preserve"> &lt; 0.001</w:t>
      </w:r>
      <w:r w:rsidR="0022632A">
        <w:t>; NS, not significant [</w:t>
      </w:r>
      <w:r w:rsidR="0022632A" w:rsidRPr="0022632A">
        <w:rPr>
          <w:i/>
        </w:rPr>
        <w:t>P</w:t>
      </w:r>
      <w:r w:rsidR="0022632A">
        <w:t xml:space="preserve"> &gt; 0.1]</w:t>
      </w:r>
      <w:r w:rsidR="00DB474B">
        <w:t>). B-</w:t>
      </w:r>
      <w:r w:rsidR="00DA6C92">
        <w:t>D</w:t>
      </w:r>
      <w:r w:rsidR="00DB474B">
        <w:t>, Kaplan</w:t>
      </w:r>
      <w:r w:rsidR="004361CF">
        <w:t>-</w:t>
      </w:r>
      <w:r w:rsidR="00DB474B">
        <w:t xml:space="preserve">Meier </w:t>
      </w:r>
      <w:r w:rsidR="00A834F9">
        <w:t>plots</w:t>
      </w:r>
      <w:r w:rsidR="00DB474B">
        <w:t xml:space="preserve"> of the time-dependent probability for a patient to still </w:t>
      </w:r>
      <w:r w:rsidR="00FC1633">
        <w:t>be</w:t>
      </w:r>
      <w:r w:rsidR="00DB474B">
        <w:t xml:space="preserve"> in the hospital, comparing matched cases and controls for</w:t>
      </w:r>
      <w:r w:rsidR="00D904FB">
        <w:t xml:space="preserve"> the same three ranges of </w:t>
      </w:r>
      <w:r w:rsidR="00321348">
        <w:t xml:space="preserve">the </w:t>
      </w:r>
      <w:r w:rsidR="0099005E">
        <w:t xml:space="preserve">time of </w:t>
      </w:r>
      <w:r w:rsidR="00D904FB">
        <w:t>the first positive toxin assay</w:t>
      </w:r>
      <w:r w:rsidR="00DB474B">
        <w:t>. Shaded areas depict 95% confidence intervals</w:t>
      </w:r>
      <w:r w:rsidR="00866F38">
        <w:t xml:space="preserve"> calculated from standard errors</w:t>
      </w:r>
      <w:r w:rsidR="00DB474B">
        <w:t xml:space="preserve">. CDI, </w:t>
      </w:r>
      <w:r w:rsidR="00DB474B">
        <w:rPr>
          <w:i/>
        </w:rPr>
        <w:t>Clostridium difficile</w:t>
      </w:r>
      <w:r w:rsidR="00DB474B">
        <w:t xml:space="preserve"> infection</w:t>
      </w:r>
      <w:r w:rsidR="00C90176">
        <w:t>; CA, community acquired; HA, healthcare associated.</w:t>
      </w:r>
    </w:p>
    <w:p w14:paraId="40C9A5AB" w14:textId="77777777" w:rsidR="007C7EFA" w:rsidRDefault="007C7EFA" w:rsidP="007C7EFA">
      <w:pPr>
        <w:pStyle w:val="Normal2"/>
        <w:contextualSpacing/>
      </w:pPr>
    </w:p>
    <w:p w14:paraId="12E573CE" w14:textId="77777777" w:rsidR="007C7EFA" w:rsidRDefault="007C7EFA">
      <w:pPr>
        <w:spacing w:line="276" w:lineRule="auto"/>
      </w:pPr>
      <w:r>
        <w:br w:type="page"/>
      </w:r>
    </w:p>
    <w:p w14:paraId="079861C8" w14:textId="5AFAFF6C" w:rsidR="007C7EFA" w:rsidRDefault="003F2702" w:rsidP="007C7EFA">
      <w:pPr>
        <w:pStyle w:val="Normal2"/>
        <w:contextualSpacing/>
        <w:rPr>
          <w:b/>
        </w:rPr>
      </w:pPr>
      <w:r>
        <w:rPr>
          <w:b/>
          <w:noProof/>
        </w:rPr>
        <w:drawing>
          <wp:inline distT="0" distB="0" distL="0" distR="0" wp14:anchorId="6E9105B9" wp14:editId="2A3C00E4">
            <wp:extent cx="5943600" cy="3642995"/>
            <wp:effectExtent l="0" t="0" r="0" b="0"/>
            <wp:docPr id="7" name="Picture 7" descr="Macintosh HD:Users:powerpak:Dropbox:MSSM:kasarskis:pathogen surveillance:cdiff:cost analysis:paper:figs:4_etm.cru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werpak:Dropbox:MSSM:kasarskis:pathogen surveillance:cdiff:cost analysis:paper:figs:4_etm.crus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642995"/>
                    </a:xfrm>
                    <a:prstGeom prst="rect">
                      <a:avLst/>
                    </a:prstGeom>
                    <a:noFill/>
                    <a:ln>
                      <a:noFill/>
                    </a:ln>
                  </pic:spPr>
                </pic:pic>
              </a:graphicData>
            </a:graphic>
          </wp:inline>
        </w:drawing>
      </w:r>
    </w:p>
    <w:p w14:paraId="7BEBF51E" w14:textId="77777777" w:rsidR="007C7EFA" w:rsidRPr="003E46F8" w:rsidRDefault="007C7EFA" w:rsidP="007C7EFA">
      <w:pPr>
        <w:pStyle w:val="Normal2"/>
        <w:contextualSpacing/>
      </w:pPr>
      <w:r>
        <w:rPr>
          <w:b/>
        </w:rPr>
        <w:t xml:space="preserve">Figure 4. </w:t>
      </w:r>
      <w:r w:rsidR="00A46A95">
        <w:rPr>
          <w:b/>
        </w:rPr>
        <w:t xml:space="preserve">Multistate model </w:t>
      </w:r>
      <w:r w:rsidR="007105B0">
        <w:rPr>
          <w:b/>
        </w:rPr>
        <w:t>of</w:t>
      </w:r>
      <w:r w:rsidR="00A46A95">
        <w:rPr>
          <w:b/>
        </w:rPr>
        <w:t xml:space="preserve"> expected remaining length of stay for </w:t>
      </w:r>
      <w:r w:rsidR="00A46A95">
        <w:rPr>
          <w:b/>
          <w:i/>
        </w:rPr>
        <w:t>Clostridium difficile</w:t>
      </w:r>
      <w:r w:rsidR="003E46F8">
        <w:rPr>
          <w:b/>
        </w:rPr>
        <w:t xml:space="preserve"> infection </w:t>
      </w:r>
      <w:r w:rsidR="00A46A95">
        <w:rPr>
          <w:b/>
        </w:rPr>
        <w:t xml:space="preserve">case definitions </w:t>
      </w:r>
      <w:r w:rsidR="00681DC2">
        <w:rPr>
          <w:b/>
        </w:rPr>
        <w:t>involving</w:t>
      </w:r>
      <w:r w:rsidR="000D4C78">
        <w:rPr>
          <w:b/>
        </w:rPr>
        <w:t xml:space="preserve"> </w:t>
      </w:r>
      <w:r w:rsidR="00A46A95">
        <w:rPr>
          <w:b/>
        </w:rPr>
        <w:t>toxin assays.</w:t>
      </w:r>
      <w:r w:rsidR="003E46F8">
        <w:t xml:space="preserve"> </w:t>
      </w:r>
      <w:proofErr w:type="gramStart"/>
      <w:r w:rsidR="003E46F8">
        <w:t>A, thre</w:t>
      </w:r>
      <w:r w:rsidR="00BA7EA4">
        <w:t>e states of the multistate model</w:t>
      </w:r>
      <w:r w:rsidR="00227DE3">
        <w:t xml:space="preserve"> and allowed transitions.</w:t>
      </w:r>
      <w:proofErr w:type="gramEnd"/>
      <w:r w:rsidR="00C45097">
        <w:t xml:space="preserve"> Patients may only transition in the direction of the arrows.</w:t>
      </w:r>
      <w:r w:rsidR="00EB453E">
        <w:t xml:space="preserve"> B-D,</w:t>
      </w:r>
      <w:r w:rsidR="004221D8">
        <w:t xml:space="preserve"> </w:t>
      </w:r>
      <w:r w:rsidR="00CB26E5">
        <w:t>expected remaining</w:t>
      </w:r>
      <w:r w:rsidR="0083579C">
        <w:t xml:space="preserve"> LOS for each post-admit time </w:t>
      </w:r>
      <w:r w:rsidR="0083579C">
        <w:rPr>
          <w:i/>
        </w:rPr>
        <w:t>t</w:t>
      </w:r>
      <w:r w:rsidR="0083579C">
        <w:t xml:space="preserve"> depending on whether the patient has had a positive </w:t>
      </w:r>
      <w:r w:rsidR="00884A80">
        <w:t xml:space="preserve">(+) </w:t>
      </w:r>
      <w:r w:rsidR="0083579C">
        <w:t>toxin assay by tha</w:t>
      </w:r>
      <w:r w:rsidR="00E935FF">
        <w:t>t time</w:t>
      </w:r>
      <w:r w:rsidR="00D160F9">
        <w:t>point</w:t>
      </w:r>
      <w:r w:rsidR="006F47C0">
        <w:t>, for each of the case definitions</w:t>
      </w:r>
      <w:r w:rsidR="000E50BA">
        <w:t xml:space="preserve"> </w:t>
      </w:r>
      <w:r w:rsidR="00890782">
        <w:t>involving</w:t>
      </w:r>
      <w:r w:rsidR="000E50BA">
        <w:t xml:space="preserve"> toxin assay</w:t>
      </w:r>
      <w:r w:rsidR="00A92437">
        <w:t>s</w:t>
      </w:r>
      <w:r w:rsidR="00CB26E5">
        <w:t>.</w:t>
      </w:r>
      <w:r w:rsidR="0091230C">
        <w:t xml:space="preserve"> Shaded areas depict 95% confidence intervals calculated from 1,000 bootstrap samples.</w:t>
      </w:r>
      <w:r w:rsidR="009F00B2">
        <w:t xml:space="preserve"> CDI, </w:t>
      </w:r>
      <w:r w:rsidR="009F00B2">
        <w:rPr>
          <w:i/>
        </w:rPr>
        <w:t xml:space="preserve">Clostridium difficile </w:t>
      </w:r>
      <w:r w:rsidR="009F00B2">
        <w:t>infection; EIA, enzyme immunoassay; PCR, polymerase chain reaction; LOS, length of stay.</w:t>
      </w:r>
    </w:p>
    <w:p w14:paraId="26277A55" w14:textId="77777777" w:rsidR="00A46715" w:rsidRPr="00A54E61" w:rsidRDefault="00A46715" w:rsidP="00A54E61"/>
    <w:sectPr w:rsidR="00A46715" w:rsidRPr="00A54E61" w:rsidSect="00701E62">
      <w:headerReference w:type="default" r:id="rId16"/>
      <w:footnotePr>
        <w:numFmt w:val="lowerLetter"/>
        <w:numRestart w:val="eachSect"/>
      </w:footnotePr>
      <w:type w:val="continuous"/>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A721EB" w14:textId="77777777" w:rsidR="00904E26" w:rsidRDefault="00904E26" w:rsidP="001819C3">
      <w:pPr>
        <w:spacing w:line="240" w:lineRule="auto"/>
      </w:pPr>
      <w:r>
        <w:separator/>
      </w:r>
    </w:p>
  </w:endnote>
  <w:endnote w:type="continuationSeparator" w:id="0">
    <w:p w14:paraId="3DEA2160" w14:textId="77777777" w:rsidR="00904E26" w:rsidRDefault="00904E26" w:rsidP="001819C3">
      <w:pPr>
        <w:spacing w:line="240" w:lineRule="auto"/>
      </w:pPr>
      <w:r>
        <w:continuationSeparator/>
      </w:r>
    </w:p>
  </w:endnote>
  <w:endnote w:type="continuationNotice" w:id="1">
    <w:p w14:paraId="14769B0B" w14:textId="77777777" w:rsidR="00904E26" w:rsidRDefault="00904E2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Roboto Slab">
    <w:altName w:val="Times New Roman"/>
    <w:charset w:val="00"/>
    <w:family w:val="auto"/>
    <w:pitch w:val="default"/>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37C419" w14:textId="77777777" w:rsidR="00904E26" w:rsidRDefault="00904E26" w:rsidP="001819C3">
      <w:pPr>
        <w:spacing w:line="240" w:lineRule="auto"/>
      </w:pPr>
      <w:r>
        <w:separator/>
      </w:r>
    </w:p>
  </w:footnote>
  <w:footnote w:type="continuationSeparator" w:id="0">
    <w:p w14:paraId="4AB20906" w14:textId="77777777" w:rsidR="00904E26" w:rsidRDefault="00904E26" w:rsidP="001819C3">
      <w:pPr>
        <w:spacing w:line="240" w:lineRule="auto"/>
      </w:pPr>
      <w:r>
        <w:continuationSeparator/>
      </w:r>
    </w:p>
  </w:footnote>
  <w:footnote w:type="continuationNotice" w:id="1">
    <w:p w14:paraId="449BDDC7" w14:textId="77777777" w:rsidR="00904E26" w:rsidRDefault="00904E26">
      <w:pPr>
        <w:spacing w:line="240" w:lineRule="auto"/>
      </w:pPr>
    </w:p>
  </w:footnote>
  <w:footnote w:id="2">
    <w:p w14:paraId="441320BD" w14:textId="77777777" w:rsidR="00904E26" w:rsidRPr="00F052F5" w:rsidRDefault="00904E26">
      <w:pPr>
        <w:pStyle w:val="FootnoteText"/>
        <w:rPr>
          <w:sz w:val="22"/>
          <w:szCs w:val="22"/>
        </w:rPr>
      </w:pPr>
      <w:r w:rsidRPr="00AD5B73">
        <w:rPr>
          <w:rStyle w:val="FootnoteReference"/>
        </w:rPr>
        <w:footnoteRef/>
      </w:r>
      <w:r w:rsidRPr="00F052F5">
        <w:rPr>
          <w:sz w:val="22"/>
          <w:szCs w:val="22"/>
        </w:rPr>
        <w:t xml:space="preserve"> </w:t>
      </w:r>
      <w:r>
        <w:rPr>
          <w:sz w:val="22"/>
          <w:szCs w:val="22"/>
        </w:rPr>
        <w:t xml:space="preserve">Icahn </w:t>
      </w:r>
      <w:r w:rsidRPr="00F052F5">
        <w:rPr>
          <w:sz w:val="22"/>
          <w:szCs w:val="22"/>
        </w:rPr>
        <w:t>Institute and Department of Genetics and Genomic Sciences, Icahn School of Medicine at Mount Sinai, New York, NY</w:t>
      </w:r>
    </w:p>
  </w:footnote>
  <w:footnote w:id="3">
    <w:p w14:paraId="2CDBC23C" w14:textId="77777777" w:rsidR="00904E26" w:rsidRPr="00F052F5" w:rsidRDefault="00904E26" w:rsidP="009C0120">
      <w:pPr>
        <w:pStyle w:val="FootnoteText"/>
        <w:rPr>
          <w:sz w:val="22"/>
          <w:szCs w:val="22"/>
        </w:rPr>
      </w:pPr>
      <w:r w:rsidRPr="00AD5B73">
        <w:rPr>
          <w:rStyle w:val="FootnoteReference"/>
        </w:rPr>
        <w:footnoteRef/>
      </w:r>
      <w:r w:rsidRPr="00F052F5">
        <w:rPr>
          <w:sz w:val="22"/>
          <w:szCs w:val="22"/>
        </w:rPr>
        <w:t xml:space="preserve"> Division of Infectious Diseases, Department of Medicine, Icahn School of Medicine at Mount Sinai, New York, N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637CE" w14:textId="5376F7A1" w:rsidR="00904E26" w:rsidRDefault="00904E26" w:rsidP="003450BC">
    <w:pPr>
      <w:pStyle w:val="Header"/>
      <w:tabs>
        <w:tab w:val="clear" w:pos="8640"/>
        <w:tab w:val="right" w:pos="9360"/>
      </w:tabs>
    </w:pPr>
    <w:r>
      <w:tab/>
    </w:r>
    <w:r>
      <w:tab/>
      <w:t>Pak et al. page</w:t>
    </w:r>
    <w:r w:rsidRPr="003450BC">
      <w:t xml:space="preserve"> </w:t>
    </w:r>
    <w:r w:rsidRPr="003450BC">
      <w:fldChar w:fldCharType="begin"/>
    </w:r>
    <w:r w:rsidRPr="003450BC">
      <w:instrText xml:space="preserve"> PAGE </w:instrText>
    </w:r>
    <w:r w:rsidRPr="003450BC">
      <w:fldChar w:fldCharType="separate"/>
    </w:r>
    <w:r w:rsidR="00717812">
      <w:rPr>
        <w:noProof/>
      </w:rPr>
      <w:t>9</w:t>
    </w:r>
    <w:r w:rsidRPr="003450BC">
      <w:fldChar w:fldCharType="end"/>
    </w:r>
    <w:r w:rsidRPr="003450BC">
      <w:t xml:space="preserve"> of </w:t>
    </w:r>
    <w:r w:rsidR="00717812">
      <w:fldChar w:fldCharType="begin"/>
    </w:r>
    <w:r w:rsidR="00717812">
      <w:instrText xml:space="preserve"> NUMPAGES </w:instrText>
    </w:r>
    <w:r w:rsidR="00717812">
      <w:fldChar w:fldCharType="separate"/>
    </w:r>
    <w:r w:rsidR="00717812">
      <w:rPr>
        <w:noProof/>
      </w:rPr>
      <w:t>27</w:t>
    </w:r>
    <w:r w:rsidR="00717812">
      <w:rPr>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63E96"/>
    <w:multiLevelType w:val="hybridMultilevel"/>
    <w:tmpl w:val="3D0ED5FE"/>
    <w:lvl w:ilvl="0" w:tplc="B50C3234">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8340B81"/>
    <w:multiLevelType w:val="multilevel"/>
    <w:tmpl w:val="2E001A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49D95DB0"/>
    <w:multiLevelType w:val="multilevel"/>
    <w:tmpl w:val="F70C2BF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0EA68AC"/>
    <w:multiLevelType w:val="multilevel"/>
    <w:tmpl w:val="C24668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5A4147A1"/>
    <w:multiLevelType w:val="multilevel"/>
    <w:tmpl w:val="7756B35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72504208"/>
    <w:multiLevelType w:val="hybridMultilevel"/>
    <w:tmpl w:val="D5A481C0"/>
    <w:lvl w:ilvl="0" w:tplc="7C6A8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grammar="clean"/>
  <w:defaultTabStop w:val="720"/>
  <w:characterSpacingControl w:val="doNotCompress"/>
  <w:hdrShapeDefaults>
    <o:shapedefaults v:ext="edit" spidmax="2049"/>
  </w:hdrShapeDefaults>
  <w:footnotePr>
    <w:numFmt w:val="lowerLetter"/>
    <w:numRestart w:val="eachSect"/>
    <w:footnote w:id="-1"/>
    <w:footnote w:id="0"/>
    <w:footnote w:id="1"/>
  </w:footnotePr>
  <w:endnotePr>
    <w:endnote w:id="-1"/>
    <w:endnote w:id="0"/>
    <w:endnote w:id="1"/>
  </w:endnotePr>
  <w:compat>
    <w:compatSetting w:name="compatibilityMode" w:uri="http://schemas.microsoft.com/office/word" w:val="14"/>
  </w:compat>
  <w:rsids>
    <w:rsidRoot w:val="00BC294B"/>
    <w:rsid w:val="0000020D"/>
    <w:rsid w:val="00000323"/>
    <w:rsid w:val="00000D08"/>
    <w:rsid w:val="00000D0D"/>
    <w:rsid w:val="00000DBA"/>
    <w:rsid w:val="000013DE"/>
    <w:rsid w:val="000027C7"/>
    <w:rsid w:val="00002E8F"/>
    <w:rsid w:val="00003224"/>
    <w:rsid w:val="00004456"/>
    <w:rsid w:val="00004720"/>
    <w:rsid w:val="00004CF7"/>
    <w:rsid w:val="00005B0F"/>
    <w:rsid w:val="00006DFF"/>
    <w:rsid w:val="00007472"/>
    <w:rsid w:val="000076C2"/>
    <w:rsid w:val="00007CDB"/>
    <w:rsid w:val="00007DE0"/>
    <w:rsid w:val="00010881"/>
    <w:rsid w:val="00011B67"/>
    <w:rsid w:val="000122D8"/>
    <w:rsid w:val="00012E12"/>
    <w:rsid w:val="000135E6"/>
    <w:rsid w:val="000146FD"/>
    <w:rsid w:val="00015195"/>
    <w:rsid w:val="000152C2"/>
    <w:rsid w:val="00015EB9"/>
    <w:rsid w:val="000163E4"/>
    <w:rsid w:val="00016F6F"/>
    <w:rsid w:val="00017468"/>
    <w:rsid w:val="0001792D"/>
    <w:rsid w:val="0002091C"/>
    <w:rsid w:val="00020962"/>
    <w:rsid w:val="00021A67"/>
    <w:rsid w:val="00021FDE"/>
    <w:rsid w:val="00022455"/>
    <w:rsid w:val="00023D94"/>
    <w:rsid w:val="000246BF"/>
    <w:rsid w:val="00024826"/>
    <w:rsid w:val="00024830"/>
    <w:rsid w:val="00024C2F"/>
    <w:rsid w:val="00025118"/>
    <w:rsid w:val="00025313"/>
    <w:rsid w:val="000253A4"/>
    <w:rsid w:val="00025DF9"/>
    <w:rsid w:val="00026616"/>
    <w:rsid w:val="00026917"/>
    <w:rsid w:val="000277E5"/>
    <w:rsid w:val="00030F19"/>
    <w:rsid w:val="00031685"/>
    <w:rsid w:val="00031AD3"/>
    <w:rsid w:val="00031DCF"/>
    <w:rsid w:val="000330AC"/>
    <w:rsid w:val="00033DD3"/>
    <w:rsid w:val="000355FF"/>
    <w:rsid w:val="00035F8F"/>
    <w:rsid w:val="000363EB"/>
    <w:rsid w:val="000367E2"/>
    <w:rsid w:val="000369D6"/>
    <w:rsid w:val="00036C35"/>
    <w:rsid w:val="00037096"/>
    <w:rsid w:val="00037870"/>
    <w:rsid w:val="00037EB7"/>
    <w:rsid w:val="00040B71"/>
    <w:rsid w:val="00040BD6"/>
    <w:rsid w:val="000417B2"/>
    <w:rsid w:val="00041AAF"/>
    <w:rsid w:val="00041DBE"/>
    <w:rsid w:val="00042C58"/>
    <w:rsid w:val="00042EDC"/>
    <w:rsid w:val="000431C8"/>
    <w:rsid w:val="000433E1"/>
    <w:rsid w:val="000450BA"/>
    <w:rsid w:val="0004527A"/>
    <w:rsid w:val="00045866"/>
    <w:rsid w:val="00045A8D"/>
    <w:rsid w:val="00046894"/>
    <w:rsid w:val="0004731B"/>
    <w:rsid w:val="000501A0"/>
    <w:rsid w:val="0005045A"/>
    <w:rsid w:val="00050CDB"/>
    <w:rsid w:val="000512AE"/>
    <w:rsid w:val="00051A84"/>
    <w:rsid w:val="0005281A"/>
    <w:rsid w:val="000535A6"/>
    <w:rsid w:val="000539D3"/>
    <w:rsid w:val="00054005"/>
    <w:rsid w:val="000554C3"/>
    <w:rsid w:val="000557BD"/>
    <w:rsid w:val="00055C5B"/>
    <w:rsid w:val="00055CCD"/>
    <w:rsid w:val="00055E4C"/>
    <w:rsid w:val="0005637D"/>
    <w:rsid w:val="00056D63"/>
    <w:rsid w:val="00056DAC"/>
    <w:rsid w:val="00056EFC"/>
    <w:rsid w:val="000572B9"/>
    <w:rsid w:val="00057B3D"/>
    <w:rsid w:val="00057B9A"/>
    <w:rsid w:val="00060C27"/>
    <w:rsid w:val="00060D22"/>
    <w:rsid w:val="00061755"/>
    <w:rsid w:val="00061E9A"/>
    <w:rsid w:val="00061F84"/>
    <w:rsid w:val="000622C5"/>
    <w:rsid w:val="00062740"/>
    <w:rsid w:val="0006274F"/>
    <w:rsid w:val="00062893"/>
    <w:rsid w:val="000629BB"/>
    <w:rsid w:val="00062F25"/>
    <w:rsid w:val="00063DA9"/>
    <w:rsid w:val="00064702"/>
    <w:rsid w:val="00064C13"/>
    <w:rsid w:val="00065BEE"/>
    <w:rsid w:val="00065C19"/>
    <w:rsid w:val="000666D4"/>
    <w:rsid w:val="000666FF"/>
    <w:rsid w:val="00067698"/>
    <w:rsid w:val="00067AE0"/>
    <w:rsid w:val="00071172"/>
    <w:rsid w:val="000711D0"/>
    <w:rsid w:val="000712C0"/>
    <w:rsid w:val="000715B1"/>
    <w:rsid w:val="00072036"/>
    <w:rsid w:val="00072DDA"/>
    <w:rsid w:val="000731F3"/>
    <w:rsid w:val="0007330B"/>
    <w:rsid w:val="000739FA"/>
    <w:rsid w:val="0007421C"/>
    <w:rsid w:val="00074615"/>
    <w:rsid w:val="000750AB"/>
    <w:rsid w:val="0007536B"/>
    <w:rsid w:val="00075CEB"/>
    <w:rsid w:val="00075D8B"/>
    <w:rsid w:val="00075E80"/>
    <w:rsid w:val="000761E4"/>
    <w:rsid w:val="00076C71"/>
    <w:rsid w:val="00076E49"/>
    <w:rsid w:val="00077300"/>
    <w:rsid w:val="000776B1"/>
    <w:rsid w:val="000810F4"/>
    <w:rsid w:val="00081718"/>
    <w:rsid w:val="00081E9A"/>
    <w:rsid w:val="000824FF"/>
    <w:rsid w:val="000830EA"/>
    <w:rsid w:val="0008373B"/>
    <w:rsid w:val="00083E8C"/>
    <w:rsid w:val="000840DC"/>
    <w:rsid w:val="00084693"/>
    <w:rsid w:val="0008498A"/>
    <w:rsid w:val="00085BDE"/>
    <w:rsid w:val="00085F4A"/>
    <w:rsid w:val="0008760A"/>
    <w:rsid w:val="00087870"/>
    <w:rsid w:val="00087D9E"/>
    <w:rsid w:val="00087F5B"/>
    <w:rsid w:val="000900EB"/>
    <w:rsid w:val="000907C5"/>
    <w:rsid w:val="000914D5"/>
    <w:rsid w:val="0009155E"/>
    <w:rsid w:val="00091735"/>
    <w:rsid w:val="00092768"/>
    <w:rsid w:val="00092E7F"/>
    <w:rsid w:val="00094958"/>
    <w:rsid w:val="000950B8"/>
    <w:rsid w:val="00096168"/>
    <w:rsid w:val="000962F1"/>
    <w:rsid w:val="000A03E6"/>
    <w:rsid w:val="000A1A49"/>
    <w:rsid w:val="000A2A4C"/>
    <w:rsid w:val="000A2C52"/>
    <w:rsid w:val="000A3223"/>
    <w:rsid w:val="000A338E"/>
    <w:rsid w:val="000A3C93"/>
    <w:rsid w:val="000A404E"/>
    <w:rsid w:val="000A40E7"/>
    <w:rsid w:val="000A56C8"/>
    <w:rsid w:val="000A5F99"/>
    <w:rsid w:val="000A6085"/>
    <w:rsid w:val="000A6D50"/>
    <w:rsid w:val="000A787D"/>
    <w:rsid w:val="000B057D"/>
    <w:rsid w:val="000B05FB"/>
    <w:rsid w:val="000B0D37"/>
    <w:rsid w:val="000B2D59"/>
    <w:rsid w:val="000B2F8B"/>
    <w:rsid w:val="000B3DDD"/>
    <w:rsid w:val="000B42EB"/>
    <w:rsid w:val="000B4626"/>
    <w:rsid w:val="000B50C2"/>
    <w:rsid w:val="000B5265"/>
    <w:rsid w:val="000B600E"/>
    <w:rsid w:val="000B68AE"/>
    <w:rsid w:val="000B72C4"/>
    <w:rsid w:val="000B7B4D"/>
    <w:rsid w:val="000B7FFA"/>
    <w:rsid w:val="000C040C"/>
    <w:rsid w:val="000C101F"/>
    <w:rsid w:val="000C1143"/>
    <w:rsid w:val="000C1319"/>
    <w:rsid w:val="000C1648"/>
    <w:rsid w:val="000C1A3F"/>
    <w:rsid w:val="000C252E"/>
    <w:rsid w:val="000C44C2"/>
    <w:rsid w:val="000C451D"/>
    <w:rsid w:val="000C4A45"/>
    <w:rsid w:val="000C4D8E"/>
    <w:rsid w:val="000C4EA5"/>
    <w:rsid w:val="000C5A30"/>
    <w:rsid w:val="000C6030"/>
    <w:rsid w:val="000C6191"/>
    <w:rsid w:val="000C695C"/>
    <w:rsid w:val="000C698F"/>
    <w:rsid w:val="000C7A4A"/>
    <w:rsid w:val="000C7B2F"/>
    <w:rsid w:val="000C7B47"/>
    <w:rsid w:val="000D01E1"/>
    <w:rsid w:val="000D0E36"/>
    <w:rsid w:val="000D16AF"/>
    <w:rsid w:val="000D1DEF"/>
    <w:rsid w:val="000D24C8"/>
    <w:rsid w:val="000D2676"/>
    <w:rsid w:val="000D2853"/>
    <w:rsid w:val="000D2C69"/>
    <w:rsid w:val="000D2ED7"/>
    <w:rsid w:val="000D3493"/>
    <w:rsid w:val="000D4479"/>
    <w:rsid w:val="000D4C78"/>
    <w:rsid w:val="000D5037"/>
    <w:rsid w:val="000D58BA"/>
    <w:rsid w:val="000D61F6"/>
    <w:rsid w:val="000D6970"/>
    <w:rsid w:val="000D7957"/>
    <w:rsid w:val="000E025A"/>
    <w:rsid w:val="000E0E1B"/>
    <w:rsid w:val="000E180C"/>
    <w:rsid w:val="000E1BA9"/>
    <w:rsid w:val="000E2C32"/>
    <w:rsid w:val="000E305D"/>
    <w:rsid w:val="000E3905"/>
    <w:rsid w:val="000E3E03"/>
    <w:rsid w:val="000E46F0"/>
    <w:rsid w:val="000E4AF2"/>
    <w:rsid w:val="000E50BA"/>
    <w:rsid w:val="000E51DA"/>
    <w:rsid w:val="000E5CA6"/>
    <w:rsid w:val="000E6D47"/>
    <w:rsid w:val="000E7212"/>
    <w:rsid w:val="000E7362"/>
    <w:rsid w:val="000E783E"/>
    <w:rsid w:val="000E78B5"/>
    <w:rsid w:val="000F03F2"/>
    <w:rsid w:val="000F05A9"/>
    <w:rsid w:val="000F076C"/>
    <w:rsid w:val="000F0BD0"/>
    <w:rsid w:val="000F10A3"/>
    <w:rsid w:val="000F1DE1"/>
    <w:rsid w:val="000F2CA0"/>
    <w:rsid w:val="000F333D"/>
    <w:rsid w:val="000F40D1"/>
    <w:rsid w:val="000F48A7"/>
    <w:rsid w:val="000F58F8"/>
    <w:rsid w:val="000F5B00"/>
    <w:rsid w:val="000F5F21"/>
    <w:rsid w:val="000F71DE"/>
    <w:rsid w:val="000F725B"/>
    <w:rsid w:val="00100ACA"/>
    <w:rsid w:val="0010143E"/>
    <w:rsid w:val="00102AF7"/>
    <w:rsid w:val="0010450E"/>
    <w:rsid w:val="00104802"/>
    <w:rsid w:val="00104EDB"/>
    <w:rsid w:val="001061ED"/>
    <w:rsid w:val="0010691A"/>
    <w:rsid w:val="00106F63"/>
    <w:rsid w:val="00107DA1"/>
    <w:rsid w:val="00110104"/>
    <w:rsid w:val="00110936"/>
    <w:rsid w:val="00110F62"/>
    <w:rsid w:val="001119E6"/>
    <w:rsid w:val="00112868"/>
    <w:rsid w:val="00112BD7"/>
    <w:rsid w:val="0011322E"/>
    <w:rsid w:val="00113552"/>
    <w:rsid w:val="00113F27"/>
    <w:rsid w:val="0011415D"/>
    <w:rsid w:val="00114392"/>
    <w:rsid w:val="001144AF"/>
    <w:rsid w:val="001144D4"/>
    <w:rsid w:val="001145B1"/>
    <w:rsid w:val="00114F24"/>
    <w:rsid w:val="00114F68"/>
    <w:rsid w:val="0011531A"/>
    <w:rsid w:val="00115957"/>
    <w:rsid w:val="00115C0B"/>
    <w:rsid w:val="00116116"/>
    <w:rsid w:val="0011750D"/>
    <w:rsid w:val="00120C08"/>
    <w:rsid w:val="00120C80"/>
    <w:rsid w:val="00122620"/>
    <w:rsid w:val="00122DAC"/>
    <w:rsid w:val="001234ED"/>
    <w:rsid w:val="00123635"/>
    <w:rsid w:val="00124073"/>
    <w:rsid w:val="00124E5D"/>
    <w:rsid w:val="00126913"/>
    <w:rsid w:val="001271F2"/>
    <w:rsid w:val="00127713"/>
    <w:rsid w:val="001304CC"/>
    <w:rsid w:val="0013112A"/>
    <w:rsid w:val="00132095"/>
    <w:rsid w:val="00132191"/>
    <w:rsid w:val="00132F3E"/>
    <w:rsid w:val="001343CE"/>
    <w:rsid w:val="0013467A"/>
    <w:rsid w:val="00134B08"/>
    <w:rsid w:val="00135365"/>
    <w:rsid w:val="00135482"/>
    <w:rsid w:val="001354D9"/>
    <w:rsid w:val="0013594C"/>
    <w:rsid w:val="001359A3"/>
    <w:rsid w:val="001362D9"/>
    <w:rsid w:val="00136AF8"/>
    <w:rsid w:val="001378AF"/>
    <w:rsid w:val="00137C47"/>
    <w:rsid w:val="00141890"/>
    <w:rsid w:val="00141A80"/>
    <w:rsid w:val="00142834"/>
    <w:rsid w:val="00142CEB"/>
    <w:rsid w:val="00142F49"/>
    <w:rsid w:val="00143080"/>
    <w:rsid w:val="00143325"/>
    <w:rsid w:val="00143442"/>
    <w:rsid w:val="00143660"/>
    <w:rsid w:val="001436EF"/>
    <w:rsid w:val="00143A85"/>
    <w:rsid w:val="00144EC4"/>
    <w:rsid w:val="001468C2"/>
    <w:rsid w:val="001476A2"/>
    <w:rsid w:val="00147982"/>
    <w:rsid w:val="00150004"/>
    <w:rsid w:val="001505AF"/>
    <w:rsid w:val="0015312C"/>
    <w:rsid w:val="00153D6D"/>
    <w:rsid w:val="0015449A"/>
    <w:rsid w:val="00154AEF"/>
    <w:rsid w:val="00155C85"/>
    <w:rsid w:val="001564B8"/>
    <w:rsid w:val="00156B41"/>
    <w:rsid w:val="00156F42"/>
    <w:rsid w:val="00157E4D"/>
    <w:rsid w:val="001602F7"/>
    <w:rsid w:val="001603D8"/>
    <w:rsid w:val="00160ADD"/>
    <w:rsid w:val="001612A8"/>
    <w:rsid w:val="0016139F"/>
    <w:rsid w:val="00161E58"/>
    <w:rsid w:val="00162BDB"/>
    <w:rsid w:val="00163596"/>
    <w:rsid w:val="001639C5"/>
    <w:rsid w:val="00163F8A"/>
    <w:rsid w:val="00164122"/>
    <w:rsid w:val="00164A1E"/>
    <w:rsid w:val="00164B21"/>
    <w:rsid w:val="00164FBB"/>
    <w:rsid w:val="00165536"/>
    <w:rsid w:val="001658A2"/>
    <w:rsid w:val="001662A4"/>
    <w:rsid w:val="001669F6"/>
    <w:rsid w:val="00170135"/>
    <w:rsid w:val="00170569"/>
    <w:rsid w:val="00170B68"/>
    <w:rsid w:val="00170C73"/>
    <w:rsid w:val="001723E3"/>
    <w:rsid w:val="00172CE0"/>
    <w:rsid w:val="00172EE1"/>
    <w:rsid w:val="0017397A"/>
    <w:rsid w:val="00173DA5"/>
    <w:rsid w:val="0017405D"/>
    <w:rsid w:val="00175682"/>
    <w:rsid w:val="00176337"/>
    <w:rsid w:val="00176CE8"/>
    <w:rsid w:val="00177180"/>
    <w:rsid w:val="00177C1E"/>
    <w:rsid w:val="00180D7F"/>
    <w:rsid w:val="00180E6E"/>
    <w:rsid w:val="00181313"/>
    <w:rsid w:val="001819C3"/>
    <w:rsid w:val="00181ED4"/>
    <w:rsid w:val="0018264F"/>
    <w:rsid w:val="00182796"/>
    <w:rsid w:val="001836A0"/>
    <w:rsid w:val="00183E96"/>
    <w:rsid w:val="00183F8A"/>
    <w:rsid w:val="00184AE2"/>
    <w:rsid w:val="00184FD7"/>
    <w:rsid w:val="0018508F"/>
    <w:rsid w:val="0018625B"/>
    <w:rsid w:val="00186871"/>
    <w:rsid w:val="00190026"/>
    <w:rsid w:val="00190971"/>
    <w:rsid w:val="00190A1A"/>
    <w:rsid w:val="00191B99"/>
    <w:rsid w:val="00191D08"/>
    <w:rsid w:val="001922AC"/>
    <w:rsid w:val="00192861"/>
    <w:rsid w:val="0019455B"/>
    <w:rsid w:val="00194CC3"/>
    <w:rsid w:val="001952B2"/>
    <w:rsid w:val="00195BC2"/>
    <w:rsid w:val="00195E1C"/>
    <w:rsid w:val="00196EFD"/>
    <w:rsid w:val="001975AA"/>
    <w:rsid w:val="001975D0"/>
    <w:rsid w:val="00197B47"/>
    <w:rsid w:val="00197DB6"/>
    <w:rsid w:val="001A054A"/>
    <w:rsid w:val="001A0682"/>
    <w:rsid w:val="001A0A4F"/>
    <w:rsid w:val="001A1006"/>
    <w:rsid w:val="001A227F"/>
    <w:rsid w:val="001A2804"/>
    <w:rsid w:val="001A3A3C"/>
    <w:rsid w:val="001A6E1F"/>
    <w:rsid w:val="001A718D"/>
    <w:rsid w:val="001A72DF"/>
    <w:rsid w:val="001B0132"/>
    <w:rsid w:val="001B0587"/>
    <w:rsid w:val="001B0AA1"/>
    <w:rsid w:val="001B1B2A"/>
    <w:rsid w:val="001B1E2E"/>
    <w:rsid w:val="001B1E32"/>
    <w:rsid w:val="001B220C"/>
    <w:rsid w:val="001B2601"/>
    <w:rsid w:val="001B2691"/>
    <w:rsid w:val="001B2D41"/>
    <w:rsid w:val="001B2E62"/>
    <w:rsid w:val="001B335F"/>
    <w:rsid w:val="001B345B"/>
    <w:rsid w:val="001B3FCC"/>
    <w:rsid w:val="001B4A65"/>
    <w:rsid w:val="001B5E4E"/>
    <w:rsid w:val="001B5FC2"/>
    <w:rsid w:val="001B60F4"/>
    <w:rsid w:val="001B6279"/>
    <w:rsid w:val="001C010C"/>
    <w:rsid w:val="001C02AA"/>
    <w:rsid w:val="001C0409"/>
    <w:rsid w:val="001C042F"/>
    <w:rsid w:val="001C1221"/>
    <w:rsid w:val="001C23F1"/>
    <w:rsid w:val="001C24DB"/>
    <w:rsid w:val="001C2FCF"/>
    <w:rsid w:val="001C31A4"/>
    <w:rsid w:val="001C35F2"/>
    <w:rsid w:val="001C43FA"/>
    <w:rsid w:val="001C4E6C"/>
    <w:rsid w:val="001C67AA"/>
    <w:rsid w:val="001D0171"/>
    <w:rsid w:val="001D0A63"/>
    <w:rsid w:val="001D0D88"/>
    <w:rsid w:val="001D1528"/>
    <w:rsid w:val="001D2496"/>
    <w:rsid w:val="001D276F"/>
    <w:rsid w:val="001D32A7"/>
    <w:rsid w:val="001D354C"/>
    <w:rsid w:val="001D3A37"/>
    <w:rsid w:val="001D40E5"/>
    <w:rsid w:val="001D4B02"/>
    <w:rsid w:val="001D6080"/>
    <w:rsid w:val="001D619A"/>
    <w:rsid w:val="001D6F37"/>
    <w:rsid w:val="001D6F71"/>
    <w:rsid w:val="001D7AD6"/>
    <w:rsid w:val="001D7FAD"/>
    <w:rsid w:val="001E0DFE"/>
    <w:rsid w:val="001E16A3"/>
    <w:rsid w:val="001E218D"/>
    <w:rsid w:val="001E3819"/>
    <w:rsid w:val="001E3C9B"/>
    <w:rsid w:val="001E415D"/>
    <w:rsid w:val="001E4380"/>
    <w:rsid w:val="001E47CE"/>
    <w:rsid w:val="001E4AC7"/>
    <w:rsid w:val="001E5418"/>
    <w:rsid w:val="001E56B7"/>
    <w:rsid w:val="001E596C"/>
    <w:rsid w:val="001E5CA9"/>
    <w:rsid w:val="001E6959"/>
    <w:rsid w:val="001E7924"/>
    <w:rsid w:val="001E7CBF"/>
    <w:rsid w:val="001E7F89"/>
    <w:rsid w:val="001F06C6"/>
    <w:rsid w:val="001F085D"/>
    <w:rsid w:val="001F126F"/>
    <w:rsid w:val="001F12BB"/>
    <w:rsid w:val="001F23AA"/>
    <w:rsid w:val="001F2EC8"/>
    <w:rsid w:val="001F40E4"/>
    <w:rsid w:val="001F47C6"/>
    <w:rsid w:val="001F4DB7"/>
    <w:rsid w:val="001F58A1"/>
    <w:rsid w:val="001F655D"/>
    <w:rsid w:val="001F65E1"/>
    <w:rsid w:val="00201BA0"/>
    <w:rsid w:val="00201E25"/>
    <w:rsid w:val="00201E5E"/>
    <w:rsid w:val="00202150"/>
    <w:rsid w:val="00204185"/>
    <w:rsid w:val="0020451B"/>
    <w:rsid w:val="00204553"/>
    <w:rsid w:val="002048A8"/>
    <w:rsid w:val="002049D3"/>
    <w:rsid w:val="0020520B"/>
    <w:rsid w:val="002054F2"/>
    <w:rsid w:val="00205579"/>
    <w:rsid w:val="002060A7"/>
    <w:rsid w:val="00207C52"/>
    <w:rsid w:val="00210684"/>
    <w:rsid w:val="002107F3"/>
    <w:rsid w:val="00210EEF"/>
    <w:rsid w:val="002117E3"/>
    <w:rsid w:val="00212855"/>
    <w:rsid w:val="00213633"/>
    <w:rsid w:val="00213A5A"/>
    <w:rsid w:val="00214669"/>
    <w:rsid w:val="00214B22"/>
    <w:rsid w:val="00216593"/>
    <w:rsid w:val="002175F0"/>
    <w:rsid w:val="00217C4A"/>
    <w:rsid w:val="00220844"/>
    <w:rsid w:val="00221867"/>
    <w:rsid w:val="00221B60"/>
    <w:rsid w:val="002221F1"/>
    <w:rsid w:val="00222901"/>
    <w:rsid w:val="00223C2A"/>
    <w:rsid w:val="00223E80"/>
    <w:rsid w:val="00224774"/>
    <w:rsid w:val="002247EE"/>
    <w:rsid w:val="00225A15"/>
    <w:rsid w:val="00225B94"/>
    <w:rsid w:val="00225C58"/>
    <w:rsid w:val="0022632A"/>
    <w:rsid w:val="00226C3F"/>
    <w:rsid w:val="00226ED5"/>
    <w:rsid w:val="002272AE"/>
    <w:rsid w:val="00227DE3"/>
    <w:rsid w:val="00227E66"/>
    <w:rsid w:val="00230451"/>
    <w:rsid w:val="002306F0"/>
    <w:rsid w:val="00230A0F"/>
    <w:rsid w:val="00230CE9"/>
    <w:rsid w:val="00230E37"/>
    <w:rsid w:val="002314C5"/>
    <w:rsid w:val="0023163A"/>
    <w:rsid w:val="00231AFA"/>
    <w:rsid w:val="00231CA0"/>
    <w:rsid w:val="00231E23"/>
    <w:rsid w:val="00233914"/>
    <w:rsid w:val="00233931"/>
    <w:rsid w:val="00233AC9"/>
    <w:rsid w:val="00234189"/>
    <w:rsid w:val="00235778"/>
    <w:rsid w:val="00235AEF"/>
    <w:rsid w:val="0023693F"/>
    <w:rsid w:val="00237B47"/>
    <w:rsid w:val="00237D08"/>
    <w:rsid w:val="002401C6"/>
    <w:rsid w:val="002404D6"/>
    <w:rsid w:val="00241166"/>
    <w:rsid w:val="002412F5"/>
    <w:rsid w:val="002420F2"/>
    <w:rsid w:val="0024267C"/>
    <w:rsid w:val="00242B06"/>
    <w:rsid w:val="00243C66"/>
    <w:rsid w:val="002441A9"/>
    <w:rsid w:val="0024433D"/>
    <w:rsid w:val="002445EE"/>
    <w:rsid w:val="0024460C"/>
    <w:rsid w:val="00245344"/>
    <w:rsid w:val="00245AE5"/>
    <w:rsid w:val="00245D35"/>
    <w:rsid w:val="0024634A"/>
    <w:rsid w:val="0024661E"/>
    <w:rsid w:val="0024721B"/>
    <w:rsid w:val="002472A4"/>
    <w:rsid w:val="00250E7C"/>
    <w:rsid w:val="00251B5E"/>
    <w:rsid w:val="002521D2"/>
    <w:rsid w:val="00252353"/>
    <w:rsid w:val="002525D7"/>
    <w:rsid w:val="00252ED7"/>
    <w:rsid w:val="002537CA"/>
    <w:rsid w:val="00253C87"/>
    <w:rsid w:val="00253F21"/>
    <w:rsid w:val="002544A6"/>
    <w:rsid w:val="0025459C"/>
    <w:rsid w:val="00254AC9"/>
    <w:rsid w:val="00254D0C"/>
    <w:rsid w:val="002557CB"/>
    <w:rsid w:val="00255EF3"/>
    <w:rsid w:val="00257079"/>
    <w:rsid w:val="0026013E"/>
    <w:rsid w:val="00260319"/>
    <w:rsid w:val="00260998"/>
    <w:rsid w:val="00260E75"/>
    <w:rsid w:val="00261821"/>
    <w:rsid w:val="00261ACE"/>
    <w:rsid w:val="00261C40"/>
    <w:rsid w:val="00262C78"/>
    <w:rsid w:val="00262F8F"/>
    <w:rsid w:val="002634BD"/>
    <w:rsid w:val="002638BB"/>
    <w:rsid w:val="00263DEF"/>
    <w:rsid w:val="00264C3C"/>
    <w:rsid w:val="002655EE"/>
    <w:rsid w:val="0026670F"/>
    <w:rsid w:val="002673EC"/>
    <w:rsid w:val="0026751F"/>
    <w:rsid w:val="00267ED0"/>
    <w:rsid w:val="00267F43"/>
    <w:rsid w:val="00267FEC"/>
    <w:rsid w:val="002700E9"/>
    <w:rsid w:val="00270E85"/>
    <w:rsid w:val="00272CAC"/>
    <w:rsid w:val="00272DBA"/>
    <w:rsid w:val="00272FDA"/>
    <w:rsid w:val="0027460F"/>
    <w:rsid w:val="00274C24"/>
    <w:rsid w:val="00274E1D"/>
    <w:rsid w:val="0027563E"/>
    <w:rsid w:val="002766D7"/>
    <w:rsid w:val="002767CB"/>
    <w:rsid w:val="002772E5"/>
    <w:rsid w:val="00277AC5"/>
    <w:rsid w:val="00277DAA"/>
    <w:rsid w:val="002800C1"/>
    <w:rsid w:val="002801A3"/>
    <w:rsid w:val="00281B69"/>
    <w:rsid w:val="0028276D"/>
    <w:rsid w:val="00282900"/>
    <w:rsid w:val="00282935"/>
    <w:rsid w:val="00282E79"/>
    <w:rsid w:val="002834F8"/>
    <w:rsid w:val="00283A9E"/>
    <w:rsid w:val="00284E2A"/>
    <w:rsid w:val="002859E6"/>
    <w:rsid w:val="00285DFE"/>
    <w:rsid w:val="00285F76"/>
    <w:rsid w:val="00286758"/>
    <w:rsid w:val="00286DAD"/>
    <w:rsid w:val="002870D6"/>
    <w:rsid w:val="002871DC"/>
    <w:rsid w:val="00287FAC"/>
    <w:rsid w:val="00290189"/>
    <w:rsid w:val="0029033D"/>
    <w:rsid w:val="00291359"/>
    <w:rsid w:val="002918DB"/>
    <w:rsid w:val="00291E8D"/>
    <w:rsid w:val="00292091"/>
    <w:rsid w:val="00292458"/>
    <w:rsid w:val="00293213"/>
    <w:rsid w:val="00293740"/>
    <w:rsid w:val="00293FFA"/>
    <w:rsid w:val="00294A6E"/>
    <w:rsid w:val="002953FF"/>
    <w:rsid w:val="00296296"/>
    <w:rsid w:val="002962EC"/>
    <w:rsid w:val="002978C4"/>
    <w:rsid w:val="002A03DB"/>
    <w:rsid w:val="002A0820"/>
    <w:rsid w:val="002A099F"/>
    <w:rsid w:val="002A0EBD"/>
    <w:rsid w:val="002A3013"/>
    <w:rsid w:val="002A3F1C"/>
    <w:rsid w:val="002A482B"/>
    <w:rsid w:val="002A49EE"/>
    <w:rsid w:val="002A4B7D"/>
    <w:rsid w:val="002A584A"/>
    <w:rsid w:val="002A5C37"/>
    <w:rsid w:val="002A64F8"/>
    <w:rsid w:val="002A7869"/>
    <w:rsid w:val="002B078F"/>
    <w:rsid w:val="002B18EC"/>
    <w:rsid w:val="002B1BEC"/>
    <w:rsid w:val="002B1FEE"/>
    <w:rsid w:val="002B256D"/>
    <w:rsid w:val="002B293E"/>
    <w:rsid w:val="002B3425"/>
    <w:rsid w:val="002B43C3"/>
    <w:rsid w:val="002B48B8"/>
    <w:rsid w:val="002B4983"/>
    <w:rsid w:val="002B4A95"/>
    <w:rsid w:val="002B6EB1"/>
    <w:rsid w:val="002B7319"/>
    <w:rsid w:val="002B7840"/>
    <w:rsid w:val="002B78B6"/>
    <w:rsid w:val="002B7D0F"/>
    <w:rsid w:val="002C0D06"/>
    <w:rsid w:val="002C0E03"/>
    <w:rsid w:val="002C1C25"/>
    <w:rsid w:val="002C2010"/>
    <w:rsid w:val="002C26CC"/>
    <w:rsid w:val="002C31B4"/>
    <w:rsid w:val="002C33C4"/>
    <w:rsid w:val="002C34DD"/>
    <w:rsid w:val="002C41F1"/>
    <w:rsid w:val="002C5C52"/>
    <w:rsid w:val="002C5EF3"/>
    <w:rsid w:val="002C66BE"/>
    <w:rsid w:val="002C6878"/>
    <w:rsid w:val="002C7062"/>
    <w:rsid w:val="002C7080"/>
    <w:rsid w:val="002C7397"/>
    <w:rsid w:val="002D0546"/>
    <w:rsid w:val="002D06C9"/>
    <w:rsid w:val="002D0AE9"/>
    <w:rsid w:val="002D158F"/>
    <w:rsid w:val="002D1AA5"/>
    <w:rsid w:val="002D2515"/>
    <w:rsid w:val="002D27B2"/>
    <w:rsid w:val="002D4141"/>
    <w:rsid w:val="002D4753"/>
    <w:rsid w:val="002D566D"/>
    <w:rsid w:val="002D6B9C"/>
    <w:rsid w:val="002D7075"/>
    <w:rsid w:val="002D7D40"/>
    <w:rsid w:val="002E1492"/>
    <w:rsid w:val="002E2415"/>
    <w:rsid w:val="002E2F02"/>
    <w:rsid w:val="002E3549"/>
    <w:rsid w:val="002E3748"/>
    <w:rsid w:val="002E3908"/>
    <w:rsid w:val="002E4361"/>
    <w:rsid w:val="002E4BB9"/>
    <w:rsid w:val="002E4E57"/>
    <w:rsid w:val="002E5BAD"/>
    <w:rsid w:val="002E6BDB"/>
    <w:rsid w:val="002F062E"/>
    <w:rsid w:val="002F0A85"/>
    <w:rsid w:val="002F17F9"/>
    <w:rsid w:val="002F1A6B"/>
    <w:rsid w:val="002F1D82"/>
    <w:rsid w:val="002F1DE0"/>
    <w:rsid w:val="002F203E"/>
    <w:rsid w:val="002F3A16"/>
    <w:rsid w:val="002F3B8C"/>
    <w:rsid w:val="002F3EC6"/>
    <w:rsid w:val="002F4769"/>
    <w:rsid w:val="002F5135"/>
    <w:rsid w:val="002F54FD"/>
    <w:rsid w:val="002F59BC"/>
    <w:rsid w:val="002F5D62"/>
    <w:rsid w:val="002F5E8C"/>
    <w:rsid w:val="002F5EE2"/>
    <w:rsid w:val="002F6A18"/>
    <w:rsid w:val="002F6F98"/>
    <w:rsid w:val="002F7711"/>
    <w:rsid w:val="002F7767"/>
    <w:rsid w:val="003002BF"/>
    <w:rsid w:val="00300CE5"/>
    <w:rsid w:val="00301D96"/>
    <w:rsid w:val="003022D7"/>
    <w:rsid w:val="00302F5D"/>
    <w:rsid w:val="0030398E"/>
    <w:rsid w:val="00303992"/>
    <w:rsid w:val="0030482F"/>
    <w:rsid w:val="00305160"/>
    <w:rsid w:val="0030542A"/>
    <w:rsid w:val="00305972"/>
    <w:rsid w:val="00306497"/>
    <w:rsid w:val="00306E1F"/>
    <w:rsid w:val="003072A6"/>
    <w:rsid w:val="003073C2"/>
    <w:rsid w:val="003074BA"/>
    <w:rsid w:val="003107D2"/>
    <w:rsid w:val="00310FF3"/>
    <w:rsid w:val="003112F0"/>
    <w:rsid w:val="00312643"/>
    <w:rsid w:val="00312874"/>
    <w:rsid w:val="00314B71"/>
    <w:rsid w:val="0031526E"/>
    <w:rsid w:val="00316856"/>
    <w:rsid w:val="00316A53"/>
    <w:rsid w:val="003177A5"/>
    <w:rsid w:val="00317CFE"/>
    <w:rsid w:val="00320C10"/>
    <w:rsid w:val="00321348"/>
    <w:rsid w:val="00321B9E"/>
    <w:rsid w:val="00321DFB"/>
    <w:rsid w:val="00322880"/>
    <w:rsid w:val="003229B4"/>
    <w:rsid w:val="00322D30"/>
    <w:rsid w:val="0032321F"/>
    <w:rsid w:val="00324B63"/>
    <w:rsid w:val="00325211"/>
    <w:rsid w:val="00325CD9"/>
    <w:rsid w:val="00325D75"/>
    <w:rsid w:val="0032601A"/>
    <w:rsid w:val="00326874"/>
    <w:rsid w:val="00326C34"/>
    <w:rsid w:val="003275B6"/>
    <w:rsid w:val="003277F8"/>
    <w:rsid w:val="00327FEE"/>
    <w:rsid w:val="0033021E"/>
    <w:rsid w:val="00331505"/>
    <w:rsid w:val="00331AB0"/>
    <w:rsid w:val="00333980"/>
    <w:rsid w:val="003341E0"/>
    <w:rsid w:val="003343A3"/>
    <w:rsid w:val="00334EB9"/>
    <w:rsid w:val="00334FC2"/>
    <w:rsid w:val="00335245"/>
    <w:rsid w:val="00336394"/>
    <w:rsid w:val="003363FA"/>
    <w:rsid w:val="00336D49"/>
    <w:rsid w:val="003371B1"/>
    <w:rsid w:val="003371F5"/>
    <w:rsid w:val="00337A53"/>
    <w:rsid w:val="003404BE"/>
    <w:rsid w:val="00340662"/>
    <w:rsid w:val="003421A3"/>
    <w:rsid w:val="003423DE"/>
    <w:rsid w:val="00342464"/>
    <w:rsid w:val="003429FC"/>
    <w:rsid w:val="00342AD1"/>
    <w:rsid w:val="00342CE9"/>
    <w:rsid w:val="00343B52"/>
    <w:rsid w:val="0034438D"/>
    <w:rsid w:val="003448E0"/>
    <w:rsid w:val="0034491F"/>
    <w:rsid w:val="00344DA1"/>
    <w:rsid w:val="003450BC"/>
    <w:rsid w:val="0034713E"/>
    <w:rsid w:val="003473E1"/>
    <w:rsid w:val="0035140E"/>
    <w:rsid w:val="0035198C"/>
    <w:rsid w:val="00351DAC"/>
    <w:rsid w:val="00352712"/>
    <w:rsid w:val="00352829"/>
    <w:rsid w:val="00352896"/>
    <w:rsid w:val="00352F75"/>
    <w:rsid w:val="003538E3"/>
    <w:rsid w:val="00354AF9"/>
    <w:rsid w:val="00354EF8"/>
    <w:rsid w:val="00356428"/>
    <w:rsid w:val="0035643E"/>
    <w:rsid w:val="00356742"/>
    <w:rsid w:val="003567EE"/>
    <w:rsid w:val="00356883"/>
    <w:rsid w:val="00357167"/>
    <w:rsid w:val="0035791F"/>
    <w:rsid w:val="00357A43"/>
    <w:rsid w:val="00357E90"/>
    <w:rsid w:val="0036072E"/>
    <w:rsid w:val="00360FEB"/>
    <w:rsid w:val="00361456"/>
    <w:rsid w:val="0036167B"/>
    <w:rsid w:val="00361E0C"/>
    <w:rsid w:val="00361F16"/>
    <w:rsid w:val="00362060"/>
    <w:rsid w:val="00362067"/>
    <w:rsid w:val="0036241C"/>
    <w:rsid w:val="003628CD"/>
    <w:rsid w:val="00362A42"/>
    <w:rsid w:val="00362AA8"/>
    <w:rsid w:val="00362B80"/>
    <w:rsid w:val="00362C91"/>
    <w:rsid w:val="003635D8"/>
    <w:rsid w:val="00363B6A"/>
    <w:rsid w:val="00363C88"/>
    <w:rsid w:val="00363D1E"/>
    <w:rsid w:val="00364724"/>
    <w:rsid w:val="003647AF"/>
    <w:rsid w:val="00364992"/>
    <w:rsid w:val="00364E71"/>
    <w:rsid w:val="0036648B"/>
    <w:rsid w:val="00366916"/>
    <w:rsid w:val="0036764D"/>
    <w:rsid w:val="00367DC9"/>
    <w:rsid w:val="00367F11"/>
    <w:rsid w:val="003718A8"/>
    <w:rsid w:val="00371B07"/>
    <w:rsid w:val="00371BFB"/>
    <w:rsid w:val="00372DA2"/>
    <w:rsid w:val="00373321"/>
    <w:rsid w:val="003738A1"/>
    <w:rsid w:val="00373ECC"/>
    <w:rsid w:val="00374B14"/>
    <w:rsid w:val="00374B7D"/>
    <w:rsid w:val="0037642B"/>
    <w:rsid w:val="003764AE"/>
    <w:rsid w:val="00380091"/>
    <w:rsid w:val="003805EE"/>
    <w:rsid w:val="00380D7A"/>
    <w:rsid w:val="0038190E"/>
    <w:rsid w:val="00382F42"/>
    <w:rsid w:val="00383492"/>
    <w:rsid w:val="00383D7C"/>
    <w:rsid w:val="00384663"/>
    <w:rsid w:val="00384825"/>
    <w:rsid w:val="0038571A"/>
    <w:rsid w:val="003860A8"/>
    <w:rsid w:val="003863DB"/>
    <w:rsid w:val="00386AAB"/>
    <w:rsid w:val="00387444"/>
    <w:rsid w:val="0039186E"/>
    <w:rsid w:val="00392BF2"/>
    <w:rsid w:val="00392C9B"/>
    <w:rsid w:val="003934D3"/>
    <w:rsid w:val="00393D63"/>
    <w:rsid w:val="00394153"/>
    <w:rsid w:val="00395A57"/>
    <w:rsid w:val="0039653E"/>
    <w:rsid w:val="00396746"/>
    <w:rsid w:val="00396E48"/>
    <w:rsid w:val="0039726B"/>
    <w:rsid w:val="00397658"/>
    <w:rsid w:val="00397E78"/>
    <w:rsid w:val="00397F01"/>
    <w:rsid w:val="003A0719"/>
    <w:rsid w:val="003A0D8A"/>
    <w:rsid w:val="003A0E92"/>
    <w:rsid w:val="003A0EC3"/>
    <w:rsid w:val="003A1C7B"/>
    <w:rsid w:val="003A1F33"/>
    <w:rsid w:val="003A21AE"/>
    <w:rsid w:val="003A26CD"/>
    <w:rsid w:val="003A29AF"/>
    <w:rsid w:val="003A36A0"/>
    <w:rsid w:val="003A3A57"/>
    <w:rsid w:val="003A3C91"/>
    <w:rsid w:val="003A3F15"/>
    <w:rsid w:val="003A4813"/>
    <w:rsid w:val="003A48FE"/>
    <w:rsid w:val="003A4ABE"/>
    <w:rsid w:val="003A4C8F"/>
    <w:rsid w:val="003A520D"/>
    <w:rsid w:val="003A6209"/>
    <w:rsid w:val="003A65CC"/>
    <w:rsid w:val="003A6EC5"/>
    <w:rsid w:val="003A7458"/>
    <w:rsid w:val="003B036E"/>
    <w:rsid w:val="003B0429"/>
    <w:rsid w:val="003B0C33"/>
    <w:rsid w:val="003B1583"/>
    <w:rsid w:val="003B1B37"/>
    <w:rsid w:val="003B1D5A"/>
    <w:rsid w:val="003B1F88"/>
    <w:rsid w:val="003B2590"/>
    <w:rsid w:val="003B3545"/>
    <w:rsid w:val="003B3D6D"/>
    <w:rsid w:val="003B4309"/>
    <w:rsid w:val="003B458A"/>
    <w:rsid w:val="003B48D7"/>
    <w:rsid w:val="003B4D51"/>
    <w:rsid w:val="003B5E05"/>
    <w:rsid w:val="003B5F5A"/>
    <w:rsid w:val="003B624B"/>
    <w:rsid w:val="003B6813"/>
    <w:rsid w:val="003B734B"/>
    <w:rsid w:val="003C040F"/>
    <w:rsid w:val="003C0D0A"/>
    <w:rsid w:val="003C13C3"/>
    <w:rsid w:val="003C1D58"/>
    <w:rsid w:val="003C364F"/>
    <w:rsid w:val="003C5350"/>
    <w:rsid w:val="003C5E9E"/>
    <w:rsid w:val="003C60F1"/>
    <w:rsid w:val="003C7098"/>
    <w:rsid w:val="003D10BC"/>
    <w:rsid w:val="003D1853"/>
    <w:rsid w:val="003D291C"/>
    <w:rsid w:val="003D2A9B"/>
    <w:rsid w:val="003D3A46"/>
    <w:rsid w:val="003D3E92"/>
    <w:rsid w:val="003D408A"/>
    <w:rsid w:val="003D4D85"/>
    <w:rsid w:val="003D517B"/>
    <w:rsid w:val="003D5C12"/>
    <w:rsid w:val="003D6143"/>
    <w:rsid w:val="003D61AA"/>
    <w:rsid w:val="003D6D86"/>
    <w:rsid w:val="003D7B9B"/>
    <w:rsid w:val="003E0168"/>
    <w:rsid w:val="003E01E4"/>
    <w:rsid w:val="003E05C7"/>
    <w:rsid w:val="003E0F66"/>
    <w:rsid w:val="003E1A5C"/>
    <w:rsid w:val="003E230E"/>
    <w:rsid w:val="003E238C"/>
    <w:rsid w:val="003E3081"/>
    <w:rsid w:val="003E3151"/>
    <w:rsid w:val="003E3273"/>
    <w:rsid w:val="003E3329"/>
    <w:rsid w:val="003E3606"/>
    <w:rsid w:val="003E3B7C"/>
    <w:rsid w:val="003E3BFA"/>
    <w:rsid w:val="003E3F17"/>
    <w:rsid w:val="003E446C"/>
    <w:rsid w:val="003E46F8"/>
    <w:rsid w:val="003E48BF"/>
    <w:rsid w:val="003E49EE"/>
    <w:rsid w:val="003E5188"/>
    <w:rsid w:val="003E52D7"/>
    <w:rsid w:val="003E5320"/>
    <w:rsid w:val="003E5708"/>
    <w:rsid w:val="003E5807"/>
    <w:rsid w:val="003E593E"/>
    <w:rsid w:val="003E5E3E"/>
    <w:rsid w:val="003E601E"/>
    <w:rsid w:val="003E62ED"/>
    <w:rsid w:val="003E7E57"/>
    <w:rsid w:val="003E7EB0"/>
    <w:rsid w:val="003F098B"/>
    <w:rsid w:val="003F0AA6"/>
    <w:rsid w:val="003F0B0C"/>
    <w:rsid w:val="003F11CB"/>
    <w:rsid w:val="003F133E"/>
    <w:rsid w:val="003F156C"/>
    <w:rsid w:val="003F1AB4"/>
    <w:rsid w:val="003F2702"/>
    <w:rsid w:val="003F4024"/>
    <w:rsid w:val="003F41D2"/>
    <w:rsid w:val="003F4E10"/>
    <w:rsid w:val="003F5A86"/>
    <w:rsid w:val="003F5ED3"/>
    <w:rsid w:val="003F659C"/>
    <w:rsid w:val="003F6D67"/>
    <w:rsid w:val="003F6E54"/>
    <w:rsid w:val="003F7152"/>
    <w:rsid w:val="003F7E6E"/>
    <w:rsid w:val="00400868"/>
    <w:rsid w:val="0040182A"/>
    <w:rsid w:val="00401A4A"/>
    <w:rsid w:val="00401A4C"/>
    <w:rsid w:val="00401CEA"/>
    <w:rsid w:val="004031D2"/>
    <w:rsid w:val="004035F6"/>
    <w:rsid w:val="004045F8"/>
    <w:rsid w:val="0040492A"/>
    <w:rsid w:val="004063C0"/>
    <w:rsid w:val="004072F2"/>
    <w:rsid w:val="00407333"/>
    <w:rsid w:val="00407BFE"/>
    <w:rsid w:val="0041008C"/>
    <w:rsid w:val="004104B8"/>
    <w:rsid w:val="00412655"/>
    <w:rsid w:val="004136A1"/>
    <w:rsid w:val="00414372"/>
    <w:rsid w:val="004153EA"/>
    <w:rsid w:val="00415864"/>
    <w:rsid w:val="00416D53"/>
    <w:rsid w:val="00417143"/>
    <w:rsid w:val="00417240"/>
    <w:rsid w:val="00417297"/>
    <w:rsid w:val="004179D2"/>
    <w:rsid w:val="00417CF9"/>
    <w:rsid w:val="00417FC9"/>
    <w:rsid w:val="00420A2A"/>
    <w:rsid w:val="00420A78"/>
    <w:rsid w:val="00421022"/>
    <w:rsid w:val="00421C25"/>
    <w:rsid w:val="00422117"/>
    <w:rsid w:val="004221D8"/>
    <w:rsid w:val="00422D43"/>
    <w:rsid w:val="004238E4"/>
    <w:rsid w:val="00423EF0"/>
    <w:rsid w:val="00423F38"/>
    <w:rsid w:val="0042684B"/>
    <w:rsid w:val="00426A97"/>
    <w:rsid w:val="00426E12"/>
    <w:rsid w:val="004274DD"/>
    <w:rsid w:val="004275C1"/>
    <w:rsid w:val="00427B77"/>
    <w:rsid w:val="00427BE0"/>
    <w:rsid w:val="00430C16"/>
    <w:rsid w:val="00430DF6"/>
    <w:rsid w:val="004312BB"/>
    <w:rsid w:val="00431347"/>
    <w:rsid w:val="004317FC"/>
    <w:rsid w:val="00431A7E"/>
    <w:rsid w:val="00431B17"/>
    <w:rsid w:val="00431B71"/>
    <w:rsid w:val="00433215"/>
    <w:rsid w:val="0043347C"/>
    <w:rsid w:val="00433BE1"/>
    <w:rsid w:val="00434169"/>
    <w:rsid w:val="004359FE"/>
    <w:rsid w:val="004361CF"/>
    <w:rsid w:val="0043701A"/>
    <w:rsid w:val="0043760B"/>
    <w:rsid w:val="004379E9"/>
    <w:rsid w:val="00437C5D"/>
    <w:rsid w:val="00437E6D"/>
    <w:rsid w:val="00437F2E"/>
    <w:rsid w:val="00440275"/>
    <w:rsid w:val="004405B4"/>
    <w:rsid w:val="0044112E"/>
    <w:rsid w:val="0044169B"/>
    <w:rsid w:val="004417D5"/>
    <w:rsid w:val="004421E2"/>
    <w:rsid w:val="00442255"/>
    <w:rsid w:val="00442AEA"/>
    <w:rsid w:val="004433A1"/>
    <w:rsid w:val="004449AC"/>
    <w:rsid w:val="00445502"/>
    <w:rsid w:val="004455EF"/>
    <w:rsid w:val="00445846"/>
    <w:rsid w:val="00445D4D"/>
    <w:rsid w:val="004465C5"/>
    <w:rsid w:val="0044785D"/>
    <w:rsid w:val="00447D61"/>
    <w:rsid w:val="0045132A"/>
    <w:rsid w:val="00451981"/>
    <w:rsid w:val="00452136"/>
    <w:rsid w:val="00452B0D"/>
    <w:rsid w:val="00452B0F"/>
    <w:rsid w:val="00453826"/>
    <w:rsid w:val="00454260"/>
    <w:rsid w:val="0045488C"/>
    <w:rsid w:val="00454D77"/>
    <w:rsid w:val="00456076"/>
    <w:rsid w:val="004563BB"/>
    <w:rsid w:val="004568AA"/>
    <w:rsid w:val="00457286"/>
    <w:rsid w:val="00457D34"/>
    <w:rsid w:val="00460109"/>
    <w:rsid w:val="00460505"/>
    <w:rsid w:val="004614AB"/>
    <w:rsid w:val="004615D8"/>
    <w:rsid w:val="00461ED8"/>
    <w:rsid w:val="004631B2"/>
    <w:rsid w:val="00463204"/>
    <w:rsid w:val="0046392E"/>
    <w:rsid w:val="00464207"/>
    <w:rsid w:val="0046468D"/>
    <w:rsid w:val="00464736"/>
    <w:rsid w:val="004653BE"/>
    <w:rsid w:val="00465624"/>
    <w:rsid w:val="00465BDF"/>
    <w:rsid w:val="00466C00"/>
    <w:rsid w:val="00466E0E"/>
    <w:rsid w:val="004675BE"/>
    <w:rsid w:val="00470F6B"/>
    <w:rsid w:val="0047205B"/>
    <w:rsid w:val="00472252"/>
    <w:rsid w:val="0047243A"/>
    <w:rsid w:val="004727AA"/>
    <w:rsid w:val="00472A97"/>
    <w:rsid w:val="0047306F"/>
    <w:rsid w:val="00473DEC"/>
    <w:rsid w:val="0047438C"/>
    <w:rsid w:val="00474B87"/>
    <w:rsid w:val="00474CB2"/>
    <w:rsid w:val="004752EE"/>
    <w:rsid w:val="004752F9"/>
    <w:rsid w:val="00475682"/>
    <w:rsid w:val="004764E5"/>
    <w:rsid w:val="00480698"/>
    <w:rsid w:val="0048087B"/>
    <w:rsid w:val="00480A49"/>
    <w:rsid w:val="00480A59"/>
    <w:rsid w:val="004811CD"/>
    <w:rsid w:val="0048192C"/>
    <w:rsid w:val="00481DB4"/>
    <w:rsid w:val="004821FC"/>
    <w:rsid w:val="00482A47"/>
    <w:rsid w:val="00484866"/>
    <w:rsid w:val="00484A9C"/>
    <w:rsid w:val="004853B0"/>
    <w:rsid w:val="0048597A"/>
    <w:rsid w:val="00485B87"/>
    <w:rsid w:val="004863FE"/>
    <w:rsid w:val="0049006D"/>
    <w:rsid w:val="0049031F"/>
    <w:rsid w:val="00490DF3"/>
    <w:rsid w:val="00490F0A"/>
    <w:rsid w:val="004912C8"/>
    <w:rsid w:val="004914A7"/>
    <w:rsid w:val="00491C11"/>
    <w:rsid w:val="00492349"/>
    <w:rsid w:val="00492C05"/>
    <w:rsid w:val="0049308F"/>
    <w:rsid w:val="00493202"/>
    <w:rsid w:val="004932B4"/>
    <w:rsid w:val="004938CE"/>
    <w:rsid w:val="00493BF1"/>
    <w:rsid w:val="00493E75"/>
    <w:rsid w:val="00494047"/>
    <w:rsid w:val="0049482B"/>
    <w:rsid w:val="00494D97"/>
    <w:rsid w:val="00494F65"/>
    <w:rsid w:val="004951F8"/>
    <w:rsid w:val="00495CE6"/>
    <w:rsid w:val="0049615E"/>
    <w:rsid w:val="00497053"/>
    <w:rsid w:val="004973A8"/>
    <w:rsid w:val="004A003B"/>
    <w:rsid w:val="004A1E81"/>
    <w:rsid w:val="004A2281"/>
    <w:rsid w:val="004A2BAE"/>
    <w:rsid w:val="004A3AC5"/>
    <w:rsid w:val="004A4179"/>
    <w:rsid w:val="004A4592"/>
    <w:rsid w:val="004A5291"/>
    <w:rsid w:val="004A5EC7"/>
    <w:rsid w:val="004A5F1D"/>
    <w:rsid w:val="004A65A0"/>
    <w:rsid w:val="004A7156"/>
    <w:rsid w:val="004A76B1"/>
    <w:rsid w:val="004A7AA6"/>
    <w:rsid w:val="004B03D4"/>
    <w:rsid w:val="004B0C16"/>
    <w:rsid w:val="004B1012"/>
    <w:rsid w:val="004B199F"/>
    <w:rsid w:val="004B1B6B"/>
    <w:rsid w:val="004B2704"/>
    <w:rsid w:val="004B2C2C"/>
    <w:rsid w:val="004B2F72"/>
    <w:rsid w:val="004B312D"/>
    <w:rsid w:val="004B32DD"/>
    <w:rsid w:val="004B383D"/>
    <w:rsid w:val="004B38CE"/>
    <w:rsid w:val="004B43F0"/>
    <w:rsid w:val="004B4B0E"/>
    <w:rsid w:val="004B4B1C"/>
    <w:rsid w:val="004B4BE9"/>
    <w:rsid w:val="004B55BB"/>
    <w:rsid w:val="004B6063"/>
    <w:rsid w:val="004B6BCD"/>
    <w:rsid w:val="004B77A5"/>
    <w:rsid w:val="004B785B"/>
    <w:rsid w:val="004B7A67"/>
    <w:rsid w:val="004C0205"/>
    <w:rsid w:val="004C0389"/>
    <w:rsid w:val="004C087C"/>
    <w:rsid w:val="004C094F"/>
    <w:rsid w:val="004C0AE7"/>
    <w:rsid w:val="004C0FBC"/>
    <w:rsid w:val="004C1011"/>
    <w:rsid w:val="004C127B"/>
    <w:rsid w:val="004C1A59"/>
    <w:rsid w:val="004C2B0C"/>
    <w:rsid w:val="004C3215"/>
    <w:rsid w:val="004C37DF"/>
    <w:rsid w:val="004C4619"/>
    <w:rsid w:val="004C470A"/>
    <w:rsid w:val="004C4D3B"/>
    <w:rsid w:val="004C53A5"/>
    <w:rsid w:val="004C5914"/>
    <w:rsid w:val="004C5915"/>
    <w:rsid w:val="004C6707"/>
    <w:rsid w:val="004C6EF5"/>
    <w:rsid w:val="004C748A"/>
    <w:rsid w:val="004C7735"/>
    <w:rsid w:val="004C798C"/>
    <w:rsid w:val="004C7FE6"/>
    <w:rsid w:val="004D00D5"/>
    <w:rsid w:val="004D0648"/>
    <w:rsid w:val="004D1570"/>
    <w:rsid w:val="004D16FC"/>
    <w:rsid w:val="004D1704"/>
    <w:rsid w:val="004D178B"/>
    <w:rsid w:val="004D183A"/>
    <w:rsid w:val="004D18EB"/>
    <w:rsid w:val="004D1BB3"/>
    <w:rsid w:val="004D349B"/>
    <w:rsid w:val="004D36AC"/>
    <w:rsid w:val="004D3905"/>
    <w:rsid w:val="004D47FE"/>
    <w:rsid w:val="004D4AD8"/>
    <w:rsid w:val="004D4E15"/>
    <w:rsid w:val="004D5DB1"/>
    <w:rsid w:val="004D7374"/>
    <w:rsid w:val="004D7C22"/>
    <w:rsid w:val="004E00A3"/>
    <w:rsid w:val="004E0BF4"/>
    <w:rsid w:val="004E0C8A"/>
    <w:rsid w:val="004E0FFA"/>
    <w:rsid w:val="004E18A4"/>
    <w:rsid w:val="004E1CBD"/>
    <w:rsid w:val="004E1E56"/>
    <w:rsid w:val="004E293A"/>
    <w:rsid w:val="004E2C72"/>
    <w:rsid w:val="004E31A6"/>
    <w:rsid w:val="004E3207"/>
    <w:rsid w:val="004E32EF"/>
    <w:rsid w:val="004E3F35"/>
    <w:rsid w:val="004E44A4"/>
    <w:rsid w:val="004E4747"/>
    <w:rsid w:val="004E5846"/>
    <w:rsid w:val="004E5BAE"/>
    <w:rsid w:val="004E5E0C"/>
    <w:rsid w:val="004F051E"/>
    <w:rsid w:val="004F0623"/>
    <w:rsid w:val="004F0D84"/>
    <w:rsid w:val="004F1775"/>
    <w:rsid w:val="004F1901"/>
    <w:rsid w:val="004F2DA2"/>
    <w:rsid w:val="004F3254"/>
    <w:rsid w:val="004F38BE"/>
    <w:rsid w:val="004F3A6A"/>
    <w:rsid w:val="004F475F"/>
    <w:rsid w:val="004F48A0"/>
    <w:rsid w:val="004F4C47"/>
    <w:rsid w:val="004F4F18"/>
    <w:rsid w:val="004F53D6"/>
    <w:rsid w:val="004F5404"/>
    <w:rsid w:val="004F589A"/>
    <w:rsid w:val="004F5BB8"/>
    <w:rsid w:val="004F5D4A"/>
    <w:rsid w:val="004F62FC"/>
    <w:rsid w:val="004F666E"/>
    <w:rsid w:val="004F6D42"/>
    <w:rsid w:val="00500B84"/>
    <w:rsid w:val="00501398"/>
    <w:rsid w:val="00501ECF"/>
    <w:rsid w:val="005022D1"/>
    <w:rsid w:val="00502866"/>
    <w:rsid w:val="00502ADD"/>
    <w:rsid w:val="00502B64"/>
    <w:rsid w:val="005033F4"/>
    <w:rsid w:val="00504892"/>
    <w:rsid w:val="00504AA4"/>
    <w:rsid w:val="0050512D"/>
    <w:rsid w:val="005051B9"/>
    <w:rsid w:val="00505B4A"/>
    <w:rsid w:val="00505D16"/>
    <w:rsid w:val="005063FF"/>
    <w:rsid w:val="005069C8"/>
    <w:rsid w:val="0050742F"/>
    <w:rsid w:val="00507E6F"/>
    <w:rsid w:val="005104E6"/>
    <w:rsid w:val="00511164"/>
    <w:rsid w:val="0051147B"/>
    <w:rsid w:val="00511E88"/>
    <w:rsid w:val="005124E5"/>
    <w:rsid w:val="00512629"/>
    <w:rsid w:val="00512937"/>
    <w:rsid w:val="00512ACC"/>
    <w:rsid w:val="00512B8F"/>
    <w:rsid w:val="00512D7A"/>
    <w:rsid w:val="00512F22"/>
    <w:rsid w:val="0051317A"/>
    <w:rsid w:val="00513317"/>
    <w:rsid w:val="00513EEF"/>
    <w:rsid w:val="00513F26"/>
    <w:rsid w:val="005140AE"/>
    <w:rsid w:val="00515D8A"/>
    <w:rsid w:val="00516997"/>
    <w:rsid w:val="0051713C"/>
    <w:rsid w:val="00517411"/>
    <w:rsid w:val="00517D99"/>
    <w:rsid w:val="005200CB"/>
    <w:rsid w:val="00520187"/>
    <w:rsid w:val="0052033E"/>
    <w:rsid w:val="00520521"/>
    <w:rsid w:val="0052129A"/>
    <w:rsid w:val="00521893"/>
    <w:rsid w:val="0052280C"/>
    <w:rsid w:val="00522A5B"/>
    <w:rsid w:val="00523189"/>
    <w:rsid w:val="005240AF"/>
    <w:rsid w:val="00524237"/>
    <w:rsid w:val="00524846"/>
    <w:rsid w:val="0052539B"/>
    <w:rsid w:val="00525405"/>
    <w:rsid w:val="00525505"/>
    <w:rsid w:val="0052572A"/>
    <w:rsid w:val="00525D8C"/>
    <w:rsid w:val="00527093"/>
    <w:rsid w:val="0052719C"/>
    <w:rsid w:val="00527C16"/>
    <w:rsid w:val="00527F55"/>
    <w:rsid w:val="00527F94"/>
    <w:rsid w:val="005326EC"/>
    <w:rsid w:val="00532770"/>
    <w:rsid w:val="005332EF"/>
    <w:rsid w:val="0053344D"/>
    <w:rsid w:val="00533777"/>
    <w:rsid w:val="0053457C"/>
    <w:rsid w:val="00535A9B"/>
    <w:rsid w:val="0053609C"/>
    <w:rsid w:val="005364B4"/>
    <w:rsid w:val="005368D7"/>
    <w:rsid w:val="00536FC2"/>
    <w:rsid w:val="005402A4"/>
    <w:rsid w:val="00540BDD"/>
    <w:rsid w:val="00540ED3"/>
    <w:rsid w:val="00541B81"/>
    <w:rsid w:val="00541D6D"/>
    <w:rsid w:val="00541F96"/>
    <w:rsid w:val="0054261D"/>
    <w:rsid w:val="0054356D"/>
    <w:rsid w:val="00543833"/>
    <w:rsid w:val="00543A56"/>
    <w:rsid w:val="00545368"/>
    <w:rsid w:val="005453B1"/>
    <w:rsid w:val="00545F33"/>
    <w:rsid w:val="005465A6"/>
    <w:rsid w:val="00546720"/>
    <w:rsid w:val="00546EDE"/>
    <w:rsid w:val="005472F8"/>
    <w:rsid w:val="005474F7"/>
    <w:rsid w:val="005500BE"/>
    <w:rsid w:val="005503CD"/>
    <w:rsid w:val="00550981"/>
    <w:rsid w:val="00550FD5"/>
    <w:rsid w:val="005511C3"/>
    <w:rsid w:val="00551B0B"/>
    <w:rsid w:val="005534D6"/>
    <w:rsid w:val="005535C6"/>
    <w:rsid w:val="00553D38"/>
    <w:rsid w:val="00553D6E"/>
    <w:rsid w:val="00553DC7"/>
    <w:rsid w:val="0055423B"/>
    <w:rsid w:val="005548A5"/>
    <w:rsid w:val="00555972"/>
    <w:rsid w:val="00555CB7"/>
    <w:rsid w:val="00556E30"/>
    <w:rsid w:val="005570BB"/>
    <w:rsid w:val="005571F1"/>
    <w:rsid w:val="00557BC9"/>
    <w:rsid w:val="005613D8"/>
    <w:rsid w:val="0056185F"/>
    <w:rsid w:val="00561C02"/>
    <w:rsid w:val="005628A2"/>
    <w:rsid w:val="00563F3C"/>
    <w:rsid w:val="0056443B"/>
    <w:rsid w:val="0056476D"/>
    <w:rsid w:val="0056493C"/>
    <w:rsid w:val="00565C35"/>
    <w:rsid w:val="00566199"/>
    <w:rsid w:val="005665AD"/>
    <w:rsid w:val="0056727C"/>
    <w:rsid w:val="00567DF4"/>
    <w:rsid w:val="005704EF"/>
    <w:rsid w:val="005711FA"/>
    <w:rsid w:val="00572663"/>
    <w:rsid w:val="00572C1D"/>
    <w:rsid w:val="00572C5D"/>
    <w:rsid w:val="005732ED"/>
    <w:rsid w:val="005738F8"/>
    <w:rsid w:val="00573A59"/>
    <w:rsid w:val="00573B6E"/>
    <w:rsid w:val="00573C1C"/>
    <w:rsid w:val="00573E28"/>
    <w:rsid w:val="005747DC"/>
    <w:rsid w:val="0057510E"/>
    <w:rsid w:val="0057620E"/>
    <w:rsid w:val="00576845"/>
    <w:rsid w:val="00577AAF"/>
    <w:rsid w:val="00580A40"/>
    <w:rsid w:val="00581754"/>
    <w:rsid w:val="00581AAB"/>
    <w:rsid w:val="00581DA9"/>
    <w:rsid w:val="00582170"/>
    <w:rsid w:val="00582D03"/>
    <w:rsid w:val="00582F66"/>
    <w:rsid w:val="00584AAD"/>
    <w:rsid w:val="00584B78"/>
    <w:rsid w:val="005861FF"/>
    <w:rsid w:val="00587205"/>
    <w:rsid w:val="00587BC2"/>
    <w:rsid w:val="00587E62"/>
    <w:rsid w:val="005904FE"/>
    <w:rsid w:val="00590CC8"/>
    <w:rsid w:val="00591367"/>
    <w:rsid w:val="005913F9"/>
    <w:rsid w:val="00591642"/>
    <w:rsid w:val="005917AE"/>
    <w:rsid w:val="00591885"/>
    <w:rsid w:val="00591BB1"/>
    <w:rsid w:val="00593D3F"/>
    <w:rsid w:val="0059453A"/>
    <w:rsid w:val="00594BBF"/>
    <w:rsid w:val="00594C53"/>
    <w:rsid w:val="00595061"/>
    <w:rsid w:val="005950B0"/>
    <w:rsid w:val="0059570C"/>
    <w:rsid w:val="00595D0E"/>
    <w:rsid w:val="00595EBB"/>
    <w:rsid w:val="00596827"/>
    <w:rsid w:val="00597B6C"/>
    <w:rsid w:val="00597E83"/>
    <w:rsid w:val="005A0419"/>
    <w:rsid w:val="005A108A"/>
    <w:rsid w:val="005A13DE"/>
    <w:rsid w:val="005A1620"/>
    <w:rsid w:val="005A1800"/>
    <w:rsid w:val="005A1C2A"/>
    <w:rsid w:val="005A2145"/>
    <w:rsid w:val="005A23A3"/>
    <w:rsid w:val="005A2562"/>
    <w:rsid w:val="005A3209"/>
    <w:rsid w:val="005A3D27"/>
    <w:rsid w:val="005A6AC7"/>
    <w:rsid w:val="005A6F28"/>
    <w:rsid w:val="005A7204"/>
    <w:rsid w:val="005A7DF0"/>
    <w:rsid w:val="005B03EA"/>
    <w:rsid w:val="005B07F8"/>
    <w:rsid w:val="005B09C8"/>
    <w:rsid w:val="005B0E14"/>
    <w:rsid w:val="005B1E1D"/>
    <w:rsid w:val="005B2266"/>
    <w:rsid w:val="005B2583"/>
    <w:rsid w:val="005B2F06"/>
    <w:rsid w:val="005B2F73"/>
    <w:rsid w:val="005B32FA"/>
    <w:rsid w:val="005B345D"/>
    <w:rsid w:val="005B4630"/>
    <w:rsid w:val="005B4A13"/>
    <w:rsid w:val="005B4C05"/>
    <w:rsid w:val="005B50BC"/>
    <w:rsid w:val="005B593B"/>
    <w:rsid w:val="005B5ED4"/>
    <w:rsid w:val="005B64E6"/>
    <w:rsid w:val="005B694C"/>
    <w:rsid w:val="005B7324"/>
    <w:rsid w:val="005C0065"/>
    <w:rsid w:val="005C0600"/>
    <w:rsid w:val="005C11B9"/>
    <w:rsid w:val="005C23D2"/>
    <w:rsid w:val="005C41F1"/>
    <w:rsid w:val="005C5620"/>
    <w:rsid w:val="005C581C"/>
    <w:rsid w:val="005C60F0"/>
    <w:rsid w:val="005C642B"/>
    <w:rsid w:val="005C741A"/>
    <w:rsid w:val="005C7817"/>
    <w:rsid w:val="005C7FAC"/>
    <w:rsid w:val="005D06C6"/>
    <w:rsid w:val="005D1D31"/>
    <w:rsid w:val="005D1FDE"/>
    <w:rsid w:val="005D2D29"/>
    <w:rsid w:val="005D4FC7"/>
    <w:rsid w:val="005D5228"/>
    <w:rsid w:val="005D5B75"/>
    <w:rsid w:val="005D5D46"/>
    <w:rsid w:val="005D5F17"/>
    <w:rsid w:val="005D603E"/>
    <w:rsid w:val="005D63DF"/>
    <w:rsid w:val="005D68F7"/>
    <w:rsid w:val="005D69D0"/>
    <w:rsid w:val="005D7608"/>
    <w:rsid w:val="005E0B9F"/>
    <w:rsid w:val="005E0E23"/>
    <w:rsid w:val="005E1839"/>
    <w:rsid w:val="005E1A30"/>
    <w:rsid w:val="005E1FDC"/>
    <w:rsid w:val="005E2349"/>
    <w:rsid w:val="005E2455"/>
    <w:rsid w:val="005E351C"/>
    <w:rsid w:val="005E4094"/>
    <w:rsid w:val="005E4870"/>
    <w:rsid w:val="005E5BFA"/>
    <w:rsid w:val="005E5CEE"/>
    <w:rsid w:val="005E5FFB"/>
    <w:rsid w:val="005E6C38"/>
    <w:rsid w:val="005E7604"/>
    <w:rsid w:val="005E7675"/>
    <w:rsid w:val="005E7754"/>
    <w:rsid w:val="005E7A28"/>
    <w:rsid w:val="005F0455"/>
    <w:rsid w:val="005F04A3"/>
    <w:rsid w:val="005F0FFC"/>
    <w:rsid w:val="005F10FB"/>
    <w:rsid w:val="005F114A"/>
    <w:rsid w:val="005F1353"/>
    <w:rsid w:val="005F138B"/>
    <w:rsid w:val="005F153A"/>
    <w:rsid w:val="005F15E8"/>
    <w:rsid w:val="005F2BE1"/>
    <w:rsid w:val="005F3C65"/>
    <w:rsid w:val="005F467F"/>
    <w:rsid w:val="005F480A"/>
    <w:rsid w:val="005F4868"/>
    <w:rsid w:val="005F4988"/>
    <w:rsid w:val="005F553E"/>
    <w:rsid w:val="005F60E6"/>
    <w:rsid w:val="005F6183"/>
    <w:rsid w:val="005F6322"/>
    <w:rsid w:val="005F69F8"/>
    <w:rsid w:val="005F6BDA"/>
    <w:rsid w:val="005F7E77"/>
    <w:rsid w:val="00600180"/>
    <w:rsid w:val="0060130A"/>
    <w:rsid w:val="00601C82"/>
    <w:rsid w:val="00601CA3"/>
    <w:rsid w:val="0060205B"/>
    <w:rsid w:val="0060218A"/>
    <w:rsid w:val="006026E2"/>
    <w:rsid w:val="00602BFD"/>
    <w:rsid w:val="00603880"/>
    <w:rsid w:val="00603E97"/>
    <w:rsid w:val="0060416D"/>
    <w:rsid w:val="006043C3"/>
    <w:rsid w:val="006045E9"/>
    <w:rsid w:val="00604982"/>
    <w:rsid w:val="00605445"/>
    <w:rsid w:val="006054FD"/>
    <w:rsid w:val="006058F0"/>
    <w:rsid w:val="0060596B"/>
    <w:rsid w:val="00605AB2"/>
    <w:rsid w:val="00605F40"/>
    <w:rsid w:val="00606413"/>
    <w:rsid w:val="00606417"/>
    <w:rsid w:val="006066E0"/>
    <w:rsid w:val="00606A67"/>
    <w:rsid w:val="00606B3C"/>
    <w:rsid w:val="00606B5C"/>
    <w:rsid w:val="00607AE4"/>
    <w:rsid w:val="00607CC6"/>
    <w:rsid w:val="00610B6F"/>
    <w:rsid w:val="006118EC"/>
    <w:rsid w:val="00612364"/>
    <w:rsid w:val="00613806"/>
    <w:rsid w:val="00613B86"/>
    <w:rsid w:val="00614D0E"/>
    <w:rsid w:val="00614F31"/>
    <w:rsid w:val="00615260"/>
    <w:rsid w:val="00615A22"/>
    <w:rsid w:val="00615A74"/>
    <w:rsid w:val="00616BFB"/>
    <w:rsid w:val="00617067"/>
    <w:rsid w:val="0061708E"/>
    <w:rsid w:val="0061769E"/>
    <w:rsid w:val="00617FD2"/>
    <w:rsid w:val="0062059A"/>
    <w:rsid w:val="00620AD7"/>
    <w:rsid w:val="00621194"/>
    <w:rsid w:val="00622009"/>
    <w:rsid w:val="00623AD2"/>
    <w:rsid w:val="00625185"/>
    <w:rsid w:val="00625621"/>
    <w:rsid w:val="00626A50"/>
    <w:rsid w:val="00626E30"/>
    <w:rsid w:val="00626EC4"/>
    <w:rsid w:val="00626ED3"/>
    <w:rsid w:val="00626ED6"/>
    <w:rsid w:val="0063034A"/>
    <w:rsid w:val="00630722"/>
    <w:rsid w:val="006319DC"/>
    <w:rsid w:val="00633311"/>
    <w:rsid w:val="00633D35"/>
    <w:rsid w:val="00634A4E"/>
    <w:rsid w:val="0063696A"/>
    <w:rsid w:val="00637583"/>
    <w:rsid w:val="00637EB3"/>
    <w:rsid w:val="00640ABD"/>
    <w:rsid w:val="0064145A"/>
    <w:rsid w:val="00641A47"/>
    <w:rsid w:val="00642460"/>
    <w:rsid w:val="006424EB"/>
    <w:rsid w:val="00642A0F"/>
    <w:rsid w:val="00642E91"/>
    <w:rsid w:val="006440F2"/>
    <w:rsid w:val="00645D09"/>
    <w:rsid w:val="00646342"/>
    <w:rsid w:val="006504C8"/>
    <w:rsid w:val="00651CE5"/>
    <w:rsid w:val="00653459"/>
    <w:rsid w:val="00653BF0"/>
    <w:rsid w:val="00654495"/>
    <w:rsid w:val="00654635"/>
    <w:rsid w:val="00655699"/>
    <w:rsid w:val="00655D9E"/>
    <w:rsid w:val="00657BE7"/>
    <w:rsid w:val="00657D30"/>
    <w:rsid w:val="00660825"/>
    <w:rsid w:val="00660C8E"/>
    <w:rsid w:val="00662DC4"/>
    <w:rsid w:val="006631B3"/>
    <w:rsid w:val="0066385B"/>
    <w:rsid w:val="00663C42"/>
    <w:rsid w:val="006642C3"/>
    <w:rsid w:val="006645B7"/>
    <w:rsid w:val="00664AC9"/>
    <w:rsid w:val="006655AB"/>
    <w:rsid w:val="00665B53"/>
    <w:rsid w:val="0066685F"/>
    <w:rsid w:val="0066692A"/>
    <w:rsid w:val="00667717"/>
    <w:rsid w:val="00667E90"/>
    <w:rsid w:val="00667FBE"/>
    <w:rsid w:val="00671742"/>
    <w:rsid w:val="006730E5"/>
    <w:rsid w:val="00674049"/>
    <w:rsid w:val="00674CC6"/>
    <w:rsid w:val="00675FC7"/>
    <w:rsid w:val="006762B8"/>
    <w:rsid w:val="00676BD9"/>
    <w:rsid w:val="0067752A"/>
    <w:rsid w:val="006775AE"/>
    <w:rsid w:val="00680F94"/>
    <w:rsid w:val="00681D13"/>
    <w:rsid w:val="00681DC2"/>
    <w:rsid w:val="006826F8"/>
    <w:rsid w:val="006828FC"/>
    <w:rsid w:val="00682D79"/>
    <w:rsid w:val="0068324C"/>
    <w:rsid w:val="006838FC"/>
    <w:rsid w:val="00683A41"/>
    <w:rsid w:val="00683A45"/>
    <w:rsid w:val="00683EF7"/>
    <w:rsid w:val="006841F3"/>
    <w:rsid w:val="00684F8A"/>
    <w:rsid w:val="00686346"/>
    <w:rsid w:val="00686635"/>
    <w:rsid w:val="00686AAE"/>
    <w:rsid w:val="00686B23"/>
    <w:rsid w:val="00687434"/>
    <w:rsid w:val="0068793A"/>
    <w:rsid w:val="0069024B"/>
    <w:rsid w:val="00690A96"/>
    <w:rsid w:val="00690D23"/>
    <w:rsid w:val="00690D64"/>
    <w:rsid w:val="0069114F"/>
    <w:rsid w:val="006923A6"/>
    <w:rsid w:val="006925C6"/>
    <w:rsid w:val="00692930"/>
    <w:rsid w:val="00694525"/>
    <w:rsid w:val="00694A23"/>
    <w:rsid w:val="00694E11"/>
    <w:rsid w:val="006952BC"/>
    <w:rsid w:val="006959F0"/>
    <w:rsid w:val="00695C3B"/>
    <w:rsid w:val="00695D63"/>
    <w:rsid w:val="00695F85"/>
    <w:rsid w:val="00696606"/>
    <w:rsid w:val="006966AA"/>
    <w:rsid w:val="00696CB6"/>
    <w:rsid w:val="00696E5D"/>
    <w:rsid w:val="006976E0"/>
    <w:rsid w:val="00697D68"/>
    <w:rsid w:val="006A0529"/>
    <w:rsid w:val="006A074C"/>
    <w:rsid w:val="006A07EA"/>
    <w:rsid w:val="006A0D3E"/>
    <w:rsid w:val="006A102A"/>
    <w:rsid w:val="006A102E"/>
    <w:rsid w:val="006A10A7"/>
    <w:rsid w:val="006A12A6"/>
    <w:rsid w:val="006A1542"/>
    <w:rsid w:val="006A25AB"/>
    <w:rsid w:val="006A3153"/>
    <w:rsid w:val="006A3441"/>
    <w:rsid w:val="006A3934"/>
    <w:rsid w:val="006A3A7D"/>
    <w:rsid w:val="006A3AA7"/>
    <w:rsid w:val="006A42D3"/>
    <w:rsid w:val="006A4876"/>
    <w:rsid w:val="006A4CC8"/>
    <w:rsid w:val="006A6AB4"/>
    <w:rsid w:val="006A6F51"/>
    <w:rsid w:val="006B03C4"/>
    <w:rsid w:val="006B1111"/>
    <w:rsid w:val="006B1300"/>
    <w:rsid w:val="006B1FB3"/>
    <w:rsid w:val="006B2191"/>
    <w:rsid w:val="006B21A4"/>
    <w:rsid w:val="006B2994"/>
    <w:rsid w:val="006B3323"/>
    <w:rsid w:val="006B33BF"/>
    <w:rsid w:val="006B3900"/>
    <w:rsid w:val="006B3CA7"/>
    <w:rsid w:val="006B3FE0"/>
    <w:rsid w:val="006B40CE"/>
    <w:rsid w:val="006B44E1"/>
    <w:rsid w:val="006B4B31"/>
    <w:rsid w:val="006B4BA6"/>
    <w:rsid w:val="006B4BF1"/>
    <w:rsid w:val="006B4E19"/>
    <w:rsid w:val="006B5603"/>
    <w:rsid w:val="006B5830"/>
    <w:rsid w:val="006B5969"/>
    <w:rsid w:val="006B5ECD"/>
    <w:rsid w:val="006B64AA"/>
    <w:rsid w:val="006B695D"/>
    <w:rsid w:val="006B6A94"/>
    <w:rsid w:val="006B7296"/>
    <w:rsid w:val="006B7A87"/>
    <w:rsid w:val="006C01A3"/>
    <w:rsid w:val="006C05D9"/>
    <w:rsid w:val="006C07D6"/>
    <w:rsid w:val="006C114E"/>
    <w:rsid w:val="006C205B"/>
    <w:rsid w:val="006C2405"/>
    <w:rsid w:val="006C2A6F"/>
    <w:rsid w:val="006C35BF"/>
    <w:rsid w:val="006C3AA5"/>
    <w:rsid w:val="006C3D0E"/>
    <w:rsid w:val="006C4A54"/>
    <w:rsid w:val="006C4F03"/>
    <w:rsid w:val="006C5936"/>
    <w:rsid w:val="006C76D4"/>
    <w:rsid w:val="006C7751"/>
    <w:rsid w:val="006C7AA9"/>
    <w:rsid w:val="006D11BC"/>
    <w:rsid w:val="006D1547"/>
    <w:rsid w:val="006D1734"/>
    <w:rsid w:val="006D1C70"/>
    <w:rsid w:val="006D2FD5"/>
    <w:rsid w:val="006D31E8"/>
    <w:rsid w:val="006D3204"/>
    <w:rsid w:val="006D49F1"/>
    <w:rsid w:val="006D532F"/>
    <w:rsid w:val="006D5C6B"/>
    <w:rsid w:val="006D6E9A"/>
    <w:rsid w:val="006D6F5E"/>
    <w:rsid w:val="006E1703"/>
    <w:rsid w:val="006E1E22"/>
    <w:rsid w:val="006E304E"/>
    <w:rsid w:val="006E3893"/>
    <w:rsid w:val="006E3D10"/>
    <w:rsid w:val="006E4B3B"/>
    <w:rsid w:val="006E5328"/>
    <w:rsid w:val="006E6469"/>
    <w:rsid w:val="006E6523"/>
    <w:rsid w:val="006E6C7A"/>
    <w:rsid w:val="006E7230"/>
    <w:rsid w:val="006E77A0"/>
    <w:rsid w:val="006F005C"/>
    <w:rsid w:val="006F0973"/>
    <w:rsid w:val="006F0AC4"/>
    <w:rsid w:val="006F0BFC"/>
    <w:rsid w:val="006F13DC"/>
    <w:rsid w:val="006F285C"/>
    <w:rsid w:val="006F3D41"/>
    <w:rsid w:val="006F3E96"/>
    <w:rsid w:val="006F4239"/>
    <w:rsid w:val="006F47C0"/>
    <w:rsid w:val="006F4AC9"/>
    <w:rsid w:val="006F4B0A"/>
    <w:rsid w:val="006F4BF4"/>
    <w:rsid w:val="006F4C38"/>
    <w:rsid w:val="006F4DFC"/>
    <w:rsid w:val="006F4ECE"/>
    <w:rsid w:val="006F5325"/>
    <w:rsid w:val="006F5623"/>
    <w:rsid w:val="006F56BE"/>
    <w:rsid w:val="006F655C"/>
    <w:rsid w:val="006F75CE"/>
    <w:rsid w:val="006F771A"/>
    <w:rsid w:val="006F7860"/>
    <w:rsid w:val="00700CC3"/>
    <w:rsid w:val="00700CE5"/>
    <w:rsid w:val="00701498"/>
    <w:rsid w:val="00701AEF"/>
    <w:rsid w:val="00701E62"/>
    <w:rsid w:val="00701FAD"/>
    <w:rsid w:val="00702C7E"/>
    <w:rsid w:val="007035CC"/>
    <w:rsid w:val="00703D67"/>
    <w:rsid w:val="00703E97"/>
    <w:rsid w:val="00703ECF"/>
    <w:rsid w:val="00704807"/>
    <w:rsid w:val="00705821"/>
    <w:rsid w:val="007058E2"/>
    <w:rsid w:val="00705A81"/>
    <w:rsid w:val="007060CD"/>
    <w:rsid w:val="007065E1"/>
    <w:rsid w:val="00707549"/>
    <w:rsid w:val="00707B95"/>
    <w:rsid w:val="00707D08"/>
    <w:rsid w:val="007105B0"/>
    <w:rsid w:val="00711A70"/>
    <w:rsid w:val="00711E34"/>
    <w:rsid w:val="00712398"/>
    <w:rsid w:val="00712F9C"/>
    <w:rsid w:val="00713657"/>
    <w:rsid w:val="00714843"/>
    <w:rsid w:val="00714FE3"/>
    <w:rsid w:val="00715686"/>
    <w:rsid w:val="00715CB7"/>
    <w:rsid w:val="00715DBB"/>
    <w:rsid w:val="0071609B"/>
    <w:rsid w:val="0071616D"/>
    <w:rsid w:val="00716544"/>
    <w:rsid w:val="007168C7"/>
    <w:rsid w:val="00716D53"/>
    <w:rsid w:val="00716F21"/>
    <w:rsid w:val="00717812"/>
    <w:rsid w:val="00717EC2"/>
    <w:rsid w:val="0072083D"/>
    <w:rsid w:val="00720E8D"/>
    <w:rsid w:val="007214F7"/>
    <w:rsid w:val="00721DF2"/>
    <w:rsid w:val="00721F18"/>
    <w:rsid w:val="0072354F"/>
    <w:rsid w:val="00723C05"/>
    <w:rsid w:val="0072417D"/>
    <w:rsid w:val="007242FA"/>
    <w:rsid w:val="00724F0D"/>
    <w:rsid w:val="0072503E"/>
    <w:rsid w:val="00726EB9"/>
    <w:rsid w:val="0072737E"/>
    <w:rsid w:val="0072759C"/>
    <w:rsid w:val="00727769"/>
    <w:rsid w:val="007278AA"/>
    <w:rsid w:val="007279FD"/>
    <w:rsid w:val="00730356"/>
    <w:rsid w:val="00730963"/>
    <w:rsid w:val="00730D4E"/>
    <w:rsid w:val="00731B6C"/>
    <w:rsid w:val="00731F78"/>
    <w:rsid w:val="00733182"/>
    <w:rsid w:val="00733DF3"/>
    <w:rsid w:val="0073424F"/>
    <w:rsid w:val="007345AB"/>
    <w:rsid w:val="007345E1"/>
    <w:rsid w:val="00734EB7"/>
    <w:rsid w:val="00735E6D"/>
    <w:rsid w:val="0073670B"/>
    <w:rsid w:val="00736792"/>
    <w:rsid w:val="007369D6"/>
    <w:rsid w:val="00737EC8"/>
    <w:rsid w:val="0074025D"/>
    <w:rsid w:val="00740EB4"/>
    <w:rsid w:val="00741CE9"/>
    <w:rsid w:val="0074253B"/>
    <w:rsid w:val="00742E50"/>
    <w:rsid w:val="007438A8"/>
    <w:rsid w:val="007441C9"/>
    <w:rsid w:val="0074435B"/>
    <w:rsid w:val="007444C9"/>
    <w:rsid w:val="00745B0D"/>
    <w:rsid w:val="00745DE5"/>
    <w:rsid w:val="00746116"/>
    <w:rsid w:val="0074613C"/>
    <w:rsid w:val="00746DEC"/>
    <w:rsid w:val="00747072"/>
    <w:rsid w:val="007474F3"/>
    <w:rsid w:val="00747511"/>
    <w:rsid w:val="00747A84"/>
    <w:rsid w:val="007501CF"/>
    <w:rsid w:val="0075030A"/>
    <w:rsid w:val="00750AF7"/>
    <w:rsid w:val="00750BFF"/>
    <w:rsid w:val="0075246D"/>
    <w:rsid w:val="00752876"/>
    <w:rsid w:val="00752BAF"/>
    <w:rsid w:val="00753530"/>
    <w:rsid w:val="007537A2"/>
    <w:rsid w:val="00753EB1"/>
    <w:rsid w:val="0075407B"/>
    <w:rsid w:val="0075497F"/>
    <w:rsid w:val="00754DD8"/>
    <w:rsid w:val="00755403"/>
    <w:rsid w:val="00755740"/>
    <w:rsid w:val="00756195"/>
    <w:rsid w:val="00756380"/>
    <w:rsid w:val="007600EA"/>
    <w:rsid w:val="00760272"/>
    <w:rsid w:val="007602E5"/>
    <w:rsid w:val="0076068A"/>
    <w:rsid w:val="00761213"/>
    <w:rsid w:val="007618D3"/>
    <w:rsid w:val="00761B43"/>
    <w:rsid w:val="00762AA6"/>
    <w:rsid w:val="00762CA3"/>
    <w:rsid w:val="00762E09"/>
    <w:rsid w:val="00764382"/>
    <w:rsid w:val="007661F8"/>
    <w:rsid w:val="00767A89"/>
    <w:rsid w:val="00770A32"/>
    <w:rsid w:val="007714F6"/>
    <w:rsid w:val="0077252B"/>
    <w:rsid w:val="00772B55"/>
    <w:rsid w:val="00772BEF"/>
    <w:rsid w:val="00773F55"/>
    <w:rsid w:val="007740D1"/>
    <w:rsid w:val="007743E9"/>
    <w:rsid w:val="00774887"/>
    <w:rsid w:val="00775817"/>
    <w:rsid w:val="00775A51"/>
    <w:rsid w:val="00776249"/>
    <w:rsid w:val="00776DF8"/>
    <w:rsid w:val="00780222"/>
    <w:rsid w:val="0078030F"/>
    <w:rsid w:val="00780421"/>
    <w:rsid w:val="007807BA"/>
    <w:rsid w:val="007808EA"/>
    <w:rsid w:val="00780AA7"/>
    <w:rsid w:val="00780B8F"/>
    <w:rsid w:val="00780D77"/>
    <w:rsid w:val="00780EE9"/>
    <w:rsid w:val="007810F8"/>
    <w:rsid w:val="00781251"/>
    <w:rsid w:val="007817C1"/>
    <w:rsid w:val="007819E8"/>
    <w:rsid w:val="00781F8D"/>
    <w:rsid w:val="00782C02"/>
    <w:rsid w:val="00783AA0"/>
    <w:rsid w:val="00783AD6"/>
    <w:rsid w:val="00783AE3"/>
    <w:rsid w:val="0078428F"/>
    <w:rsid w:val="0078541B"/>
    <w:rsid w:val="00785A60"/>
    <w:rsid w:val="00786AE3"/>
    <w:rsid w:val="00786D78"/>
    <w:rsid w:val="00787199"/>
    <w:rsid w:val="00787767"/>
    <w:rsid w:val="00787D81"/>
    <w:rsid w:val="00790234"/>
    <w:rsid w:val="00790FE4"/>
    <w:rsid w:val="00791C33"/>
    <w:rsid w:val="00792825"/>
    <w:rsid w:val="007930B6"/>
    <w:rsid w:val="00793576"/>
    <w:rsid w:val="00793D8A"/>
    <w:rsid w:val="00794036"/>
    <w:rsid w:val="007940D3"/>
    <w:rsid w:val="007955C2"/>
    <w:rsid w:val="00795DF1"/>
    <w:rsid w:val="007966DC"/>
    <w:rsid w:val="00796A68"/>
    <w:rsid w:val="00796EE9"/>
    <w:rsid w:val="0079704F"/>
    <w:rsid w:val="00797135"/>
    <w:rsid w:val="00797C84"/>
    <w:rsid w:val="00797D70"/>
    <w:rsid w:val="007A031C"/>
    <w:rsid w:val="007A05C8"/>
    <w:rsid w:val="007A07B3"/>
    <w:rsid w:val="007A11E6"/>
    <w:rsid w:val="007A1295"/>
    <w:rsid w:val="007A1A44"/>
    <w:rsid w:val="007A1B1F"/>
    <w:rsid w:val="007A3287"/>
    <w:rsid w:val="007A32DD"/>
    <w:rsid w:val="007A38BF"/>
    <w:rsid w:val="007A3994"/>
    <w:rsid w:val="007A3BD0"/>
    <w:rsid w:val="007A3C6A"/>
    <w:rsid w:val="007A4475"/>
    <w:rsid w:val="007A4639"/>
    <w:rsid w:val="007A6A6A"/>
    <w:rsid w:val="007A7BA7"/>
    <w:rsid w:val="007B078C"/>
    <w:rsid w:val="007B09BE"/>
    <w:rsid w:val="007B1328"/>
    <w:rsid w:val="007B2261"/>
    <w:rsid w:val="007B25FC"/>
    <w:rsid w:val="007B3232"/>
    <w:rsid w:val="007B3ABC"/>
    <w:rsid w:val="007B4409"/>
    <w:rsid w:val="007B4964"/>
    <w:rsid w:val="007B4B17"/>
    <w:rsid w:val="007B4C1F"/>
    <w:rsid w:val="007B5BDE"/>
    <w:rsid w:val="007B713F"/>
    <w:rsid w:val="007B7454"/>
    <w:rsid w:val="007B78FA"/>
    <w:rsid w:val="007C0FA1"/>
    <w:rsid w:val="007C1261"/>
    <w:rsid w:val="007C1884"/>
    <w:rsid w:val="007C1AE3"/>
    <w:rsid w:val="007C2EB0"/>
    <w:rsid w:val="007C3F97"/>
    <w:rsid w:val="007C4B5C"/>
    <w:rsid w:val="007C4B5D"/>
    <w:rsid w:val="007C4C81"/>
    <w:rsid w:val="007C5262"/>
    <w:rsid w:val="007C59DB"/>
    <w:rsid w:val="007C6416"/>
    <w:rsid w:val="007C653A"/>
    <w:rsid w:val="007C71D8"/>
    <w:rsid w:val="007C7EFA"/>
    <w:rsid w:val="007D0E10"/>
    <w:rsid w:val="007D26DE"/>
    <w:rsid w:val="007D2EC1"/>
    <w:rsid w:val="007D3766"/>
    <w:rsid w:val="007D43F1"/>
    <w:rsid w:val="007D458D"/>
    <w:rsid w:val="007D500D"/>
    <w:rsid w:val="007D550B"/>
    <w:rsid w:val="007D56B1"/>
    <w:rsid w:val="007D5CB9"/>
    <w:rsid w:val="007D6B0C"/>
    <w:rsid w:val="007D7F92"/>
    <w:rsid w:val="007E0B48"/>
    <w:rsid w:val="007E0B9E"/>
    <w:rsid w:val="007E0C88"/>
    <w:rsid w:val="007E2128"/>
    <w:rsid w:val="007E36AC"/>
    <w:rsid w:val="007E439F"/>
    <w:rsid w:val="007E446D"/>
    <w:rsid w:val="007E4480"/>
    <w:rsid w:val="007E52FB"/>
    <w:rsid w:val="007E5671"/>
    <w:rsid w:val="007E5735"/>
    <w:rsid w:val="007E57A7"/>
    <w:rsid w:val="007E6184"/>
    <w:rsid w:val="007E7320"/>
    <w:rsid w:val="007E7624"/>
    <w:rsid w:val="007E78AD"/>
    <w:rsid w:val="007E7B66"/>
    <w:rsid w:val="007F0046"/>
    <w:rsid w:val="007F00D8"/>
    <w:rsid w:val="007F01A4"/>
    <w:rsid w:val="007F26C6"/>
    <w:rsid w:val="007F2D6F"/>
    <w:rsid w:val="007F34E8"/>
    <w:rsid w:val="007F3609"/>
    <w:rsid w:val="007F3FF9"/>
    <w:rsid w:val="007F4484"/>
    <w:rsid w:val="007F532F"/>
    <w:rsid w:val="007F55C9"/>
    <w:rsid w:val="007F5916"/>
    <w:rsid w:val="007F658C"/>
    <w:rsid w:val="007F74B0"/>
    <w:rsid w:val="007F7A1F"/>
    <w:rsid w:val="008011D4"/>
    <w:rsid w:val="008011F9"/>
    <w:rsid w:val="00801BC1"/>
    <w:rsid w:val="00801FB9"/>
    <w:rsid w:val="00802578"/>
    <w:rsid w:val="008027D6"/>
    <w:rsid w:val="00802FDD"/>
    <w:rsid w:val="00803DEB"/>
    <w:rsid w:val="00804274"/>
    <w:rsid w:val="00804C52"/>
    <w:rsid w:val="0080514B"/>
    <w:rsid w:val="0080572E"/>
    <w:rsid w:val="008059E5"/>
    <w:rsid w:val="00806968"/>
    <w:rsid w:val="0080696E"/>
    <w:rsid w:val="00806B2A"/>
    <w:rsid w:val="00806C54"/>
    <w:rsid w:val="00807FC4"/>
    <w:rsid w:val="008102C4"/>
    <w:rsid w:val="0081054C"/>
    <w:rsid w:val="00810AC5"/>
    <w:rsid w:val="00812830"/>
    <w:rsid w:val="00812C20"/>
    <w:rsid w:val="00812FAD"/>
    <w:rsid w:val="008138E9"/>
    <w:rsid w:val="008138EB"/>
    <w:rsid w:val="00813E86"/>
    <w:rsid w:val="00814478"/>
    <w:rsid w:val="0081475E"/>
    <w:rsid w:val="00814AE2"/>
    <w:rsid w:val="00815AAB"/>
    <w:rsid w:val="008168B1"/>
    <w:rsid w:val="00816B79"/>
    <w:rsid w:val="00817DF8"/>
    <w:rsid w:val="00820023"/>
    <w:rsid w:val="008201A4"/>
    <w:rsid w:val="008201CA"/>
    <w:rsid w:val="0082126C"/>
    <w:rsid w:val="008218C1"/>
    <w:rsid w:val="008218C3"/>
    <w:rsid w:val="0082192A"/>
    <w:rsid w:val="00821A85"/>
    <w:rsid w:val="00821DF8"/>
    <w:rsid w:val="00822076"/>
    <w:rsid w:val="008220F6"/>
    <w:rsid w:val="008229B8"/>
    <w:rsid w:val="00822C57"/>
    <w:rsid w:val="00823B77"/>
    <w:rsid w:val="008240EF"/>
    <w:rsid w:val="00825039"/>
    <w:rsid w:val="0083016D"/>
    <w:rsid w:val="00830327"/>
    <w:rsid w:val="00830416"/>
    <w:rsid w:val="008313C8"/>
    <w:rsid w:val="0083164D"/>
    <w:rsid w:val="00831D3D"/>
    <w:rsid w:val="00832A97"/>
    <w:rsid w:val="00833654"/>
    <w:rsid w:val="00835371"/>
    <w:rsid w:val="0083579C"/>
    <w:rsid w:val="00835B45"/>
    <w:rsid w:val="00836250"/>
    <w:rsid w:val="00836301"/>
    <w:rsid w:val="00836383"/>
    <w:rsid w:val="00836610"/>
    <w:rsid w:val="00836AA3"/>
    <w:rsid w:val="00837464"/>
    <w:rsid w:val="00840C33"/>
    <w:rsid w:val="00840C56"/>
    <w:rsid w:val="00840E26"/>
    <w:rsid w:val="008434CE"/>
    <w:rsid w:val="00843626"/>
    <w:rsid w:val="008450F4"/>
    <w:rsid w:val="0084528D"/>
    <w:rsid w:val="00845E0B"/>
    <w:rsid w:val="00846662"/>
    <w:rsid w:val="00846E09"/>
    <w:rsid w:val="00847534"/>
    <w:rsid w:val="0084770B"/>
    <w:rsid w:val="00850195"/>
    <w:rsid w:val="008503A3"/>
    <w:rsid w:val="00850C79"/>
    <w:rsid w:val="00851C49"/>
    <w:rsid w:val="00851ED0"/>
    <w:rsid w:val="00852036"/>
    <w:rsid w:val="008522F6"/>
    <w:rsid w:val="0085321B"/>
    <w:rsid w:val="00854E53"/>
    <w:rsid w:val="00855910"/>
    <w:rsid w:val="00855C8A"/>
    <w:rsid w:val="00855DFA"/>
    <w:rsid w:val="00856407"/>
    <w:rsid w:val="00856861"/>
    <w:rsid w:val="00856BF0"/>
    <w:rsid w:val="00856FB2"/>
    <w:rsid w:val="00860236"/>
    <w:rsid w:val="008604A3"/>
    <w:rsid w:val="00860CFA"/>
    <w:rsid w:val="00861C79"/>
    <w:rsid w:val="008621C1"/>
    <w:rsid w:val="008626CA"/>
    <w:rsid w:val="00863E79"/>
    <w:rsid w:val="008644A5"/>
    <w:rsid w:val="00864834"/>
    <w:rsid w:val="0086609A"/>
    <w:rsid w:val="00866AFC"/>
    <w:rsid w:val="00866E21"/>
    <w:rsid w:val="00866EB0"/>
    <w:rsid w:val="00866F38"/>
    <w:rsid w:val="00867089"/>
    <w:rsid w:val="008670AF"/>
    <w:rsid w:val="00867909"/>
    <w:rsid w:val="00867F92"/>
    <w:rsid w:val="0087066B"/>
    <w:rsid w:val="00870758"/>
    <w:rsid w:val="00871AB6"/>
    <w:rsid w:val="00871DE5"/>
    <w:rsid w:val="008723B8"/>
    <w:rsid w:val="00872A49"/>
    <w:rsid w:val="0087313D"/>
    <w:rsid w:val="00873522"/>
    <w:rsid w:val="00873645"/>
    <w:rsid w:val="00874608"/>
    <w:rsid w:val="00874777"/>
    <w:rsid w:val="0087534F"/>
    <w:rsid w:val="00875C40"/>
    <w:rsid w:val="00876AF1"/>
    <w:rsid w:val="008774A4"/>
    <w:rsid w:val="00877DAE"/>
    <w:rsid w:val="008802BE"/>
    <w:rsid w:val="008809F5"/>
    <w:rsid w:val="00880D7C"/>
    <w:rsid w:val="00880DC1"/>
    <w:rsid w:val="008811E2"/>
    <w:rsid w:val="00882D5B"/>
    <w:rsid w:val="0088313F"/>
    <w:rsid w:val="00883571"/>
    <w:rsid w:val="008837E5"/>
    <w:rsid w:val="00884036"/>
    <w:rsid w:val="008847C3"/>
    <w:rsid w:val="00884A80"/>
    <w:rsid w:val="00884AA4"/>
    <w:rsid w:val="00884BDA"/>
    <w:rsid w:val="008858CC"/>
    <w:rsid w:val="008862D4"/>
    <w:rsid w:val="00886AFF"/>
    <w:rsid w:val="00886DFA"/>
    <w:rsid w:val="00886EFC"/>
    <w:rsid w:val="0089029E"/>
    <w:rsid w:val="00890782"/>
    <w:rsid w:val="00890B86"/>
    <w:rsid w:val="00890BD7"/>
    <w:rsid w:val="00892BE6"/>
    <w:rsid w:val="00893440"/>
    <w:rsid w:val="00893807"/>
    <w:rsid w:val="0089425F"/>
    <w:rsid w:val="00894541"/>
    <w:rsid w:val="00894721"/>
    <w:rsid w:val="008950FF"/>
    <w:rsid w:val="00895E11"/>
    <w:rsid w:val="0089653D"/>
    <w:rsid w:val="00897635"/>
    <w:rsid w:val="008A02FF"/>
    <w:rsid w:val="008A0C3D"/>
    <w:rsid w:val="008A0DEA"/>
    <w:rsid w:val="008A12FC"/>
    <w:rsid w:val="008A1EA7"/>
    <w:rsid w:val="008A2B55"/>
    <w:rsid w:val="008A31AF"/>
    <w:rsid w:val="008A38D8"/>
    <w:rsid w:val="008A4A71"/>
    <w:rsid w:val="008A56D1"/>
    <w:rsid w:val="008A5953"/>
    <w:rsid w:val="008A5EC0"/>
    <w:rsid w:val="008A6204"/>
    <w:rsid w:val="008A6540"/>
    <w:rsid w:val="008A677A"/>
    <w:rsid w:val="008A6871"/>
    <w:rsid w:val="008A6F31"/>
    <w:rsid w:val="008A7B33"/>
    <w:rsid w:val="008A7F98"/>
    <w:rsid w:val="008B002F"/>
    <w:rsid w:val="008B041B"/>
    <w:rsid w:val="008B091E"/>
    <w:rsid w:val="008B09AC"/>
    <w:rsid w:val="008B09B3"/>
    <w:rsid w:val="008B18A0"/>
    <w:rsid w:val="008B20ED"/>
    <w:rsid w:val="008B26A3"/>
    <w:rsid w:val="008B3838"/>
    <w:rsid w:val="008B3DDF"/>
    <w:rsid w:val="008B3EF7"/>
    <w:rsid w:val="008B4586"/>
    <w:rsid w:val="008B48D6"/>
    <w:rsid w:val="008B4F2A"/>
    <w:rsid w:val="008B5362"/>
    <w:rsid w:val="008B643E"/>
    <w:rsid w:val="008B660F"/>
    <w:rsid w:val="008B731B"/>
    <w:rsid w:val="008B745C"/>
    <w:rsid w:val="008B7B07"/>
    <w:rsid w:val="008C04C3"/>
    <w:rsid w:val="008C091B"/>
    <w:rsid w:val="008C0B51"/>
    <w:rsid w:val="008C0B7A"/>
    <w:rsid w:val="008C1E03"/>
    <w:rsid w:val="008C204C"/>
    <w:rsid w:val="008C26DB"/>
    <w:rsid w:val="008C30AA"/>
    <w:rsid w:val="008C356F"/>
    <w:rsid w:val="008C417B"/>
    <w:rsid w:val="008C41CA"/>
    <w:rsid w:val="008C6852"/>
    <w:rsid w:val="008C711B"/>
    <w:rsid w:val="008C73B0"/>
    <w:rsid w:val="008C76C8"/>
    <w:rsid w:val="008C79C5"/>
    <w:rsid w:val="008C7C06"/>
    <w:rsid w:val="008D029B"/>
    <w:rsid w:val="008D0B9A"/>
    <w:rsid w:val="008D1479"/>
    <w:rsid w:val="008D1603"/>
    <w:rsid w:val="008D2449"/>
    <w:rsid w:val="008D3031"/>
    <w:rsid w:val="008D3255"/>
    <w:rsid w:val="008D35A3"/>
    <w:rsid w:val="008D3D95"/>
    <w:rsid w:val="008D3FB3"/>
    <w:rsid w:val="008D4717"/>
    <w:rsid w:val="008D4EB0"/>
    <w:rsid w:val="008D51B1"/>
    <w:rsid w:val="008D57E2"/>
    <w:rsid w:val="008D5BF0"/>
    <w:rsid w:val="008D669E"/>
    <w:rsid w:val="008D6B65"/>
    <w:rsid w:val="008D718A"/>
    <w:rsid w:val="008D765A"/>
    <w:rsid w:val="008D76F2"/>
    <w:rsid w:val="008D7B13"/>
    <w:rsid w:val="008E06D0"/>
    <w:rsid w:val="008E1090"/>
    <w:rsid w:val="008E15CB"/>
    <w:rsid w:val="008E2537"/>
    <w:rsid w:val="008E2E0A"/>
    <w:rsid w:val="008E3271"/>
    <w:rsid w:val="008E40CC"/>
    <w:rsid w:val="008E5335"/>
    <w:rsid w:val="008E694F"/>
    <w:rsid w:val="008E6B02"/>
    <w:rsid w:val="008E6E0B"/>
    <w:rsid w:val="008E6FCA"/>
    <w:rsid w:val="008E7259"/>
    <w:rsid w:val="008F099D"/>
    <w:rsid w:val="008F0A7E"/>
    <w:rsid w:val="008F1C28"/>
    <w:rsid w:val="008F3985"/>
    <w:rsid w:val="008F3D76"/>
    <w:rsid w:val="008F47F4"/>
    <w:rsid w:val="008F5335"/>
    <w:rsid w:val="008F66F4"/>
    <w:rsid w:val="008F67C3"/>
    <w:rsid w:val="008F6899"/>
    <w:rsid w:val="008F6B2C"/>
    <w:rsid w:val="008F72FF"/>
    <w:rsid w:val="008F7C7B"/>
    <w:rsid w:val="00900584"/>
    <w:rsid w:val="00900B72"/>
    <w:rsid w:val="00900BC2"/>
    <w:rsid w:val="0090197F"/>
    <w:rsid w:val="00901DF2"/>
    <w:rsid w:val="00902133"/>
    <w:rsid w:val="009021DE"/>
    <w:rsid w:val="0090226B"/>
    <w:rsid w:val="00902358"/>
    <w:rsid w:val="0090314D"/>
    <w:rsid w:val="00903363"/>
    <w:rsid w:val="00903C63"/>
    <w:rsid w:val="00903F98"/>
    <w:rsid w:val="00904097"/>
    <w:rsid w:val="00904E26"/>
    <w:rsid w:val="00904FE1"/>
    <w:rsid w:val="0090515B"/>
    <w:rsid w:val="0090552B"/>
    <w:rsid w:val="00905D7D"/>
    <w:rsid w:val="00906092"/>
    <w:rsid w:val="009064BD"/>
    <w:rsid w:val="00906F5F"/>
    <w:rsid w:val="009077AB"/>
    <w:rsid w:val="00910213"/>
    <w:rsid w:val="00910D1C"/>
    <w:rsid w:val="009116ED"/>
    <w:rsid w:val="009118C5"/>
    <w:rsid w:val="00911978"/>
    <w:rsid w:val="009122B6"/>
    <w:rsid w:val="0091230C"/>
    <w:rsid w:val="00912A9A"/>
    <w:rsid w:val="00912D56"/>
    <w:rsid w:val="009130C4"/>
    <w:rsid w:val="00913CB9"/>
    <w:rsid w:val="00914213"/>
    <w:rsid w:val="00914381"/>
    <w:rsid w:val="0091507E"/>
    <w:rsid w:val="009151BE"/>
    <w:rsid w:val="00915249"/>
    <w:rsid w:val="00915441"/>
    <w:rsid w:val="0091567F"/>
    <w:rsid w:val="00915B68"/>
    <w:rsid w:val="00915B81"/>
    <w:rsid w:val="00915D95"/>
    <w:rsid w:val="009160D5"/>
    <w:rsid w:val="0091655E"/>
    <w:rsid w:val="00916571"/>
    <w:rsid w:val="0091741B"/>
    <w:rsid w:val="00917718"/>
    <w:rsid w:val="009179E0"/>
    <w:rsid w:val="00917E47"/>
    <w:rsid w:val="00920314"/>
    <w:rsid w:val="00920F79"/>
    <w:rsid w:val="00921373"/>
    <w:rsid w:val="009225D9"/>
    <w:rsid w:val="009227F3"/>
    <w:rsid w:val="00922C70"/>
    <w:rsid w:val="0092301E"/>
    <w:rsid w:val="00923A0A"/>
    <w:rsid w:val="00923B9D"/>
    <w:rsid w:val="00923BCA"/>
    <w:rsid w:val="00923C8B"/>
    <w:rsid w:val="00923F5E"/>
    <w:rsid w:val="00924299"/>
    <w:rsid w:val="00924674"/>
    <w:rsid w:val="00924B04"/>
    <w:rsid w:val="0092500B"/>
    <w:rsid w:val="0092514B"/>
    <w:rsid w:val="009257C6"/>
    <w:rsid w:val="00925A33"/>
    <w:rsid w:val="009272D8"/>
    <w:rsid w:val="00927331"/>
    <w:rsid w:val="00927AC9"/>
    <w:rsid w:val="00930179"/>
    <w:rsid w:val="0093054C"/>
    <w:rsid w:val="00931058"/>
    <w:rsid w:val="0093181E"/>
    <w:rsid w:val="009319B8"/>
    <w:rsid w:val="00932C6B"/>
    <w:rsid w:val="00932FA6"/>
    <w:rsid w:val="009344A9"/>
    <w:rsid w:val="00934652"/>
    <w:rsid w:val="00934F53"/>
    <w:rsid w:val="00935AF8"/>
    <w:rsid w:val="00936005"/>
    <w:rsid w:val="00936C8A"/>
    <w:rsid w:val="00936EF5"/>
    <w:rsid w:val="00937022"/>
    <w:rsid w:val="00937807"/>
    <w:rsid w:val="00940182"/>
    <w:rsid w:val="00940C87"/>
    <w:rsid w:val="009414F4"/>
    <w:rsid w:val="0094185D"/>
    <w:rsid w:val="00941955"/>
    <w:rsid w:val="00941EED"/>
    <w:rsid w:val="009421FB"/>
    <w:rsid w:val="00942448"/>
    <w:rsid w:val="009430A5"/>
    <w:rsid w:val="00943DB7"/>
    <w:rsid w:val="0094428E"/>
    <w:rsid w:val="00944C24"/>
    <w:rsid w:val="009451F4"/>
    <w:rsid w:val="0094536A"/>
    <w:rsid w:val="009453D7"/>
    <w:rsid w:val="009463EA"/>
    <w:rsid w:val="009469F7"/>
    <w:rsid w:val="00946B83"/>
    <w:rsid w:val="00947E9B"/>
    <w:rsid w:val="00950356"/>
    <w:rsid w:val="00950E4A"/>
    <w:rsid w:val="00951117"/>
    <w:rsid w:val="00951919"/>
    <w:rsid w:val="00951F97"/>
    <w:rsid w:val="0095230C"/>
    <w:rsid w:val="0095291D"/>
    <w:rsid w:val="0095297F"/>
    <w:rsid w:val="00952D5B"/>
    <w:rsid w:val="00952DF1"/>
    <w:rsid w:val="00953123"/>
    <w:rsid w:val="00953156"/>
    <w:rsid w:val="00953DC4"/>
    <w:rsid w:val="00953EC7"/>
    <w:rsid w:val="00954855"/>
    <w:rsid w:val="00954BA9"/>
    <w:rsid w:val="0095508A"/>
    <w:rsid w:val="0095535D"/>
    <w:rsid w:val="0095558E"/>
    <w:rsid w:val="009558EC"/>
    <w:rsid w:val="00955BF3"/>
    <w:rsid w:val="009569AC"/>
    <w:rsid w:val="00957691"/>
    <w:rsid w:val="00957770"/>
    <w:rsid w:val="0096000A"/>
    <w:rsid w:val="00960071"/>
    <w:rsid w:val="00960940"/>
    <w:rsid w:val="009609AC"/>
    <w:rsid w:val="009615E4"/>
    <w:rsid w:val="009616A1"/>
    <w:rsid w:val="00962086"/>
    <w:rsid w:val="009626B6"/>
    <w:rsid w:val="009630C6"/>
    <w:rsid w:val="00963665"/>
    <w:rsid w:val="00963AE3"/>
    <w:rsid w:val="00963CD2"/>
    <w:rsid w:val="009647ED"/>
    <w:rsid w:val="00964C52"/>
    <w:rsid w:val="0096653D"/>
    <w:rsid w:val="00966798"/>
    <w:rsid w:val="009671FD"/>
    <w:rsid w:val="00967501"/>
    <w:rsid w:val="00970037"/>
    <w:rsid w:val="0097028D"/>
    <w:rsid w:val="00970698"/>
    <w:rsid w:val="00970AE2"/>
    <w:rsid w:val="00970B6D"/>
    <w:rsid w:val="00972257"/>
    <w:rsid w:val="00972949"/>
    <w:rsid w:val="0097295C"/>
    <w:rsid w:val="009734CE"/>
    <w:rsid w:val="00973C53"/>
    <w:rsid w:val="009743CE"/>
    <w:rsid w:val="0097513B"/>
    <w:rsid w:val="009751FD"/>
    <w:rsid w:val="00975966"/>
    <w:rsid w:val="009759E0"/>
    <w:rsid w:val="00975A80"/>
    <w:rsid w:val="00975FAD"/>
    <w:rsid w:val="009761BB"/>
    <w:rsid w:val="009762F8"/>
    <w:rsid w:val="00977104"/>
    <w:rsid w:val="009776B9"/>
    <w:rsid w:val="00980CCC"/>
    <w:rsid w:val="009813AA"/>
    <w:rsid w:val="00981C49"/>
    <w:rsid w:val="0098274C"/>
    <w:rsid w:val="009829EA"/>
    <w:rsid w:val="00982A08"/>
    <w:rsid w:val="0098305F"/>
    <w:rsid w:val="00984C32"/>
    <w:rsid w:val="009857D7"/>
    <w:rsid w:val="009859C6"/>
    <w:rsid w:val="00985AF3"/>
    <w:rsid w:val="00985D07"/>
    <w:rsid w:val="009868AF"/>
    <w:rsid w:val="0099005E"/>
    <w:rsid w:val="009902A9"/>
    <w:rsid w:val="009908FC"/>
    <w:rsid w:val="00990A2D"/>
    <w:rsid w:val="00990EC6"/>
    <w:rsid w:val="00991118"/>
    <w:rsid w:val="00991620"/>
    <w:rsid w:val="009916F1"/>
    <w:rsid w:val="00992026"/>
    <w:rsid w:val="00993CA5"/>
    <w:rsid w:val="00994D7B"/>
    <w:rsid w:val="00995045"/>
    <w:rsid w:val="00996344"/>
    <w:rsid w:val="009974B6"/>
    <w:rsid w:val="009A00B5"/>
    <w:rsid w:val="009A0992"/>
    <w:rsid w:val="009A0A46"/>
    <w:rsid w:val="009A0FD1"/>
    <w:rsid w:val="009A1333"/>
    <w:rsid w:val="009A18B9"/>
    <w:rsid w:val="009A1AFF"/>
    <w:rsid w:val="009A1F28"/>
    <w:rsid w:val="009A252C"/>
    <w:rsid w:val="009A30F1"/>
    <w:rsid w:val="009A31CD"/>
    <w:rsid w:val="009A3BAE"/>
    <w:rsid w:val="009A40E7"/>
    <w:rsid w:val="009A4160"/>
    <w:rsid w:val="009A470B"/>
    <w:rsid w:val="009A4751"/>
    <w:rsid w:val="009A4B07"/>
    <w:rsid w:val="009A54E0"/>
    <w:rsid w:val="009A68E3"/>
    <w:rsid w:val="009A7064"/>
    <w:rsid w:val="009A7B7C"/>
    <w:rsid w:val="009A7FC6"/>
    <w:rsid w:val="009B0473"/>
    <w:rsid w:val="009B065D"/>
    <w:rsid w:val="009B07C7"/>
    <w:rsid w:val="009B0D59"/>
    <w:rsid w:val="009B0E8B"/>
    <w:rsid w:val="009B1B58"/>
    <w:rsid w:val="009B20FE"/>
    <w:rsid w:val="009B28A1"/>
    <w:rsid w:val="009B28A4"/>
    <w:rsid w:val="009B37B9"/>
    <w:rsid w:val="009B3854"/>
    <w:rsid w:val="009B38F1"/>
    <w:rsid w:val="009B4737"/>
    <w:rsid w:val="009B495F"/>
    <w:rsid w:val="009B5B5A"/>
    <w:rsid w:val="009B637A"/>
    <w:rsid w:val="009B64E8"/>
    <w:rsid w:val="009B6968"/>
    <w:rsid w:val="009B6C7C"/>
    <w:rsid w:val="009B74D1"/>
    <w:rsid w:val="009B78E8"/>
    <w:rsid w:val="009C00F4"/>
    <w:rsid w:val="009C0120"/>
    <w:rsid w:val="009C0198"/>
    <w:rsid w:val="009C135B"/>
    <w:rsid w:val="009C16AE"/>
    <w:rsid w:val="009C2181"/>
    <w:rsid w:val="009C2C4D"/>
    <w:rsid w:val="009C2E62"/>
    <w:rsid w:val="009C323E"/>
    <w:rsid w:val="009C369C"/>
    <w:rsid w:val="009C37B9"/>
    <w:rsid w:val="009C432B"/>
    <w:rsid w:val="009C44D2"/>
    <w:rsid w:val="009C6171"/>
    <w:rsid w:val="009C6D53"/>
    <w:rsid w:val="009C7130"/>
    <w:rsid w:val="009C72B8"/>
    <w:rsid w:val="009C7D54"/>
    <w:rsid w:val="009D04A2"/>
    <w:rsid w:val="009D0B21"/>
    <w:rsid w:val="009D10DF"/>
    <w:rsid w:val="009D2917"/>
    <w:rsid w:val="009D2C92"/>
    <w:rsid w:val="009D2E1C"/>
    <w:rsid w:val="009D2EF6"/>
    <w:rsid w:val="009D37A9"/>
    <w:rsid w:val="009D478A"/>
    <w:rsid w:val="009D4EEA"/>
    <w:rsid w:val="009D5BEE"/>
    <w:rsid w:val="009D683D"/>
    <w:rsid w:val="009D755E"/>
    <w:rsid w:val="009D7ACF"/>
    <w:rsid w:val="009D7F68"/>
    <w:rsid w:val="009E0654"/>
    <w:rsid w:val="009E0868"/>
    <w:rsid w:val="009E1398"/>
    <w:rsid w:val="009E20FF"/>
    <w:rsid w:val="009E2114"/>
    <w:rsid w:val="009E2678"/>
    <w:rsid w:val="009E3207"/>
    <w:rsid w:val="009E3B82"/>
    <w:rsid w:val="009E3CC5"/>
    <w:rsid w:val="009E3D9C"/>
    <w:rsid w:val="009E4783"/>
    <w:rsid w:val="009E4DCB"/>
    <w:rsid w:val="009E51FD"/>
    <w:rsid w:val="009E51FE"/>
    <w:rsid w:val="009E5234"/>
    <w:rsid w:val="009E5B48"/>
    <w:rsid w:val="009E623F"/>
    <w:rsid w:val="009E6860"/>
    <w:rsid w:val="009E6ABC"/>
    <w:rsid w:val="009E7224"/>
    <w:rsid w:val="009E74B4"/>
    <w:rsid w:val="009F00B2"/>
    <w:rsid w:val="009F03BF"/>
    <w:rsid w:val="009F04CC"/>
    <w:rsid w:val="009F0FCF"/>
    <w:rsid w:val="009F14B5"/>
    <w:rsid w:val="009F16D9"/>
    <w:rsid w:val="009F241E"/>
    <w:rsid w:val="009F3210"/>
    <w:rsid w:val="009F32FA"/>
    <w:rsid w:val="009F3F68"/>
    <w:rsid w:val="009F4171"/>
    <w:rsid w:val="009F4AF9"/>
    <w:rsid w:val="009F5C85"/>
    <w:rsid w:val="009F5FA7"/>
    <w:rsid w:val="009F63F2"/>
    <w:rsid w:val="009F69B5"/>
    <w:rsid w:val="009F79E4"/>
    <w:rsid w:val="009F7D2A"/>
    <w:rsid w:val="009F7DD0"/>
    <w:rsid w:val="00A0040B"/>
    <w:rsid w:val="00A00E77"/>
    <w:rsid w:val="00A015C2"/>
    <w:rsid w:val="00A016B5"/>
    <w:rsid w:val="00A0195C"/>
    <w:rsid w:val="00A01F50"/>
    <w:rsid w:val="00A02243"/>
    <w:rsid w:val="00A0237A"/>
    <w:rsid w:val="00A02403"/>
    <w:rsid w:val="00A031A6"/>
    <w:rsid w:val="00A0362A"/>
    <w:rsid w:val="00A040FD"/>
    <w:rsid w:val="00A04939"/>
    <w:rsid w:val="00A0561F"/>
    <w:rsid w:val="00A05C66"/>
    <w:rsid w:val="00A06BE4"/>
    <w:rsid w:val="00A07CE4"/>
    <w:rsid w:val="00A104DC"/>
    <w:rsid w:val="00A12519"/>
    <w:rsid w:val="00A13495"/>
    <w:rsid w:val="00A13D61"/>
    <w:rsid w:val="00A14212"/>
    <w:rsid w:val="00A14D2C"/>
    <w:rsid w:val="00A15236"/>
    <w:rsid w:val="00A1527C"/>
    <w:rsid w:val="00A156BD"/>
    <w:rsid w:val="00A16111"/>
    <w:rsid w:val="00A16673"/>
    <w:rsid w:val="00A16948"/>
    <w:rsid w:val="00A16DA3"/>
    <w:rsid w:val="00A17397"/>
    <w:rsid w:val="00A17530"/>
    <w:rsid w:val="00A1783C"/>
    <w:rsid w:val="00A17CC3"/>
    <w:rsid w:val="00A17E65"/>
    <w:rsid w:val="00A20ED1"/>
    <w:rsid w:val="00A2101D"/>
    <w:rsid w:val="00A2119B"/>
    <w:rsid w:val="00A21276"/>
    <w:rsid w:val="00A21943"/>
    <w:rsid w:val="00A21D41"/>
    <w:rsid w:val="00A22734"/>
    <w:rsid w:val="00A22AC0"/>
    <w:rsid w:val="00A23040"/>
    <w:rsid w:val="00A239E5"/>
    <w:rsid w:val="00A241C8"/>
    <w:rsid w:val="00A24879"/>
    <w:rsid w:val="00A24A32"/>
    <w:rsid w:val="00A258FB"/>
    <w:rsid w:val="00A25B53"/>
    <w:rsid w:val="00A262CE"/>
    <w:rsid w:val="00A267BF"/>
    <w:rsid w:val="00A26BA9"/>
    <w:rsid w:val="00A2768B"/>
    <w:rsid w:val="00A27A78"/>
    <w:rsid w:val="00A27F12"/>
    <w:rsid w:val="00A30897"/>
    <w:rsid w:val="00A310D0"/>
    <w:rsid w:val="00A3146D"/>
    <w:rsid w:val="00A32B45"/>
    <w:rsid w:val="00A32EF6"/>
    <w:rsid w:val="00A3367C"/>
    <w:rsid w:val="00A33913"/>
    <w:rsid w:val="00A33FC2"/>
    <w:rsid w:val="00A350DC"/>
    <w:rsid w:val="00A358E4"/>
    <w:rsid w:val="00A35D18"/>
    <w:rsid w:val="00A3613B"/>
    <w:rsid w:val="00A36DBA"/>
    <w:rsid w:val="00A404E4"/>
    <w:rsid w:val="00A406A1"/>
    <w:rsid w:val="00A40F80"/>
    <w:rsid w:val="00A421A3"/>
    <w:rsid w:val="00A42F2E"/>
    <w:rsid w:val="00A43484"/>
    <w:rsid w:val="00A445C4"/>
    <w:rsid w:val="00A44B70"/>
    <w:rsid w:val="00A44CBE"/>
    <w:rsid w:val="00A450C9"/>
    <w:rsid w:val="00A451CB"/>
    <w:rsid w:val="00A45441"/>
    <w:rsid w:val="00A45444"/>
    <w:rsid w:val="00A4578B"/>
    <w:rsid w:val="00A461A6"/>
    <w:rsid w:val="00A46715"/>
    <w:rsid w:val="00A46A95"/>
    <w:rsid w:val="00A47CA9"/>
    <w:rsid w:val="00A503CA"/>
    <w:rsid w:val="00A5041F"/>
    <w:rsid w:val="00A50FC1"/>
    <w:rsid w:val="00A51D5C"/>
    <w:rsid w:val="00A5278B"/>
    <w:rsid w:val="00A52C5C"/>
    <w:rsid w:val="00A52DE4"/>
    <w:rsid w:val="00A52FB0"/>
    <w:rsid w:val="00A5322F"/>
    <w:rsid w:val="00A53A5A"/>
    <w:rsid w:val="00A54484"/>
    <w:rsid w:val="00A545FD"/>
    <w:rsid w:val="00A54CB3"/>
    <w:rsid w:val="00A54E61"/>
    <w:rsid w:val="00A55C65"/>
    <w:rsid w:val="00A55C9F"/>
    <w:rsid w:val="00A565C5"/>
    <w:rsid w:val="00A57EB0"/>
    <w:rsid w:val="00A57FDA"/>
    <w:rsid w:val="00A6025B"/>
    <w:rsid w:val="00A60CCD"/>
    <w:rsid w:val="00A60F8E"/>
    <w:rsid w:val="00A61509"/>
    <w:rsid w:val="00A6182F"/>
    <w:rsid w:val="00A619E6"/>
    <w:rsid w:val="00A61A53"/>
    <w:rsid w:val="00A61DD1"/>
    <w:rsid w:val="00A61FC7"/>
    <w:rsid w:val="00A6233D"/>
    <w:rsid w:val="00A62599"/>
    <w:rsid w:val="00A62B80"/>
    <w:rsid w:val="00A63065"/>
    <w:rsid w:val="00A630D4"/>
    <w:rsid w:val="00A63A6A"/>
    <w:rsid w:val="00A63BB6"/>
    <w:rsid w:val="00A6423C"/>
    <w:rsid w:val="00A64FE5"/>
    <w:rsid w:val="00A65E6D"/>
    <w:rsid w:val="00A66103"/>
    <w:rsid w:val="00A667CF"/>
    <w:rsid w:val="00A66C82"/>
    <w:rsid w:val="00A67120"/>
    <w:rsid w:val="00A67B19"/>
    <w:rsid w:val="00A70C49"/>
    <w:rsid w:val="00A71D97"/>
    <w:rsid w:val="00A71F8C"/>
    <w:rsid w:val="00A722B2"/>
    <w:rsid w:val="00A72B55"/>
    <w:rsid w:val="00A72BC6"/>
    <w:rsid w:val="00A72FE7"/>
    <w:rsid w:val="00A73337"/>
    <w:rsid w:val="00A733AB"/>
    <w:rsid w:val="00A73412"/>
    <w:rsid w:val="00A745A0"/>
    <w:rsid w:val="00A75029"/>
    <w:rsid w:val="00A75948"/>
    <w:rsid w:val="00A7601B"/>
    <w:rsid w:val="00A77081"/>
    <w:rsid w:val="00A770F3"/>
    <w:rsid w:val="00A77ACB"/>
    <w:rsid w:val="00A77F68"/>
    <w:rsid w:val="00A81683"/>
    <w:rsid w:val="00A817D4"/>
    <w:rsid w:val="00A81D21"/>
    <w:rsid w:val="00A81F4C"/>
    <w:rsid w:val="00A825A9"/>
    <w:rsid w:val="00A82F0D"/>
    <w:rsid w:val="00A83064"/>
    <w:rsid w:val="00A834F9"/>
    <w:rsid w:val="00A83653"/>
    <w:rsid w:val="00A838A8"/>
    <w:rsid w:val="00A83AFE"/>
    <w:rsid w:val="00A84359"/>
    <w:rsid w:val="00A84E13"/>
    <w:rsid w:val="00A850F5"/>
    <w:rsid w:val="00A851FD"/>
    <w:rsid w:val="00A8677F"/>
    <w:rsid w:val="00A86E03"/>
    <w:rsid w:val="00A872A2"/>
    <w:rsid w:val="00A90EE3"/>
    <w:rsid w:val="00A9172E"/>
    <w:rsid w:val="00A92437"/>
    <w:rsid w:val="00A92B99"/>
    <w:rsid w:val="00A94119"/>
    <w:rsid w:val="00A962D8"/>
    <w:rsid w:val="00A968BD"/>
    <w:rsid w:val="00A974EB"/>
    <w:rsid w:val="00A97FA9"/>
    <w:rsid w:val="00A97FC9"/>
    <w:rsid w:val="00AA0656"/>
    <w:rsid w:val="00AA10BC"/>
    <w:rsid w:val="00AA16A9"/>
    <w:rsid w:val="00AA1F26"/>
    <w:rsid w:val="00AA20AC"/>
    <w:rsid w:val="00AA2894"/>
    <w:rsid w:val="00AA3060"/>
    <w:rsid w:val="00AA32BC"/>
    <w:rsid w:val="00AA32FE"/>
    <w:rsid w:val="00AA3C0D"/>
    <w:rsid w:val="00AA44A4"/>
    <w:rsid w:val="00AA47AF"/>
    <w:rsid w:val="00AA5DFA"/>
    <w:rsid w:val="00AA69C6"/>
    <w:rsid w:val="00AA6B6C"/>
    <w:rsid w:val="00AA6C4D"/>
    <w:rsid w:val="00AA78BF"/>
    <w:rsid w:val="00AA7961"/>
    <w:rsid w:val="00AA7A3F"/>
    <w:rsid w:val="00AB0001"/>
    <w:rsid w:val="00AB0202"/>
    <w:rsid w:val="00AB1D02"/>
    <w:rsid w:val="00AB2BF4"/>
    <w:rsid w:val="00AB3923"/>
    <w:rsid w:val="00AB3EE5"/>
    <w:rsid w:val="00AB419E"/>
    <w:rsid w:val="00AB449A"/>
    <w:rsid w:val="00AB4AF3"/>
    <w:rsid w:val="00AB5646"/>
    <w:rsid w:val="00AB58A1"/>
    <w:rsid w:val="00AB5C43"/>
    <w:rsid w:val="00AB5D53"/>
    <w:rsid w:val="00AB5E3F"/>
    <w:rsid w:val="00AB605D"/>
    <w:rsid w:val="00AB61FA"/>
    <w:rsid w:val="00AB75C3"/>
    <w:rsid w:val="00AC02A1"/>
    <w:rsid w:val="00AC1399"/>
    <w:rsid w:val="00AC1885"/>
    <w:rsid w:val="00AC18A2"/>
    <w:rsid w:val="00AC1FEF"/>
    <w:rsid w:val="00AC31B2"/>
    <w:rsid w:val="00AC36F4"/>
    <w:rsid w:val="00AC4542"/>
    <w:rsid w:val="00AC4EA0"/>
    <w:rsid w:val="00AC561C"/>
    <w:rsid w:val="00AC5CAA"/>
    <w:rsid w:val="00AC6E4B"/>
    <w:rsid w:val="00AC6F2E"/>
    <w:rsid w:val="00AC705C"/>
    <w:rsid w:val="00AC713C"/>
    <w:rsid w:val="00AC74F1"/>
    <w:rsid w:val="00AC7680"/>
    <w:rsid w:val="00AC7DF1"/>
    <w:rsid w:val="00AD0435"/>
    <w:rsid w:val="00AD0CA2"/>
    <w:rsid w:val="00AD1088"/>
    <w:rsid w:val="00AD1669"/>
    <w:rsid w:val="00AD19D1"/>
    <w:rsid w:val="00AD1E7B"/>
    <w:rsid w:val="00AD22E1"/>
    <w:rsid w:val="00AD3CE5"/>
    <w:rsid w:val="00AD3D7D"/>
    <w:rsid w:val="00AD417F"/>
    <w:rsid w:val="00AD4404"/>
    <w:rsid w:val="00AD4A70"/>
    <w:rsid w:val="00AD5B73"/>
    <w:rsid w:val="00AD5E5C"/>
    <w:rsid w:val="00AD6A12"/>
    <w:rsid w:val="00AD7296"/>
    <w:rsid w:val="00AE07E4"/>
    <w:rsid w:val="00AE1233"/>
    <w:rsid w:val="00AE20EA"/>
    <w:rsid w:val="00AE2452"/>
    <w:rsid w:val="00AE2523"/>
    <w:rsid w:val="00AE27ED"/>
    <w:rsid w:val="00AE3889"/>
    <w:rsid w:val="00AE3A3A"/>
    <w:rsid w:val="00AE3C3C"/>
    <w:rsid w:val="00AE4263"/>
    <w:rsid w:val="00AE4614"/>
    <w:rsid w:val="00AE5BE5"/>
    <w:rsid w:val="00AE63E9"/>
    <w:rsid w:val="00AE6F99"/>
    <w:rsid w:val="00AE7DCA"/>
    <w:rsid w:val="00AE7F48"/>
    <w:rsid w:val="00AF05A8"/>
    <w:rsid w:val="00AF1E3E"/>
    <w:rsid w:val="00AF2273"/>
    <w:rsid w:val="00AF3046"/>
    <w:rsid w:val="00AF31DE"/>
    <w:rsid w:val="00AF37D0"/>
    <w:rsid w:val="00AF39FD"/>
    <w:rsid w:val="00AF5030"/>
    <w:rsid w:val="00AF57A3"/>
    <w:rsid w:val="00AF5DF0"/>
    <w:rsid w:val="00AF5E97"/>
    <w:rsid w:val="00AF6095"/>
    <w:rsid w:val="00AF643C"/>
    <w:rsid w:val="00AF6E51"/>
    <w:rsid w:val="00AF7383"/>
    <w:rsid w:val="00AF7425"/>
    <w:rsid w:val="00AF7FDC"/>
    <w:rsid w:val="00B009DB"/>
    <w:rsid w:val="00B01F91"/>
    <w:rsid w:val="00B01FDC"/>
    <w:rsid w:val="00B03C34"/>
    <w:rsid w:val="00B0527A"/>
    <w:rsid w:val="00B06156"/>
    <w:rsid w:val="00B068C1"/>
    <w:rsid w:val="00B071E8"/>
    <w:rsid w:val="00B1047D"/>
    <w:rsid w:val="00B10487"/>
    <w:rsid w:val="00B10FC4"/>
    <w:rsid w:val="00B1101F"/>
    <w:rsid w:val="00B12903"/>
    <w:rsid w:val="00B12F4A"/>
    <w:rsid w:val="00B14298"/>
    <w:rsid w:val="00B144D0"/>
    <w:rsid w:val="00B15091"/>
    <w:rsid w:val="00B15D39"/>
    <w:rsid w:val="00B15D69"/>
    <w:rsid w:val="00B162EE"/>
    <w:rsid w:val="00B164FB"/>
    <w:rsid w:val="00B16BFD"/>
    <w:rsid w:val="00B1751E"/>
    <w:rsid w:val="00B17B46"/>
    <w:rsid w:val="00B216F9"/>
    <w:rsid w:val="00B21972"/>
    <w:rsid w:val="00B21F56"/>
    <w:rsid w:val="00B22614"/>
    <w:rsid w:val="00B228F1"/>
    <w:rsid w:val="00B22905"/>
    <w:rsid w:val="00B237C8"/>
    <w:rsid w:val="00B23D5C"/>
    <w:rsid w:val="00B23D97"/>
    <w:rsid w:val="00B24104"/>
    <w:rsid w:val="00B24DB6"/>
    <w:rsid w:val="00B253E9"/>
    <w:rsid w:val="00B26DAA"/>
    <w:rsid w:val="00B26E34"/>
    <w:rsid w:val="00B27F9F"/>
    <w:rsid w:val="00B306ED"/>
    <w:rsid w:val="00B30736"/>
    <w:rsid w:val="00B30A25"/>
    <w:rsid w:val="00B31429"/>
    <w:rsid w:val="00B32493"/>
    <w:rsid w:val="00B32A56"/>
    <w:rsid w:val="00B3306E"/>
    <w:rsid w:val="00B3326F"/>
    <w:rsid w:val="00B3445D"/>
    <w:rsid w:val="00B3482C"/>
    <w:rsid w:val="00B34914"/>
    <w:rsid w:val="00B34B9D"/>
    <w:rsid w:val="00B34BC0"/>
    <w:rsid w:val="00B34D25"/>
    <w:rsid w:val="00B357A0"/>
    <w:rsid w:val="00B360F0"/>
    <w:rsid w:val="00B36672"/>
    <w:rsid w:val="00B36AA7"/>
    <w:rsid w:val="00B405FA"/>
    <w:rsid w:val="00B423C9"/>
    <w:rsid w:val="00B4253B"/>
    <w:rsid w:val="00B42622"/>
    <w:rsid w:val="00B428E0"/>
    <w:rsid w:val="00B429D9"/>
    <w:rsid w:val="00B42C35"/>
    <w:rsid w:val="00B435D4"/>
    <w:rsid w:val="00B4385A"/>
    <w:rsid w:val="00B44261"/>
    <w:rsid w:val="00B45352"/>
    <w:rsid w:val="00B45779"/>
    <w:rsid w:val="00B4577C"/>
    <w:rsid w:val="00B45D0C"/>
    <w:rsid w:val="00B45FBC"/>
    <w:rsid w:val="00B46BB3"/>
    <w:rsid w:val="00B46DAA"/>
    <w:rsid w:val="00B46E10"/>
    <w:rsid w:val="00B46FC3"/>
    <w:rsid w:val="00B475CF"/>
    <w:rsid w:val="00B47A17"/>
    <w:rsid w:val="00B47F38"/>
    <w:rsid w:val="00B5016E"/>
    <w:rsid w:val="00B517E2"/>
    <w:rsid w:val="00B51809"/>
    <w:rsid w:val="00B518A6"/>
    <w:rsid w:val="00B51EDA"/>
    <w:rsid w:val="00B52816"/>
    <w:rsid w:val="00B528B7"/>
    <w:rsid w:val="00B5304F"/>
    <w:rsid w:val="00B53F03"/>
    <w:rsid w:val="00B54626"/>
    <w:rsid w:val="00B54774"/>
    <w:rsid w:val="00B55012"/>
    <w:rsid w:val="00B55D0E"/>
    <w:rsid w:val="00B57D78"/>
    <w:rsid w:val="00B57FB1"/>
    <w:rsid w:val="00B61A0C"/>
    <w:rsid w:val="00B61C6D"/>
    <w:rsid w:val="00B62DF5"/>
    <w:rsid w:val="00B63240"/>
    <w:rsid w:val="00B63371"/>
    <w:rsid w:val="00B63873"/>
    <w:rsid w:val="00B64244"/>
    <w:rsid w:val="00B6553A"/>
    <w:rsid w:val="00B6567B"/>
    <w:rsid w:val="00B65BB6"/>
    <w:rsid w:val="00B6659F"/>
    <w:rsid w:val="00B66FD0"/>
    <w:rsid w:val="00B670E9"/>
    <w:rsid w:val="00B674C1"/>
    <w:rsid w:val="00B70028"/>
    <w:rsid w:val="00B71A09"/>
    <w:rsid w:val="00B71D55"/>
    <w:rsid w:val="00B722F5"/>
    <w:rsid w:val="00B72316"/>
    <w:rsid w:val="00B72626"/>
    <w:rsid w:val="00B72681"/>
    <w:rsid w:val="00B72E02"/>
    <w:rsid w:val="00B73ADD"/>
    <w:rsid w:val="00B743A0"/>
    <w:rsid w:val="00B74768"/>
    <w:rsid w:val="00B74A28"/>
    <w:rsid w:val="00B74C00"/>
    <w:rsid w:val="00B7661C"/>
    <w:rsid w:val="00B76EB7"/>
    <w:rsid w:val="00B7741D"/>
    <w:rsid w:val="00B77A4C"/>
    <w:rsid w:val="00B77E64"/>
    <w:rsid w:val="00B8017E"/>
    <w:rsid w:val="00B8152A"/>
    <w:rsid w:val="00B82114"/>
    <w:rsid w:val="00B82E07"/>
    <w:rsid w:val="00B82E94"/>
    <w:rsid w:val="00B83E25"/>
    <w:rsid w:val="00B85183"/>
    <w:rsid w:val="00B85866"/>
    <w:rsid w:val="00B859EA"/>
    <w:rsid w:val="00B8653D"/>
    <w:rsid w:val="00B86596"/>
    <w:rsid w:val="00B86A8B"/>
    <w:rsid w:val="00B870EE"/>
    <w:rsid w:val="00B8746E"/>
    <w:rsid w:val="00B87FA5"/>
    <w:rsid w:val="00B90421"/>
    <w:rsid w:val="00B909C2"/>
    <w:rsid w:val="00B90E25"/>
    <w:rsid w:val="00B90F52"/>
    <w:rsid w:val="00B91E63"/>
    <w:rsid w:val="00B92436"/>
    <w:rsid w:val="00B924FA"/>
    <w:rsid w:val="00B92526"/>
    <w:rsid w:val="00B92CC5"/>
    <w:rsid w:val="00B9659F"/>
    <w:rsid w:val="00B96C72"/>
    <w:rsid w:val="00B96D95"/>
    <w:rsid w:val="00B96E62"/>
    <w:rsid w:val="00B970F8"/>
    <w:rsid w:val="00B976A6"/>
    <w:rsid w:val="00B97D91"/>
    <w:rsid w:val="00BA0A8A"/>
    <w:rsid w:val="00BA1858"/>
    <w:rsid w:val="00BA1D1C"/>
    <w:rsid w:val="00BA3218"/>
    <w:rsid w:val="00BA3579"/>
    <w:rsid w:val="00BA3D0D"/>
    <w:rsid w:val="00BA4767"/>
    <w:rsid w:val="00BA603A"/>
    <w:rsid w:val="00BA6C37"/>
    <w:rsid w:val="00BA749B"/>
    <w:rsid w:val="00BA7622"/>
    <w:rsid w:val="00BA7EA4"/>
    <w:rsid w:val="00BB0D9D"/>
    <w:rsid w:val="00BB1656"/>
    <w:rsid w:val="00BB2037"/>
    <w:rsid w:val="00BB2A82"/>
    <w:rsid w:val="00BB2BE2"/>
    <w:rsid w:val="00BB3C4F"/>
    <w:rsid w:val="00BB4054"/>
    <w:rsid w:val="00BB453D"/>
    <w:rsid w:val="00BB494F"/>
    <w:rsid w:val="00BB4A57"/>
    <w:rsid w:val="00BB5044"/>
    <w:rsid w:val="00BB56D7"/>
    <w:rsid w:val="00BB57AB"/>
    <w:rsid w:val="00BB5F55"/>
    <w:rsid w:val="00BB6040"/>
    <w:rsid w:val="00BB61B5"/>
    <w:rsid w:val="00BB6DC4"/>
    <w:rsid w:val="00BB722E"/>
    <w:rsid w:val="00BB7454"/>
    <w:rsid w:val="00BB7FB8"/>
    <w:rsid w:val="00BC0792"/>
    <w:rsid w:val="00BC0912"/>
    <w:rsid w:val="00BC237F"/>
    <w:rsid w:val="00BC294B"/>
    <w:rsid w:val="00BC2E69"/>
    <w:rsid w:val="00BC34CA"/>
    <w:rsid w:val="00BC3B4F"/>
    <w:rsid w:val="00BC3CA5"/>
    <w:rsid w:val="00BC4218"/>
    <w:rsid w:val="00BC434C"/>
    <w:rsid w:val="00BC5531"/>
    <w:rsid w:val="00BC5673"/>
    <w:rsid w:val="00BC5E4E"/>
    <w:rsid w:val="00BC640E"/>
    <w:rsid w:val="00BC652E"/>
    <w:rsid w:val="00BC6CDF"/>
    <w:rsid w:val="00BC7F57"/>
    <w:rsid w:val="00BD03A2"/>
    <w:rsid w:val="00BD07D1"/>
    <w:rsid w:val="00BD096D"/>
    <w:rsid w:val="00BD11BE"/>
    <w:rsid w:val="00BD1FE0"/>
    <w:rsid w:val="00BD38F5"/>
    <w:rsid w:val="00BD3FBC"/>
    <w:rsid w:val="00BD40E9"/>
    <w:rsid w:val="00BD47D7"/>
    <w:rsid w:val="00BD4DEE"/>
    <w:rsid w:val="00BD4E2E"/>
    <w:rsid w:val="00BD58A0"/>
    <w:rsid w:val="00BD5C56"/>
    <w:rsid w:val="00BD60AD"/>
    <w:rsid w:val="00BD66C0"/>
    <w:rsid w:val="00BD6CF5"/>
    <w:rsid w:val="00BD76E6"/>
    <w:rsid w:val="00BD7AD8"/>
    <w:rsid w:val="00BD7D9A"/>
    <w:rsid w:val="00BE001E"/>
    <w:rsid w:val="00BE011E"/>
    <w:rsid w:val="00BE0441"/>
    <w:rsid w:val="00BE0C6D"/>
    <w:rsid w:val="00BE122C"/>
    <w:rsid w:val="00BE2163"/>
    <w:rsid w:val="00BE2895"/>
    <w:rsid w:val="00BE3770"/>
    <w:rsid w:val="00BE3913"/>
    <w:rsid w:val="00BE3E34"/>
    <w:rsid w:val="00BE4980"/>
    <w:rsid w:val="00BE4BE6"/>
    <w:rsid w:val="00BE5594"/>
    <w:rsid w:val="00BE57B3"/>
    <w:rsid w:val="00BE5CBF"/>
    <w:rsid w:val="00BE5D4F"/>
    <w:rsid w:val="00BE5F58"/>
    <w:rsid w:val="00BE5FB3"/>
    <w:rsid w:val="00BE60E6"/>
    <w:rsid w:val="00BE6722"/>
    <w:rsid w:val="00BE67B6"/>
    <w:rsid w:val="00BE6AFE"/>
    <w:rsid w:val="00BE7221"/>
    <w:rsid w:val="00BE7636"/>
    <w:rsid w:val="00BE76B7"/>
    <w:rsid w:val="00BF09D4"/>
    <w:rsid w:val="00BF0A3A"/>
    <w:rsid w:val="00BF2DAB"/>
    <w:rsid w:val="00BF3D45"/>
    <w:rsid w:val="00BF4023"/>
    <w:rsid w:val="00BF4F32"/>
    <w:rsid w:val="00BF523C"/>
    <w:rsid w:val="00BF64D4"/>
    <w:rsid w:val="00BF6E2B"/>
    <w:rsid w:val="00BF6ED0"/>
    <w:rsid w:val="00BF79B3"/>
    <w:rsid w:val="00C00702"/>
    <w:rsid w:val="00C0140C"/>
    <w:rsid w:val="00C01820"/>
    <w:rsid w:val="00C01B9D"/>
    <w:rsid w:val="00C01D17"/>
    <w:rsid w:val="00C024D4"/>
    <w:rsid w:val="00C02B20"/>
    <w:rsid w:val="00C03F91"/>
    <w:rsid w:val="00C056AC"/>
    <w:rsid w:val="00C06333"/>
    <w:rsid w:val="00C10037"/>
    <w:rsid w:val="00C108E1"/>
    <w:rsid w:val="00C108FD"/>
    <w:rsid w:val="00C11642"/>
    <w:rsid w:val="00C11873"/>
    <w:rsid w:val="00C12619"/>
    <w:rsid w:val="00C12740"/>
    <w:rsid w:val="00C12971"/>
    <w:rsid w:val="00C12D9A"/>
    <w:rsid w:val="00C12DE7"/>
    <w:rsid w:val="00C145EE"/>
    <w:rsid w:val="00C1544A"/>
    <w:rsid w:val="00C15A78"/>
    <w:rsid w:val="00C15AD7"/>
    <w:rsid w:val="00C15C6C"/>
    <w:rsid w:val="00C16B2C"/>
    <w:rsid w:val="00C17129"/>
    <w:rsid w:val="00C17753"/>
    <w:rsid w:val="00C17E64"/>
    <w:rsid w:val="00C20366"/>
    <w:rsid w:val="00C205E7"/>
    <w:rsid w:val="00C20F98"/>
    <w:rsid w:val="00C211BA"/>
    <w:rsid w:val="00C22E00"/>
    <w:rsid w:val="00C22F56"/>
    <w:rsid w:val="00C23436"/>
    <w:rsid w:val="00C2366C"/>
    <w:rsid w:val="00C2408F"/>
    <w:rsid w:val="00C2557C"/>
    <w:rsid w:val="00C25624"/>
    <w:rsid w:val="00C25E66"/>
    <w:rsid w:val="00C2612B"/>
    <w:rsid w:val="00C2699D"/>
    <w:rsid w:val="00C26BF2"/>
    <w:rsid w:val="00C27858"/>
    <w:rsid w:val="00C27A12"/>
    <w:rsid w:val="00C27AEB"/>
    <w:rsid w:val="00C301B8"/>
    <w:rsid w:val="00C31218"/>
    <w:rsid w:val="00C31870"/>
    <w:rsid w:val="00C318F6"/>
    <w:rsid w:val="00C32524"/>
    <w:rsid w:val="00C32967"/>
    <w:rsid w:val="00C32AEC"/>
    <w:rsid w:val="00C33249"/>
    <w:rsid w:val="00C33456"/>
    <w:rsid w:val="00C3389D"/>
    <w:rsid w:val="00C33B99"/>
    <w:rsid w:val="00C34303"/>
    <w:rsid w:val="00C343AC"/>
    <w:rsid w:val="00C3442D"/>
    <w:rsid w:val="00C344A6"/>
    <w:rsid w:val="00C344B6"/>
    <w:rsid w:val="00C35A7C"/>
    <w:rsid w:val="00C35C69"/>
    <w:rsid w:val="00C37041"/>
    <w:rsid w:val="00C37D61"/>
    <w:rsid w:val="00C4000A"/>
    <w:rsid w:val="00C40B4B"/>
    <w:rsid w:val="00C40D3D"/>
    <w:rsid w:val="00C417E6"/>
    <w:rsid w:val="00C418BD"/>
    <w:rsid w:val="00C41BBD"/>
    <w:rsid w:val="00C427E7"/>
    <w:rsid w:val="00C43451"/>
    <w:rsid w:val="00C43532"/>
    <w:rsid w:val="00C438E3"/>
    <w:rsid w:val="00C446F6"/>
    <w:rsid w:val="00C45097"/>
    <w:rsid w:val="00C4722A"/>
    <w:rsid w:val="00C47BCA"/>
    <w:rsid w:val="00C50070"/>
    <w:rsid w:val="00C505F6"/>
    <w:rsid w:val="00C509BF"/>
    <w:rsid w:val="00C512FA"/>
    <w:rsid w:val="00C519EC"/>
    <w:rsid w:val="00C519FC"/>
    <w:rsid w:val="00C51CB6"/>
    <w:rsid w:val="00C53567"/>
    <w:rsid w:val="00C536F0"/>
    <w:rsid w:val="00C53CB9"/>
    <w:rsid w:val="00C53F41"/>
    <w:rsid w:val="00C540BE"/>
    <w:rsid w:val="00C54433"/>
    <w:rsid w:val="00C54A10"/>
    <w:rsid w:val="00C54D5B"/>
    <w:rsid w:val="00C54E9C"/>
    <w:rsid w:val="00C55961"/>
    <w:rsid w:val="00C55CCF"/>
    <w:rsid w:val="00C55D06"/>
    <w:rsid w:val="00C56882"/>
    <w:rsid w:val="00C57510"/>
    <w:rsid w:val="00C577F7"/>
    <w:rsid w:val="00C61093"/>
    <w:rsid w:val="00C61B48"/>
    <w:rsid w:val="00C61DD5"/>
    <w:rsid w:val="00C61EB8"/>
    <w:rsid w:val="00C61F32"/>
    <w:rsid w:val="00C6217E"/>
    <w:rsid w:val="00C63B10"/>
    <w:rsid w:val="00C6474D"/>
    <w:rsid w:val="00C6586F"/>
    <w:rsid w:val="00C65A37"/>
    <w:rsid w:val="00C66DFB"/>
    <w:rsid w:val="00C66E92"/>
    <w:rsid w:val="00C66F16"/>
    <w:rsid w:val="00C67100"/>
    <w:rsid w:val="00C6798B"/>
    <w:rsid w:val="00C7041D"/>
    <w:rsid w:val="00C71004"/>
    <w:rsid w:val="00C7155C"/>
    <w:rsid w:val="00C715BA"/>
    <w:rsid w:val="00C71727"/>
    <w:rsid w:val="00C71A84"/>
    <w:rsid w:val="00C72670"/>
    <w:rsid w:val="00C72CBB"/>
    <w:rsid w:val="00C734AB"/>
    <w:rsid w:val="00C74479"/>
    <w:rsid w:val="00C74D42"/>
    <w:rsid w:val="00C75AE0"/>
    <w:rsid w:val="00C7759D"/>
    <w:rsid w:val="00C775DE"/>
    <w:rsid w:val="00C7766B"/>
    <w:rsid w:val="00C77A3A"/>
    <w:rsid w:val="00C77CD4"/>
    <w:rsid w:val="00C801CB"/>
    <w:rsid w:val="00C810A9"/>
    <w:rsid w:val="00C81C5E"/>
    <w:rsid w:val="00C82BF0"/>
    <w:rsid w:val="00C82EF6"/>
    <w:rsid w:val="00C8308F"/>
    <w:rsid w:val="00C83C04"/>
    <w:rsid w:val="00C856CC"/>
    <w:rsid w:val="00C8614C"/>
    <w:rsid w:val="00C8636E"/>
    <w:rsid w:val="00C86EFC"/>
    <w:rsid w:val="00C87BD2"/>
    <w:rsid w:val="00C90176"/>
    <w:rsid w:val="00C901AD"/>
    <w:rsid w:val="00C905CF"/>
    <w:rsid w:val="00C91437"/>
    <w:rsid w:val="00C91499"/>
    <w:rsid w:val="00C91F4E"/>
    <w:rsid w:val="00C93292"/>
    <w:rsid w:val="00C93BBB"/>
    <w:rsid w:val="00C93F79"/>
    <w:rsid w:val="00C94228"/>
    <w:rsid w:val="00C95501"/>
    <w:rsid w:val="00C9554A"/>
    <w:rsid w:val="00C956CC"/>
    <w:rsid w:val="00C956D2"/>
    <w:rsid w:val="00C95CF9"/>
    <w:rsid w:val="00C9622E"/>
    <w:rsid w:val="00C96F58"/>
    <w:rsid w:val="00C9765A"/>
    <w:rsid w:val="00C979B4"/>
    <w:rsid w:val="00C97BF9"/>
    <w:rsid w:val="00C97E1B"/>
    <w:rsid w:val="00CA090D"/>
    <w:rsid w:val="00CA0A2C"/>
    <w:rsid w:val="00CA0B73"/>
    <w:rsid w:val="00CA0B7E"/>
    <w:rsid w:val="00CA1200"/>
    <w:rsid w:val="00CA1682"/>
    <w:rsid w:val="00CA1B3E"/>
    <w:rsid w:val="00CA20B6"/>
    <w:rsid w:val="00CA2543"/>
    <w:rsid w:val="00CA271B"/>
    <w:rsid w:val="00CA2FC0"/>
    <w:rsid w:val="00CA37E9"/>
    <w:rsid w:val="00CA3DA4"/>
    <w:rsid w:val="00CA524D"/>
    <w:rsid w:val="00CA5475"/>
    <w:rsid w:val="00CA5DC8"/>
    <w:rsid w:val="00CA5E76"/>
    <w:rsid w:val="00CA628B"/>
    <w:rsid w:val="00CA66B1"/>
    <w:rsid w:val="00CA7975"/>
    <w:rsid w:val="00CA7F16"/>
    <w:rsid w:val="00CB1564"/>
    <w:rsid w:val="00CB1B60"/>
    <w:rsid w:val="00CB1D76"/>
    <w:rsid w:val="00CB2185"/>
    <w:rsid w:val="00CB26E5"/>
    <w:rsid w:val="00CB3E1F"/>
    <w:rsid w:val="00CB4475"/>
    <w:rsid w:val="00CB4E3B"/>
    <w:rsid w:val="00CB52E8"/>
    <w:rsid w:val="00CB756F"/>
    <w:rsid w:val="00CB7C51"/>
    <w:rsid w:val="00CB7C68"/>
    <w:rsid w:val="00CB7EC7"/>
    <w:rsid w:val="00CC0412"/>
    <w:rsid w:val="00CC162D"/>
    <w:rsid w:val="00CC191C"/>
    <w:rsid w:val="00CC1CAF"/>
    <w:rsid w:val="00CC21CB"/>
    <w:rsid w:val="00CC2C0F"/>
    <w:rsid w:val="00CC3867"/>
    <w:rsid w:val="00CC4199"/>
    <w:rsid w:val="00CC438E"/>
    <w:rsid w:val="00CC450C"/>
    <w:rsid w:val="00CC4841"/>
    <w:rsid w:val="00CC4EC8"/>
    <w:rsid w:val="00CC4FE3"/>
    <w:rsid w:val="00CC6B4D"/>
    <w:rsid w:val="00CC7D3C"/>
    <w:rsid w:val="00CC7DF4"/>
    <w:rsid w:val="00CD0324"/>
    <w:rsid w:val="00CD096B"/>
    <w:rsid w:val="00CD0DEF"/>
    <w:rsid w:val="00CD0E78"/>
    <w:rsid w:val="00CD1187"/>
    <w:rsid w:val="00CD124B"/>
    <w:rsid w:val="00CD245A"/>
    <w:rsid w:val="00CD2779"/>
    <w:rsid w:val="00CD27D6"/>
    <w:rsid w:val="00CD404F"/>
    <w:rsid w:val="00CD406B"/>
    <w:rsid w:val="00CD4C4A"/>
    <w:rsid w:val="00CD5E66"/>
    <w:rsid w:val="00CD6536"/>
    <w:rsid w:val="00CD670F"/>
    <w:rsid w:val="00CD6A21"/>
    <w:rsid w:val="00CD6ED4"/>
    <w:rsid w:val="00CD7269"/>
    <w:rsid w:val="00CE13D7"/>
    <w:rsid w:val="00CE15F0"/>
    <w:rsid w:val="00CE18A2"/>
    <w:rsid w:val="00CE1C10"/>
    <w:rsid w:val="00CE2332"/>
    <w:rsid w:val="00CE270C"/>
    <w:rsid w:val="00CE2B59"/>
    <w:rsid w:val="00CE336D"/>
    <w:rsid w:val="00CE4367"/>
    <w:rsid w:val="00CE49A0"/>
    <w:rsid w:val="00CE5AEA"/>
    <w:rsid w:val="00CE637B"/>
    <w:rsid w:val="00CE6528"/>
    <w:rsid w:val="00CE6576"/>
    <w:rsid w:val="00CE6D95"/>
    <w:rsid w:val="00CF09AA"/>
    <w:rsid w:val="00CF0C58"/>
    <w:rsid w:val="00CF0F27"/>
    <w:rsid w:val="00CF11EC"/>
    <w:rsid w:val="00CF179E"/>
    <w:rsid w:val="00CF1C18"/>
    <w:rsid w:val="00CF2A3B"/>
    <w:rsid w:val="00CF33DC"/>
    <w:rsid w:val="00CF3B04"/>
    <w:rsid w:val="00CF3E7D"/>
    <w:rsid w:val="00CF4CA7"/>
    <w:rsid w:val="00CF524B"/>
    <w:rsid w:val="00CF5720"/>
    <w:rsid w:val="00CF62E4"/>
    <w:rsid w:val="00CF637D"/>
    <w:rsid w:val="00CF6CCB"/>
    <w:rsid w:val="00CF7122"/>
    <w:rsid w:val="00CF728F"/>
    <w:rsid w:val="00CF76F8"/>
    <w:rsid w:val="00D00F72"/>
    <w:rsid w:val="00D0141E"/>
    <w:rsid w:val="00D0149C"/>
    <w:rsid w:val="00D01670"/>
    <w:rsid w:val="00D019F0"/>
    <w:rsid w:val="00D01A28"/>
    <w:rsid w:val="00D01FA2"/>
    <w:rsid w:val="00D02259"/>
    <w:rsid w:val="00D028F9"/>
    <w:rsid w:val="00D02B58"/>
    <w:rsid w:val="00D03DD0"/>
    <w:rsid w:val="00D03DE4"/>
    <w:rsid w:val="00D040E1"/>
    <w:rsid w:val="00D0431B"/>
    <w:rsid w:val="00D04BE1"/>
    <w:rsid w:val="00D04E1E"/>
    <w:rsid w:val="00D04EC7"/>
    <w:rsid w:val="00D05DAB"/>
    <w:rsid w:val="00D05F29"/>
    <w:rsid w:val="00D0661D"/>
    <w:rsid w:val="00D0674C"/>
    <w:rsid w:val="00D07589"/>
    <w:rsid w:val="00D075A1"/>
    <w:rsid w:val="00D1002E"/>
    <w:rsid w:val="00D10747"/>
    <w:rsid w:val="00D107A9"/>
    <w:rsid w:val="00D10E81"/>
    <w:rsid w:val="00D11C68"/>
    <w:rsid w:val="00D11F21"/>
    <w:rsid w:val="00D12200"/>
    <w:rsid w:val="00D128A4"/>
    <w:rsid w:val="00D132D7"/>
    <w:rsid w:val="00D133A5"/>
    <w:rsid w:val="00D1354A"/>
    <w:rsid w:val="00D137C3"/>
    <w:rsid w:val="00D13CF0"/>
    <w:rsid w:val="00D1406C"/>
    <w:rsid w:val="00D146DE"/>
    <w:rsid w:val="00D149A6"/>
    <w:rsid w:val="00D15743"/>
    <w:rsid w:val="00D15808"/>
    <w:rsid w:val="00D15E39"/>
    <w:rsid w:val="00D160F9"/>
    <w:rsid w:val="00D161B4"/>
    <w:rsid w:val="00D16D27"/>
    <w:rsid w:val="00D17010"/>
    <w:rsid w:val="00D17232"/>
    <w:rsid w:val="00D17314"/>
    <w:rsid w:val="00D207C9"/>
    <w:rsid w:val="00D220A0"/>
    <w:rsid w:val="00D22CC7"/>
    <w:rsid w:val="00D240E1"/>
    <w:rsid w:val="00D24E1B"/>
    <w:rsid w:val="00D2576A"/>
    <w:rsid w:val="00D26321"/>
    <w:rsid w:val="00D27953"/>
    <w:rsid w:val="00D3004A"/>
    <w:rsid w:val="00D30714"/>
    <w:rsid w:val="00D3072D"/>
    <w:rsid w:val="00D315B2"/>
    <w:rsid w:val="00D319F9"/>
    <w:rsid w:val="00D32305"/>
    <w:rsid w:val="00D32963"/>
    <w:rsid w:val="00D334F7"/>
    <w:rsid w:val="00D33579"/>
    <w:rsid w:val="00D33E1C"/>
    <w:rsid w:val="00D348C8"/>
    <w:rsid w:val="00D34CC6"/>
    <w:rsid w:val="00D34E77"/>
    <w:rsid w:val="00D352AF"/>
    <w:rsid w:val="00D356A3"/>
    <w:rsid w:val="00D367B6"/>
    <w:rsid w:val="00D36FBE"/>
    <w:rsid w:val="00D403F6"/>
    <w:rsid w:val="00D4119C"/>
    <w:rsid w:val="00D424A2"/>
    <w:rsid w:val="00D42562"/>
    <w:rsid w:val="00D43595"/>
    <w:rsid w:val="00D43C00"/>
    <w:rsid w:val="00D43CE2"/>
    <w:rsid w:val="00D44292"/>
    <w:rsid w:val="00D44A37"/>
    <w:rsid w:val="00D44C0C"/>
    <w:rsid w:val="00D453FB"/>
    <w:rsid w:val="00D459B9"/>
    <w:rsid w:val="00D45C24"/>
    <w:rsid w:val="00D466FE"/>
    <w:rsid w:val="00D46A05"/>
    <w:rsid w:val="00D47A14"/>
    <w:rsid w:val="00D47B08"/>
    <w:rsid w:val="00D47F0F"/>
    <w:rsid w:val="00D47FD0"/>
    <w:rsid w:val="00D50166"/>
    <w:rsid w:val="00D50450"/>
    <w:rsid w:val="00D50DD1"/>
    <w:rsid w:val="00D50F9C"/>
    <w:rsid w:val="00D51046"/>
    <w:rsid w:val="00D51673"/>
    <w:rsid w:val="00D51955"/>
    <w:rsid w:val="00D51A6F"/>
    <w:rsid w:val="00D51ADD"/>
    <w:rsid w:val="00D53BD0"/>
    <w:rsid w:val="00D53CBB"/>
    <w:rsid w:val="00D54099"/>
    <w:rsid w:val="00D541A1"/>
    <w:rsid w:val="00D54BE9"/>
    <w:rsid w:val="00D54C5D"/>
    <w:rsid w:val="00D55436"/>
    <w:rsid w:val="00D557CA"/>
    <w:rsid w:val="00D55ACF"/>
    <w:rsid w:val="00D55BCA"/>
    <w:rsid w:val="00D56D8F"/>
    <w:rsid w:val="00D577D8"/>
    <w:rsid w:val="00D57F0D"/>
    <w:rsid w:val="00D60C6F"/>
    <w:rsid w:val="00D6171E"/>
    <w:rsid w:val="00D6371A"/>
    <w:rsid w:val="00D63B6D"/>
    <w:rsid w:val="00D63D21"/>
    <w:rsid w:val="00D64599"/>
    <w:rsid w:val="00D647A6"/>
    <w:rsid w:val="00D64A73"/>
    <w:rsid w:val="00D65535"/>
    <w:rsid w:val="00D661AA"/>
    <w:rsid w:val="00D66445"/>
    <w:rsid w:val="00D6655B"/>
    <w:rsid w:val="00D66A11"/>
    <w:rsid w:val="00D6701A"/>
    <w:rsid w:val="00D672DD"/>
    <w:rsid w:val="00D67953"/>
    <w:rsid w:val="00D67BF5"/>
    <w:rsid w:val="00D703F2"/>
    <w:rsid w:val="00D7052E"/>
    <w:rsid w:val="00D705A2"/>
    <w:rsid w:val="00D70A21"/>
    <w:rsid w:val="00D728F0"/>
    <w:rsid w:val="00D729C4"/>
    <w:rsid w:val="00D72DFB"/>
    <w:rsid w:val="00D73877"/>
    <w:rsid w:val="00D73D4E"/>
    <w:rsid w:val="00D7430E"/>
    <w:rsid w:val="00D74DAF"/>
    <w:rsid w:val="00D754EA"/>
    <w:rsid w:val="00D754FE"/>
    <w:rsid w:val="00D75ADE"/>
    <w:rsid w:val="00D760A5"/>
    <w:rsid w:val="00D7648B"/>
    <w:rsid w:val="00D77E3D"/>
    <w:rsid w:val="00D77FD1"/>
    <w:rsid w:val="00D8032A"/>
    <w:rsid w:val="00D8069E"/>
    <w:rsid w:val="00D80ACE"/>
    <w:rsid w:val="00D80CA8"/>
    <w:rsid w:val="00D80DF9"/>
    <w:rsid w:val="00D815EC"/>
    <w:rsid w:val="00D816B2"/>
    <w:rsid w:val="00D82272"/>
    <w:rsid w:val="00D8274F"/>
    <w:rsid w:val="00D82ABC"/>
    <w:rsid w:val="00D83039"/>
    <w:rsid w:val="00D83174"/>
    <w:rsid w:val="00D8407D"/>
    <w:rsid w:val="00D84386"/>
    <w:rsid w:val="00D8442C"/>
    <w:rsid w:val="00D84955"/>
    <w:rsid w:val="00D850A9"/>
    <w:rsid w:val="00D858D1"/>
    <w:rsid w:val="00D8594F"/>
    <w:rsid w:val="00D85F4D"/>
    <w:rsid w:val="00D8654A"/>
    <w:rsid w:val="00D86D58"/>
    <w:rsid w:val="00D8717E"/>
    <w:rsid w:val="00D8771D"/>
    <w:rsid w:val="00D87842"/>
    <w:rsid w:val="00D904FB"/>
    <w:rsid w:val="00D90639"/>
    <w:rsid w:val="00D90AF8"/>
    <w:rsid w:val="00D91930"/>
    <w:rsid w:val="00D91CFC"/>
    <w:rsid w:val="00D92866"/>
    <w:rsid w:val="00D928F1"/>
    <w:rsid w:val="00D92CAE"/>
    <w:rsid w:val="00D93298"/>
    <w:rsid w:val="00D93E34"/>
    <w:rsid w:val="00D94640"/>
    <w:rsid w:val="00D94BBC"/>
    <w:rsid w:val="00D94BD6"/>
    <w:rsid w:val="00D96DDB"/>
    <w:rsid w:val="00D97035"/>
    <w:rsid w:val="00D97149"/>
    <w:rsid w:val="00D979BC"/>
    <w:rsid w:val="00D979CB"/>
    <w:rsid w:val="00D97BCC"/>
    <w:rsid w:val="00D97ED0"/>
    <w:rsid w:val="00DA08AD"/>
    <w:rsid w:val="00DA0C03"/>
    <w:rsid w:val="00DA153F"/>
    <w:rsid w:val="00DA1E82"/>
    <w:rsid w:val="00DA219D"/>
    <w:rsid w:val="00DA243B"/>
    <w:rsid w:val="00DA25DA"/>
    <w:rsid w:val="00DA29C4"/>
    <w:rsid w:val="00DA2EA0"/>
    <w:rsid w:val="00DA3430"/>
    <w:rsid w:val="00DA354E"/>
    <w:rsid w:val="00DA3593"/>
    <w:rsid w:val="00DA3D1D"/>
    <w:rsid w:val="00DA4697"/>
    <w:rsid w:val="00DA52E7"/>
    <w:rsid w:val="00DA5452"/>
    <w:rsid w:val="00DA5B37"/>
    <w:rsid w:val="00DA60E5"/>
    <w:rsid w:val="00DA65BF"/>
    <w:rsid w:val="00DA6803"/>
    <w:rsid w:val="00DA6C92"/>
    <w:rsid w:val="00DA7353"/>
    <w:rsid w:val="00DA7757"/>
    <w:rsid w:val="00DA7BCE"/>
    <w:rsid w:val="00DB0083"/>
    <w:rsid w:val="00DB059A"/>
    <w:rsid w:val="00DB0A53"/>
    <w:rsid w:val="00DB123D"/>
    <w:rsid w:val="00DB1637"/>
    <w:rsid w:val="00DB1F58"/>
    <w:rsid w:val="00DB2D43"/>
    <w:rsid w:val="00DB3252"/>
    <w:rsid w:val="00DB455D"/>
    <w:rsid w:val="00DB4663"/>
    <w:rsid w:val="00DB474B"/>
    <w:rsid w:val="00DB4ACF"/>
    <w:rsid w:val="00DB52DD"/>
    <w:rsid w:val="00DB5692"/>
    <w:rsid w:val="00DB5A48"/>
    <w:rsid w:val="00DB60E6"/>
    <w:rsid w:val="00DB6667"/>
    <w:rsid w:val="00DB6670"/>
    <w:rsid w:val="00DB6A07"/>
    <w:rsid w:val="00DB7A2D"/>
    <w:rsid w:val="00DC000C"/>
    <w:rsid w:val="00DC0822"/>
    <w:rsid w:val="00DC09AC"/>
    <w:rsid w:val="00DC16A1"/>
    <w:rsid w:val="00DC1A0C"/>
    <w:rsid w:val="00DC1DDA"/>
    <w:rsid w:val="00DC1F3C"/>
    <w:rsid w:val="00DC222F"/>
    <w:rsid w:val="00DC24B6"/>
    <w:rsid w:val="00DC24E3"/>
    <w:rsid w:val="00DC25F6"/>
    <w:rsid w:val="00DC2887"/>
    <w:rsid w:val="00DC3EC1"/>
    <w:rsid w:val="00DC4061"/>
    <w:rsid w:val="00DC48E9"/>
    <w:rsid w:val="00DC55FB"/>
    <w:rsid w:val="00DC5D24"/>
    <w:rsid w:val="00DC657B"/>
    <w:rsid w:val="00DC6B0B"/>
    <w:rsid w:val="00DC7ED5"/>
    <w:rsid w:val="00DD0100"/>
    <w:rsid w:val="00DD0438"/>
    <w:rsid w:val="00DD04C5"/>
    <w:rsid w:val="00DD0B5E"/>
    <w:rsid w:val="00DD18B2"/>
    <w:rsid w:val="00DD19D8"/>
    <w:rsid w:val="00DD1FFB"/>
    <w:rsid w:val="00DD2EAE"/>
    <w:rsid w:val="00DD41F3"/>
    <w:rsid w:val="00DD62CC"/>
    <w:rsid w:val="00DD6519"/>
    <w:rsid w:val="00DD74C7"/>
    <w:rsid w:val="00DD7DA0"/>
    <w:rsid w:val="00DD7F0A"/>
    <w:rsid w:val="00DE00A7"/>
    <w:rsid w:val="00DE0B28"/>
    <w:rsid w:val="00DE138C"/>
    <w:rsid w:val="00DE193A"/>
    <w:rsid w:val="00DE20D7"/>
    <w:rsid w:val="00DE212E"/>
    <w:rsid w:val="00DE3BCB"/>
    <w:rsid w:val="00DE3CE1"/>
    <w:rsid w:val="00DE42D1"/>
    <w:rsid w:val="00DE4315"/>
    <w:rsid w:val="00DE4C75"/>
    <w:rsid w:val="00DE5804"/>
    <w:rsid w:val="00DE5C02"/>
    <w:rsid w:val="00DE6C05"/>
    <w:rsid w:val="00DE7AC8"/>
    <w:rsid w:val="00DE7C9F"/>
    <w:rsid w:val="00DE7D1C"/>
    <w:rsid w:val="00DE7ED1"/>
    <w:rsid w:val="00DE7F3E"/>
    <w:rsid w:val="00DF000C"/>
    <w:rsid w:val="00DF084F"/>
    <w:rsid w:val="00DF18E7"/>
    <w:rsid w:val="00DF2107"/>
    <w:rsid w:val="00DF2374"/>
    <w:rsid w:val="00DF2578"/>
    <w:rsid w:val="00DF2635"/>
    <w:rsid w:val="00DF372F"/>
    <w:rsid w:val="00DF395F"/>
    <w:rsid w:val="00DF3CE9"/>
    <w:rsid w:val="00DF3F79"/>
    <w:rsid w:val="00DF4065"/>
    <w:rsid w:val="00DF4324"/>
    <w:rsid w:val="00DF4B1D"/>
    <w:rsid w:val="00DF4B97"/>
    <w:rsid w:val="00DF4DE5"/>
    <w:rsid w:val="00DF51B0"/>
    <w:rsid w:val="00DF5A75"/>
    <w:rsid w:val="00DF5B65"/>
    <w:rsid w:val="00DF69DA"/>
    <w:rsid w:val="00DF6F76"/>
    <w:rsid w:val="00DF700A"/>
    <w:rsid w:val="00DF731A"/>
    <w:rsid w:val="00DF7E7F"/>
    <w:rsid w:val="00DF7F36"/>
    <w:rsid w:val="00E00353"/>
    <w:rsid w:val="00E004B3"/>
    <w:rsid w:val="00E01272"/>
    <w:rsid w:val="00E0131B"/>
    <w:rsid w:val="00E01A3B"/>
    <w:rsid w:val="00E01B5C"/>
    <w:rsid w:val="00E0303B"/>
    <w:rsid w:val="00E0571E"/>
    <w:rsid w:val="00E05BB8"/>
    <w:rsid w:val="00E05D5F"/>
    <w:rsid w:val="00E07A17"/>
    <w:rsid w:val="00E1059A"/>
    <w:rsid w:val="00E125F6"/>
    <w:rsid w:val="00E12E19"/>
    <w:rsid w:val="00E14765"/>
    <w:rsid w:val="00E14829"/>
    <w:rsid w:val="00E14C54"/>
    <w:rsid w:val="00E14CF8"/>
    <w:rsid w:val="00E14EB1"/>
    <w:rsid w:val="00E15045"/>
    <w:rsid w:val="00E15683"/>
    <w:rsid w:val="00E202E7"/>
    <w:rsid w:val="00E208E3"/>
    <w:rsid w:val="00E20BD5"/>
    <w:rsid w:val="00E213C0"/>
    <w:rsid w:val="00E21D71"/>
    <w:rsid w:val="00E21DEC"/>
    <w:rsid w:val="00E2254B"/>
    <w:rsid w:val="00E24996"/>
    <w:rsid w:val="00E2542E"/>
    <w:rsid w:val="00E255DB"/>
    <w:rsid w:val="00E25A9B"/>
    <w:rsid w:val="00E25B3C"/>
    <w:rsid w:val="00E25E90"/>
    <w:rsid w:val="00E261D8"/>
    <w:rsid w:val="00E26522"/>
    <w:rsid w:val="00E26853"/>
    <w:rsid w:val="00E27303"/>
    <w:rsid w:val="00E27859"/>
    <w:rsid w:val="00E27D9B"/>
    <w:rsid w:val="00E27ED7"/>
    <w:rsid w:val="00E3186B"/>
    <w:rsid w:val="00E32532"/>
    <w:rsid w:val="00E32599"/>
    <w:rsid w:val="00E3405F"/>
    <w:rsid w:val="00E345B8"/>
    <w:rsid w:val="00E35A89"/>
    <w:rsid w:val="00E35AF7"/>
    <w:rsid w:val="00E3653D"/>
    <w:rsid w:val="00E3665E"/>
    <w:rsid w:val="00E36720"/>
    <w:rsid w:val="00E36AAB"/>
    <w:rsid w:val="00E40B86"/>
    <w:rsid w:val="00E40DC5"/>
    <w:rsid w:val="00E41534"/>
    <w:rsid w:val="00E416B9"/>
    <w:rsid w:val="00E41C5D"/>
    <w:rsid w:val="00E42287"/>
    <w:rsid w:val="00E42B08"/>
    <w:rsid w:val="00E437F7"/>
    <w:rsid w:val="00E43A1C"/>
    <w:rsid w:val="00E447D3"/>
    <w:rsid w:val="00E45461"/>
    <w:rsid w:val="00E45507"/>
    <w:rsid w:val="00E46843"/>
    <w:rsid w:val="00E47EF3"/>
    <w:rsid w:val="00E50C25"/>
    <w:rsid w:val="00E50F2E"/>
    <w:rsid w:val="00E527A5"/>
    <w:rsid w:val="00E532B8"/>
    <w:rsid w:val="00E53D03"/>
    <w:rsid w:val="00E53F30"/>
    <w:rsid w:val="00E54C04"/>
    <w:rsid w:val="00E55281"/>
    <w:rsid w:val="00E55A47"/>
    <w:rsid w:val="00E55AC1"/>
    <w:rsid w:val="00E55E4B"/>
    <w:rsid w:val="00E5625E"/>
    <w:rsid w:val="00E564D6"/>
    <w:rsid w:val="00E568E3"/>
    <w:rsid w:val="00E56B8E"/>
    <w:rsid w:val="00E572DB"/>
    <w:rsid w:val="00E57B1D"/>
    <w:rsid w:val="00E57F7E"/>
    <w:rsid w:val="00E601D9"/>
    <w:rsid w:val="00E60ECD"/>
    <w:rsid w:val="00E61227"/>
    <w:rsid w:val="00E612A7"/>
    <w:rsid w:val="00E61370"/>
    <w:rsid w:val="00E61D92"/>
    <w:rsid w:val="00E61E73"/>
    <w:rsid w:val="00E62339"/>
    <w:rsid w:val="00E62789"/>
    <w:rsid w:val="00E636A0"/>
    <w:rsid w:val="00E636DD"/>
    <w:rsid w:val="00E639C3"/>
    <w:rsid w:val="00E64264"/>
    <w:rsid w:val="00E64347"/>
    <w:rsid w:val="00E649C6"/>
    <w:rsid w:val="00E64CA7"/>
    <w:rsid w:val="00E6541B"/>
    <w:rsid w:val="00E6548B"/>
    <w:rsid w:val="00E65885"/>
    <w:rsid w:val="00E65BC8"/>
    <w:rsid w:val="00E65EA0"/>
    <w:rsid w:val="00E6669E"/>
    <w:rsid w:val="00E66ADA"/>
    <w:rsid w:val="00E66C67"/>
    <w:rsid w:val="00E67BC8"/>
    <w:rsid w:val="00E72A94"/>
    <w:rsid w:val="00E72AD8"/>
    <w:rsid w:val="00E73A58"/>
    <w:rsid w:val="00E74B81"/>
    <w:rsid w:val="00E74E8E"/>
    <w:rsid w:val="00E75289"/>
    <w:rsid w:val="00E75395"/>
    <w:rsid w:val="00E75542"/>
    <w:rsid w:val="00E75644"/>
    <w:rsid w:val="00E7590B"/>
    <w:rsid w:val="00E75B7C"/>
    <w:rsid w:val="00E75BC2"/>
    <w:rsid w:val="00E76A53"/>
    <w:rsid w:val="00E76DB9"/>
    <w:rsid w:val="00E77134"/>
    <w:rsid w:val="00E81778"/>
    <w:rsid w:val="00E81C44"/>
    <w:rsid w:val="00E844E0"/>
    <w:rsid w:val="00E847E0"/>
    <w:rsid w:val="00E84C7F"/>
    <w:rsid w:val="00E8608E"/>
    <w:rsid w:val="00E867D8"/>
    <w:rsid w:val="00E86ECD"/>
    <w:rsid w:val="00E86EE3"/>
    <w:rsid w:val="00E86F2F"/>
    <w:rsid w:val="00E876EF"/>
    <w:rsid w:val="00E90D16"/>
    <w:rsid w:val="00E91234"/>
    <w:rsid w:val="00E915B3"/>
    <w:rsid w:val="00E91601"/>
    <w:rsid w:val="00E91688"/>
    <w:rsid w:val="00E91AB7"/>
    <w:rsid w:val="00E929DB"/>
    <w:rsid w:val="00E935FF"/>
    <w:rsid w:val="00E9368A"/>
    <w:rsid w:val="00E93B90"/>
    <w:rsid w:val="00E946A8"/>
    <w:rsid w:val="00E94DCA"/>
    <w:rsid w:val="00E96881"/>
    <w:rsid w:val="00E96F83"/>
    <w:rsid w:val="00E97486"/>
    <w:rsid w:val="00EA0208"/>
    <w:rsid w:val="00EA123D"/>
    <w:rsid w:val="00EA3C0F"/>
    <w:rsid w:val="00EA4800"/>
    <w:rsid w:val="00EA51FB"/>
    <w:rsid w:val="00EA52FF"/>
    <w:rsid w:val="00EA56D2"/>
    <w:rsid w:val="00EA5EFE"/>
    <w:rsid w:val="00EA5F74"/>
    <w:rsid w:val="00EA632C"/>
    <w:rsid w:val="00EA75B2"/>
    <w:rsid w:val="00EB0AA9"/>
    <w:rsid w:val="00EB0B9E"/>
    <w:rsid w:val="00EB1397"/>
    <w:rsid w:val="00EB1410"/>
    <w:rsid w:val="00EB453E"/>
    <w:rsid w:val="00EB47B4"/>
    <w:rsid w:val="00EB489C"/>
    <w:rsid w:val="00EB5296"/>
    <w:rsid w:val="00EB619C"/>
    <w:rsid w:val="00EB7292"/>
    <w:rsid w:val="00EB78F6"/>
    <w:rsid w:val="00EB7954"/>
    <w:rsid w:val="00EC0298"/>
    <w:rsid w:val="00EC0661"/>
    <w:rsid w:val="00EC1BA9"/>
    <w:rsid w:val="00EC281F"/>
    <w:rsid w:val="00EC351C"/>
    <w:rsid w:val="00EC3714"/>
    <w:rsid w:val="00EC4010"/>
    <w:rsid w:val="00EC4099"/>
    <w:rsid w:val="00EC477C"/>
    <w:rsid w:val="00EC4DF5"/>
    <w:rsid w:val="00EC4E69"/>
    <w:rsid w:val="00EC55ED"/>
    <w:rsid w:val="00EC5A81"/>
    <w:rsid w:val="00EC7676"/>
    <w:rsid w:val="00EC7E66"/>
    <w:rsid w:val="00ED01A7"/>
    <w:rsid w:val="00ED0225"/>
    <w:rsid w:val="00ED0239"/>
    <w:rsid w:val="00ED02FC"/>
    <w:rsid w:val="00ED0483"/>
    <w:rsid w:val="00ED089C"/>
    <w:rsid w:val="00ED0CCC"/>
    <w:rsid w:val="00ED1215"/>
    <w:rsid w:val="00ED13FD"/>
    <w:rsid w:val="00ED1D26"/>
    <w:rsid w:val="00ED2960"/>
    <w:rsid w:val="00ED2D2D"/>
    <w:rsid w:val="00ED33BA"/>
    <w:rsid w:val="00ED3C39"/>
    <w:rsid w:val="00ED472A"/>
    <w:rsid w:val="00ED4F26"/>
    <w:rsid w:val="00ED561B"/>
    <w:rsid w:val="00ED6AA6"/>
    <w:rsid w:val="00ED7539"/>
    <w:rsid w:val="00ED75B8"/>
    <w:rsid w:val="00ED7D88"/>
    <w:rsid w:val="00ED7EF4"/>
    <w:rsid w:val="00EE010D"/>
    <w:rsid w:val="00EE0231"/>
    <w:rsid w:val="00EE0495"/>
    <w:rsid w:val="00EE07F4"/>
    <w:rsid w:val="00EE180F"/>
    <w:rsid w:val="00EE1BB3"/>
    <w:rsid w:val="00EE1E33"/>
    <w:rsid w:val="00EE2C95"/>
    <w:rsid w:val="00EE3105"/>
    <w:rsid w:val="00EE4634"/>
    <w:rsid w:val="00EE489C"/>
    <w:rsid w:val="00EE56AB"/>
    <w:rsid w:val="00EE6121"/>
    <w:rsid w:val="00EE64C6"/>
    <w:rsid w:val="00EE66A9"/>
    <w:rsid w:val="00EF0658"/>
    <w:rsid w:val="00EF1008"/>
    <w:rsid w:val="00EF10CB"/>
    <w:rsid w:val="00EF111C"/>
    <w:rsid w:val="00EF13DF"/>
    <w:rsid w:val="00EF2ED9"/>
    <w:rsid w:val="00EF2F84"/>
    <w:rsid w:val="00EF3B58"/>
    <w:rsid w:val="00EF439B"/>
    <w:rsid w:val="00EF46B6"/>
    <w:rsid w:val="00EF6FA8"/>
    <w:rsid w:val="00EF7149"/>
    <w:rsid w:val="00EF75A2"/>
    <w:rsid w:val="00EF7759"/>
    <w:rsid w:val="00F005B2"/>
    <w:rsid w:val="00F013AE"/>
    <w:rsid w:val="00F02A7C"/>
    <w:rsid w:val="00F02D67"/>
    <w:rsid w:val="00F02F7E"/>
    <w:rsid w:val="00F02FB5"/>
    <w:rsid w:val="00F04259"/>
    <w:rsid w:val="00F052F5"/>
    <w:rsid w:val="00F053A6"/>
    <w:rsid w:val="00F056C6"/>
    <w:rsid w:val="00F064EC"/>
    <w:rsid w:val="00F06789"/>
    <w:rsid w:val="00F06ACF"/>
    <w:rsid w:val="00F07349"/>
    <w:rsid w:val="00F07ADC"/>
    <w:rsid w:val="00F100CC"/>
    <w:rsid w:val="00F1017E"/>
    <w:rsid w:val="00F10354"/>
    <w:rsid w:val="00F108C7"/>
    <w:rsid w:val="00F10B87"/>
    <w:rsid w:val="00F10D1E"/>
    <w:rsid w:val="00F11A52"/>
    <w:rsid w:val="00F11CE1"/>
    <w:rsid w:val="00F127E7"/>
    <w:rsid w:val="00F128A2"/>
    <w:rsid w:val="00F132AB"/>
    <w:rsid w:val="00F13522"/>
    <w:rsid w:val="00F1489D"/>
    <w:rsid w:val="00F14966"/>
    <w:rsid w:val="00F15686"/>
    <w:rsid w:val="00F15E20"/>
    <w:rsid w:val="00F15FF5"/>
    <w:rsid w:val="00F1618B"/>
    <w:rsid w:val="00F16567"/>
    <w:rsid w:val="00F16C9E"/>
    <w:rsid w:val="00F1722E"/>
    <w:rsid w:val="00F175F0"/>
    <w:rsid w:val="00F208E4"/>
    <w:rsid w:val="00F20D9C"/>
    <w:rsid w:val="00F22515"/>
    <w:rsid w:val="00F22595"/>
    <w:rsid w:val="00F236DC"/>
    <w:rsid w:val="00F23B8D"/>
    <w:rsid w:val="00F258E9"/>
    <w:rsid w:val="00F26234"/>
    <w:rsid w:val="00F26442"/>
    <w:rsid w:val="00F26D33"/>
    <w:rsid w:val="00F27200"/>
    <w:rsid w:val="00F2767A"/>
    <w:rsid w:val="00F301E0"/>
    <w:rsid w:val="00F301F7"/>
    <w:rsid w:val="00F317FE"/>
    <w:rsid w:val="00F31D4A"/>
    <w:rsid w:val="00F321E0"/>
    <w:rsid w:val="00F32B19"/>
    <w:rsid w:val="00F337D3"/>
    <w:rsid w:val="00F33C6A"/>
    <w:rsid w:val="00F34441"/>
    <w:rsid w:val="00F34520"/>
    <w:rsid w:val="00F3526A"/>
    <w:rsid w:val="00F35C8D"/>
    <w:rsid w:val="00F36367"/>
    <w:rsid w:val="00F3670E"/>
    <w:rsid w:val="00F36908"/>
    <w:rsid w:val="00F4083F"/>
    <w:rsid w:val="00F4137B"/>
    <w:rsid w:val="00F41B95"/>
    <w:rsid w:val="00F434EB"/>
    <w:rsid w:val="00F43B15"/>
    <w:rsid w:val="00F43CAE"/>
    <w:rsid w:val="00F46369"/>
    <w:rsid w:val="00F46BDB"/>
    <w:rsid w:val="00F500EC"/>
    <w:rsid w:val="00F5016E"/>
    <w:rsid w:val="00F50436"/>
    <w:rsid w:val="00F514BC"/>
    <w:rsid w:val="00F51564"/>
    <w:rsid w:val="00F5186E"/>
    <w:rsid w:val="00F51CD3"/>
    <w:rsid w:val="00F52D6E"/>
    <w:rsid w:val="00F5301D"/>
    <w:rsid w:val="00F53992"/>
    <w:rsid w:val="00F5499C"/>
    <w:rsid w:val="00F554C0"/>
    <w:rsid w:val="00F5585D"/>
    <w:rsid w:val="00F560C9"/>
    <w:rsid w:val="00F569C3"/>
    <w:rsid w:val="00F56F01"/>
    <w:rsid w:val="00F5721F"/>
    <w:rsid w:val="00F57ECF"/>
    <w:rsid w:val="00F60479"/>
    <w:rsid w:val="00F60675"/>
    <w:rsid w:val="00F60A01"/>
    <w:rsid w:val="00F60E4C"/>
    <w:rsid w:val="00F61D63"/>
    <w:rsid w:val="00F620F0"/>
    <w:rsid w:val="00F62863"/>
    <w:rsid w:val="00F62FF5"/>
    <w:rsid w:val="00F63078"/>
    <w:rsid w:val="00F6347B"/>
    <w:rsid w:val="00F637C8"/>
    <w:rsid w:val="00F63D13"/>
    <w:rsid w:val="00F652A2"/>
    <w:rsid w:val="00F65D6F"/>
    <w:rsid w:val="00F65DB6"/>
    <w:rsid w:val="00F662E8"/>
    <w:rsid w:val="00F668EC"/>
    <w:rsid w:val="00F66EBD"/>
    <w:rsid w:val="00F708F4"/>
    <w:rsid w:val="00F71B2D"/>
    <w:rsid w:val="00F72160"/>
    <w:rsid w:val="00F72782"/>
    <w:rsid w:val="00F72E4C"/>
    <w:rsid w:val="00F72F83"/>
    <w:rsid w:val="00F7300B"/>
    <w:rsid w:val="00F7310B"/>
    <w:rsid w:val="00F7450B"/>
    <w:rsid w:val="00F7540C"/>
    <w:rsid w:val="00F75D68"/>
    <w:rsid w:val="00F75E5B"/>
    <w:rsid w:val="00F76505"/>
    <w:rsid w:val="00F76DF8"/>
    <w:rsid w:val="00F76E21"/>
    <w:rsid w:val="00F773A9"/>
    <w:rsid w:val="00F800A1"/>
    <w:rsid w:val="00F80619"/>
    <w:rsid w:val="00F819CC"/>
    <w:rsid w:val="00F82FBA"/>
    <w:rsid w:val="00F833F8"/>
    <w:rsid w:val="00F83889"/>
    <w:rsid w:val="00F83A59"/>
    <w:rsid w:val="00F843C5"/>
    <w:rsid w:val="00F8448F"/>
    <w:rsid w:val="00F846BE"/>
    <w:rsid w:val="00F84AFF"/>
    <w:rsid w:val="00F84D54"/>
    <w:rsid w:val="00F84E67"/>
    <w:rsid w:val="00F84E97"/>
    <w:rsid w:val="00F85962"/>
    <w:rsid w:val="00F85E81"/>
    <w:rsid w:val="00F864C7"/>
    <w:rsid w:val="00F866C0"/>
    <w:rsid w:val="00F86877"/>
    <w:rsid w:val="00F86D81"/>
    <w:rsid w:val="00F877DD"/>
    <w:rsid w:val="00F87926"/>
    <w:rsid w:val="00F90478"/>
    <w:rsid w:val="00F9095E"/>
    <w:rsid w:val="00F91BD9"/>
    <w:rsid w:val="00F91C91"/>
    <w:rsid w:val="00F92C3E"/>
    <w:rsid w:val="00F935D9"/>
    <w:rsid w:val="00F93AE9"/>
    <w:rsid w:val="00F94604"/>
    <w:rsid w:val="00F9485C"/>
    <w:rsid w:val="00F94B4F"/>
    <w:rsid w:val="00F9586D"/>
    <w:rsid w:val="00F95CBB"/>
    <w:rsid w:val="00F96061"/>
    <w:rsid w:val="00F96072"/>
    <w:rsid w:val="00F963E8"/>
    <w:rsid w:val="00FA0797"/>
    <w:rsid w:val="00FA08EC"/>
    <w:rsid w:val="00FA08F3"/>
    <w:rsid w:val="00FA138B"/>
    <w:rsid w:val="00FA14BF"/>
    <w:rsid w:val="00FA1666"/>
    <w:rsid w:val="00FA20C4"/>
    <w:rsid w:val="00FA2891"/>
    <w:rsid w:val="00FA3946"/>
    <w:rsid w:val="00FA4292"/>
    <w:rsid w:val="00FA4745"/>
    <w:rsid w:val="00FA53CF"/>
    <w:rsid w:val="00FA5702"/>
    <w:rsid w:val="00FA72D7"/>
    <w:rsid w:val="00FA79B9"/>
    <w:rsid w:val="00FB005D"/>
    <w:rsid w:val="00FB0262"/>
    <w:rsid w:val="00FB0591"/>
    <w:rsid w:val="00FB1962"/>
    <w:rsid w:val="00FB201D"/>
    <w:rsid w:val="00FB22E6"/>
    <w:rsid w:val="00FB283D"/>
    <w:rsid w:val="00FB2B9F"/>
    <w:rsid w:val="00FB2DAD"/>
    <w:rsid w:val="00FB331F"/>
    <w:rsid w:val="00FB35BD"/>
    <w:rsid w:val="00FB3611"/>
    <w:rsid w:val="00FB3816"/>
    <w:rsid w:val="00FB45BE"/>
    <w:rsid w:val="00FB4777"/>
    <w:rsid w:val="00FB4A0C"/>
    <w:rsid w:val="00FB4C6A"/>
    <w:rsid w:val="00FB4F1C"/>
    <w:rsid w:val="00FB5DEB"/>
    <w:rsid w:val="00FB7067"/>
    <w:rsid w:val="00FB74E9"/>
    <w:rsid w:val="00FB74F5"/>
    <w:rsid w:val="00FC024E"/>
    <w:rsid w:val="00FC0653"/>
    <w:rsid w:val="00FC0715"/>
    <w:rsid w:val="00FC0E2C"/>
    <w:rsid w:val="00FC0ED0"/>
    <w:rsid w:val="00FC108B"/>
    <w:rsid w:val="00FC1633"/>
    <w:rsid w:val="00FC1E02"/>
    <w:rsid w:val="00FC1EC2"/>
    <w:rsid w:val="00FC24DF"/>
    <w:rsid w:val="00FC2731"/>
    <w:rsid w:val="00FC33F7"/>
    <w:rsid w:val="00FC3BE7"/>
    <w:rsid w:val="00FC5ED8"/>
    <w:rsid w:val="00FC60E4"/>
    <w:rsid w:val="00FC6770"/>
    <w:rsid w:val="00FC692C"/>
    <w:rsid w:val="00FC7928"/>
    <w:rsid w:val="00FD05AD"/>
    <w:rsid w:val="00FD0CE2"/>
    <w:rsid w:val="00FD12E0"/>
    <w:rsid w:val="00FD20CA"/>
    <w:rsid w:val="00FD541A"/>
    <w:rsid w:val="00FD5B16"/>
    <w:rsid w:val="00FD5D5A"/>
    <w:rsid w:val="00FD5FDB"/>
    <w:rsid w:val="00FD623C"/>
    <w:rsid w:val="00FD62F4"/>
    <w:rsid w:val="00FD6A62"/>
    <w:rsid w:val="00FD78D4"/>
    <w:rsid w:val="00FE01FB"/>
    <w:rsid w:val="00FE0712"/>
    <w:rsid w:val="00FE1030"/>
    <w:rsid w:val="00FE13FE"/>
    <w:rsid w:val="00FE1EF1"/>
    <w:rsid w:val="00FE2312"/>
    <w:rsid w:val="00FE3409"/>
    <w:rsid w:val="00FE3BA3"/>
    <w:rsid w:val="00FE46FA"/>
    <w:rsid w:val="00FE4AC9"/>
    <w:rsid w:val="00FE4FD5"/>
    <w:rsid w:val="00FE5365"/>
    <w:rsid w:val="00FE56EB"/>
    <w:rsid w:val="00FE5F9D"/>
    <w:rsid w:val="00FE67EB"/>
    <w:rsid w:val="00FE719B"/>
    <w:rsid w:val="00FE7596"/>
    <w:rsid w:val="00FF028D"/>
    <w:rsid w:val="00FF033F"/>
    <w:rsid w:val="00FF105C"/>
    <w:rsid w:val="00FF1227"/>
    <w:rsid w:val="00FF20DA"/>
    <w:rsid w:val="00FF2244"/>
    <w:rsid w:val="00FF2EB3"/>
    <w:rsid w:val="00FF327F"/>
    <w:rsid w:val="00FF34F6"/>
    <w:rsid w:val="00FF3649"/>
    <w:rsid w:val="00FF3D9C"/>
    <w:rsid w:val="00FF3F8B"/>
    <w:rsid w:val="00FF4175"/>
    <w:rsid w:val="00FF461D"/>
    <w:rsid w:val="00FF4B84"/>
    <w:rsid w:val="00FF4C0B"/>
    <w:rsid w:val="00FF50EC"/>
    <w:rsid w:val="00FF5185"/>
    <w:rsid w:val="00FF5E1D"/>
    <w:rsid w:val="00FF6BB7"/>
    <w:rsid w:val="00FF6CB1"/>
    <w:rsid w:val="00FF756C"/>
    <w:rsid w:val="00FF75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7E54E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4A"/>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 w:type="character" w:styleId="EndnoteReference">
    <w:name w:val="endnote reference"/>
    <w:basedOn w:val="DefaultParagraphFont"/>
    <w:uiPriority w:val="99"/>
    <w:semiHidden/>
    <w:unhideWhenUsed/>
    <w:rsid w:val="00EC7676"/>
    <w:rPr>
      <w:vertAlign w:val="superscript"/>
    </w:rPr>
  </w:style>
  <w:style w:type="character" w:styleId="Strong">
    <w:name w:val="Strong"/>
    <w:basedOn w:val="DefaultParagraphFont"/>
    <w:uiPriority w:val="22"/>
    <w:qFormat/>
    <w:rsid w:val="00B97D91"/>
    <w:rPr>
      <w:b/>
      <w:bCs/>
    </w:rPr>
  </w:style>
  <w:style w:type="paragraph" w:customStyle="1" w:styleId="Normal30">
    <w:name w:val="Normal3"/>
    <w:rsid w:val="009C019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4A"/>
    <w:pPr>
      <w:spacing w:line="480" w:lineRule="auto"/>
    </w:pPr>
  </w:style>
  <w:style w:type="paragraph" w:styleId="Heading1">
    <w:name w:val="heading 1"/>
    <w:basedOn w:val="Normal2"/>
    <w:next w:val="Normal2"/>
    <w:rsid w:val="008C30AA"/>
    <w:pPr>
      <w:keepNext/>
      <w:keepLines/>
      <w:spacing w:before="200" w:after="200"/>
      <w:contextualSpacing/>
      <w:outlineLvl w:val="0"/>
    </w:pPr>
    <w:rPr>
      <w:rFonts w:eastAsia="Roboto Slab" w:cs="Roboto Slab"/>
      <w:sz w:val="32"/>
    </w:rPr>
  </w:style>
  <w:style w:type="paragraph" w:styleId="Heading2">
    <w:name w:val="heading 2"/>
    <w:basedOn w:val="Normal2"/>
    <w:next w:val="Normal2"/>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2"/>
    <w:next w:val="Normal2"/>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2"/>
    <w:next w:val="Normal2"/>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2"/>
    <w:next w:val="Normal2"/>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2"/>
    <w:next w:val="Normal2"/>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2">
    <w:name w:val="Normal2"/>
    <w:rsid w:val="0063034A"/>
    <w:pPr>
      <w:spacing w:line="480" w:lineRule="auto"/>
    </w:pPr>
  </w:style>
  <w:style w:type="paragraph" w:styleId="Title">
    <w:name w:val="Title"/>
    <w:basedOn w:val="Normal2"/>
    <w:next w:val="Normal2"/>
    <w:pPr>
      <w:keepNext/>
      <w:keepLines/>
      <w:contextualSpacing/>
    </w:pPr>
    <w:rPr>
      <w:rFonts w:ascii="Roboto Slab" w:eastAsia="Roboto Slab" w:hAnsi="Roboto Slab" w:cs="Roboto Slab"/>
      <w:sz w:val="42"/>
    </w:rPr>
  </w:style>
  <w:style w:type="paragraph" w:styleId="Subtitle">
    <w:name w:val="Subtitle"/>
    <w:basedOn w:val="Normal2"/>
    <w:next w:val="Normal2"/>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63034A"/>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63034A"/>
    <w:pPr>
      <w:spacing w:line="480" w:lineRule="auto"/>
    </w:pPr>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 w:type="character" w:styleId="LineNumber">
    <w:name w:val="line number"/>
    <w:basedOn w:val="DefaultParagraphFont"/>
    <w:uiPriority w:val="99"/>
    <w:semiHidden/>
    <w:unhideWhenUsed/>
    <w:rsid w:val="000F333D"/>
  </w:style>
  <w:style w:type="paragraph" w:customStyle="1" w:styleId="Normal3">
    <w:name w:val="Normal3"/>
    <w:rsid w:val="000F05A9"/>
  </w:style>
  <w:style w:type="character" w:styleId="EndnoteReference">
    <w:name w:val="endnote reference"/>
    <w:basedOn w:val="DefaultParagraphFont"/>
    <w:uiPriority w:val="99"/>
    <w:semiHidden/>
    <w:unhideWhenUsed/>
    <w:rsid w:val="00EC7676"/>
    <w:rPr>
      <w:vertAlign w:val="superscript"/>
    </w:rPr>
  </w:style>
  <w:style w:type="character" w:styleId="Strong">
    <w:name w:val="Strong"/>
    <w:basedOn w:val="DefaultParagraphFont"/>
    <w:uiPriority w:val="22"/>
    <w:qFormat/>
    <w:rsid w:val="00B97D91"/>
    <w:rPr>
      <w:b/>
      <w:bCs/>
    </w:rPr>
  </w:style>
  <w:style w:type="paragraph" w:customStyle="1" w:styleId="Normal30">
    <w:name w:val="Normal3"/>
    <w:rsid w:val="009C01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565261">
      <w:bodyDiv w:val="1"/>
      <w:marLeft w:val="0"/>
      <w:marRight w:val="0"/>
      <w:marTop w:val="0"/>
      <w:marBottom w:val="0"/>
      <w:divBdr>
        <w:top w:val="none" w:sz="0" w:space="0" w:color="auto"/>
        <w:left w:val="none" w:sz="0" w:space="0" w:color="auto"/>
        <w:bottom w:val="none" w:sz="0" w:space="0" w:color="auto"/>
        <w:right w:val="none" w:sz="0" w:space="0" w:color="auto"/>
      </w:divBdr>
    </w:div>
    <w:div w:id="219487541">
      <w:bodyDiv w:val="1"/>
      <w:marLeft w:val="0"/>
      <w:marRight w:val="0"/>
      <w:marTop w:val="0"/>
      <w:marBottom w:val="0"/>
      <w:divBdr>
        <w:top w:val="none" w:sz="0" w:space="0" w:color="auto"/>
        <w:left w:val="none" w:sz="0" w:space="0" w:color="auto"/>
        <w:bottom w:val="none" w:sz="0" w:space="0" w:color="auto"/>
        <w:right w:val="none" w:sz="0" w:space="0" w:color="auto"/>
      </w:divBdr>
    </w:div>
    <w:div w:id="321276723">
      <w:bodyDiv w:val="1"/>
      <w:marLeft w:val="0"/>
      <w:marRight w:val="0"/>
      <w:marTop w:val="0"/>
      <w:marBottom w:val="0"/>
      <w:divBdr>
        <w:top w:val="none" w:sz="0" w:space="0" w:color="auto"/>
        <w:left w:val="none" w:sz="0" w:space="0" w:color="auto"/>
        <w:bottom w:val="none" w:sz="0" w:space="0" w:color="auto"/>
        <w:right w:val="none" w:sz="0" w:space="0" w:color="auto"/>
      </w:divBdr>
    </w:div>
    <w:div w:id="348145341">
      <w:bodyDiv w:val="1"/>
      <w:marLeft w:val="0"/>
      <w:marRight w:val="0"/>
      <w:marTop w:val="0"/>
      <w:marBottom w:val="0"/>
      <w:divBdr>
        <w:top w:val="none" w:sz="0" w:space="0" w:color="auto"/>
        <w:left w:val="none" w:sz="0" w:space="0" w:color="auto"/>
        <w:bottom w:val="none" w:sz="0" w:space="0" w:color="auto"/>
        <w:right w:val="none" w:sz="0" w:space="0" w:color="auto"/>
      </w:divBdr>
    </w:div>
    <w:div w:id="426662341">
      <w:bodyDiv w:val="1"/>
      <w:marLeft w:val="0"/>
      <w:marRight w:val="0"/>
      <w:marTop w:val="0"/>
      <w:marBottom w:val="0"/>
      <w:divBdr>
        <w:top w:val="none" w:sz="0" w:space="0" w:color="auto"/>
        <w:left w:val="none" w:sz="0" w:space="0" w:color="auto"/>
        <w:bottom w:val="none" w:sz="0" w:space="0" w:color="auto"/>
        <w:right w:val="none" w:sz="0" w:space="0" w:color="auto"/>
      </w:divBdr>
    </w:div>
    <w:div w:id="454642662">
      <w:bodyDiv w:val="1"/>
      <w:marLeft w:val="0"/>
      <w:marRight w:val="0"/>
      <w:marTop w:val="0"/>
      <w:marBottom w:val="0"/>
      <w:divBdr>
        <w:top w:val="none" w:sz="0" w:space="0" w:color="auto"/>
        <w:left w:val="none" w:sz="0" w:space="0" w:color="auto"/>
        <w:bottom w:val="none" w:sz="0" w:space="0" w:color="auto"/>
        <w:right w:val="none" w:sz="0" w:space="0" w:color="auto"/>
      </w:divBdr>
    </w:div>
    <w:div w:id="488329121">
      <w:bodyDiv w:val="1"/>
      <w:marLeft w:val="0"/>
      <w:marRight w:val="0"/>
      <w:marTop w:val="0"/>
      <w:marBottom w:val="0"/>
      <w:divBdr>
        <w:top w:val="none" w:sz="0" w:space="0" w:color="auto"/>
        <w:left w:val="none" w:sz="0" w:space="0" w:color="auto"/>
        <w:bottom w:val="none" w:sz="0" w:space="0" w:color="auto"/>
        <w:right w:val="none" w:sz="0" w:space="0" w:color="auto"/>
      </w:divBdr>
    </w:div>
    <w:div w:id="538247759">
      <w:bodyDiv w:val="1"/>
      <w:marLeft w:val="0"/>
      <w:marRight w:val="0"/>
      <w:marTop w:val="0"/>
      <w:marBottom w:val="0"/>
      <w:divBdr>
        <w:top w:val="none" w:sz="0" w:space="0" w:color="auto"/>
        <w:left w:val="none" w:sz="0" w:space="0" w:color="auto"/>
        <w:bottom w:val="none" w:sz="0" w:space="0" w:color="auto"/>
        <w:right w:val="none" w:sz="0" w:space="0" w:color="auto"/>
      </w:divBdr>
    </w:div>
    <w:div w:id="619921468">
      <w:bodyDiv w:val="1"/>
      <w:marLeft w:val="0"/>
      <w:marRight w:val="0"/>
      <w:marTop w:val="0"/>
      <w:marBottom w:val="0"/>
      <w:divBdr>
        <w:top w:val="none" w:sz="0" w:space="0" w:color="auto"/>
        <w:left w:val="none" w:sz="0" w:space="0" w:color="auto"/>
        <w:bottom w:val="none" w:sz="0" w:space="0" w:color="auto"/>
        <w:right w:val="none" w:sz="0" w:space="0" w:color="auto"/>
      </w:divBdr>
    </w:div>
    <w:div w:id="834300848">
      <w:bodyDiv w:val="1"/>
      <w:marLeft w:val="0"/>
      <w:marRight w:val="0"/>
      <w:marTop w:val="0"/>
      <w:marBottom w:val="0"/>
      <w:divBdr>
        <w:top w:val="none" w:sz="0" w:space="0" w:color="auto"/>
        <w:left w:val="none" w:sz="0" w:space="0" w:color="auto"/>
        <w:bottom w:val="none" w:sz="0" w:space="0" w:color="auto"/>
        <w:right w:val="none" w:sz="0" w:space="0" w:color="auto"/>
      </w:divBdr>
    </w:div>
    <w:div w:id="993338040">
      <w:bodyDiv w:val="1"/>
      <w:marLeft w:val="0"/>
      <w:marRight w:val="0"/>
      <w:marTop w:val="0"/>
      <w:marBottom w:val="0"/>
      <w:divBdr>
        <w:top w:val="none" w:sz="0" w:space="0" w:color="auto"/>
        <w:left w:val="none" w:sz="0" w:space="0" w:color="auto"/>
        <w:bottom w:val="none" w:sz="0" w:space="0" w:color="auto"/>
        <w:right w:val="none" w:sz="0" w:space="0" w:color="auto"/>
      </w:divBdr>
    </w:div>
    <w:div w:id="1076780331">
      <w:bodyDiv w:val="1"/>
      <w:marLeft w:val="0"/>
      <w:marRight w:val="0"/>
      <w:marTop w:val="0"/>
      <w:marBottom w:val="0"/>
      <w:divBdr>
        <w:top w:val="none" w:sz="0" w:space="0" w:color="auto"/>
        <w:left w:val="none" w:sz="0" w:space="0" w:color="auto"/>
        <w:bottom w:val="none" w:sz="0" w:space="0" w:color="auto"/>
        <w:right w:val="none" w:sz="0" w:space="0" w:color="auto"/>
      </w:divBdr>
    </w:div>
    <w:div w:id="1150975239">
      <w:bodyDiv w:val="1"/>
      <w:marLeft w:val="0"/>
      <w:marRight w:val="0"/>
      <w:marTop w:val="0"/>
      <w:marBottom w:val="0"/>
      <w:divBdr>
        <w:top w:val="none" w:sz="0" w:space="0" w:color="auto"/>
        <w:left w:val="none" w:sz="0" w:space="0" w:color="auto"/>
        <w:bottom w:val="none" w:sz="0" w:space="0" w:color="auto"/>
        <w:right w:val="none" w:sz="0" w:space="0" w:color="auto"/>
      </w:divBdr>
    </w:div>
    <w:div w:id="1158688831">
      <w:bodyDiv w:val="1"/>
      <w:marLeft w:val="0"/>
      <w:marRight w:val="0"/>
      <w:marTop w:val="0"/>
      <w:marBottom w:val="0"/>
      <w:divBdr>
        <w:top w:val="none" w:sz="0" w:space="0" w:color="auto"/>
        <w:left w:val="none" w:sz="0" w:space="0" w:color="auto"/>
        <w:bottom w:val="none" w:sz="0" w:space="0" w:color="auto"/>
        <w:right w:val="none" w:sz="0" w:space="0" w:color="auto"/>
      </w:divBdr>
    </w:div>
    <w:div w:id="1171335403">
      <w:bodyDiv w:val="1"/>
      <w:marLeft w:val="0"/>
      <w:marRight w:val="0"/>
      <w:marTop w:val="0"/>
      <w:marBottom w:val="0"/>
      <w:divBdr>
        <w:top w:val="none" w:sz="0" w:space="0" w:color="auto"/>
        <w:left w:val="none" w:sz="0" w:space="0" w:color="auto"/>
        <w:bottom w:val="none" w:sz="0" w:space="0" w:color="auto"/>
        <w:right w:val="none" w:sz="0" w:space="0" w:color="auto"/>
      </w:divBdr>
    </w:div>
    <w:div w:id="1221867667">
      <w:bodyDiv w:val="1"/>
      <w:marLeft w:val="0"/>
      <w:marRight w:val="0"/>
      <w:marTop w:val="0"/>
      <w:marBottom w:val="0"/>
      <w:divBdr>
        <w:top w:val="none" w:sz="0" w:space="0" w:color="auto"/>
        <w:left w:val="none" w:sz="0" w:space="0" w:color="auto"/>
        <w:bottom w:val="none" w:sz="0" w:space="0" w:color="auto"/>
        <w:right w:val="none" w:sz="0" w:space="0" w:color="auto"/>
      </w:divBdr>
    </w:div>
    <w:div w:id="1333144327">
      <w:bodyDiv w:val="1"/>
      <w:marLeft w:val="0"/>
      <w:marRight w:val="0"/>
      <w:marTop w:val="0"/>
      <w:marBottom w:val="0"/>
      <w:divBdr>
        <w:top w:val="none" w:sz="0" w:space="0" w:color="auto"/>
        <w:left w:val="none" w:sz="0" w:space="0" w:color="auto"/>
        <w:bottom w:val="none" w:sz="0" w:space="0" w:color="auto"/>
        <w:right w:val="none" w:sz="0" w:space="0" w:color="auto"/>
      </w:divBdr>
    </w:div>
    <w:div w:id="1434282603">
      <w:bodyDiv w:val="1"/>
      <w:marLeft w:val="0"/>
      <w:marRight w:val="0"/>
      <w:marTop w:val="0"/>
      <w:marBottom w:val="0"/>
      <w:divBdr>
        <w:top w:val="none" w:sz="0" w:space="0" w:color="auto"/>
        <w:left w:val="none" w:sz="0" w:space="0" w:color="auto"/>
        <w:bottom w:val="none" w:sz="0" w:space="0" w:color="auto"/>
        <w:right w:val="none" w:sz="0" w:space="0" w:color="auto"/>
      </w:divBdr>
    </w:div>
    <w:div w:id="1490516269">
      <w:bodyDiv w:val="1"/>
      <w:marLeft w:val="0"/>
      <w:marRight w:val="0"/>
      <w:marTop w:val="0"/>
      <w:marBottom w:val="0"/>
      <w:divBdr>
        <w:top w:val="none" w:sz="0" w:space="0" w:color="auto"/>
        <w:left w:val="none" w:sz="0" w:space="0" w:color="auto"/>
        <w:bottom w:val="none" w:sz="0" w:space="0" w:color="auto"/>
        <w:right w:val="none" w:sz="0" w:space="0" w:color="auto"/>
      </w:divBdr>
    </w:div>
    <w:div w:id="1688096312">
      <w:bodyDiv w:val="1"/>
      <w:marLeft w:val="0"/>
      <w:marRight w:val="0"/>
      <w:marTop w:val="0"/>
      <w:marBottom w:val="0"/>
      <w:divBdr>
        <w:top w:val="none" w:sz="0" w:space="0" w:color="auto"/>
        <w:left w:val="none" w:sz="0" w:space="0" w:color="auto"/>
        <w:bottom w:val="none" w:sz="0" w:space="0" w:color="auto"/>
        <w:right w:val="none" w:sz="0" w:space="0" w:color="auto"/>
      </w:divBdr>
    </w:div>
    <w:div w:id="1908957996">
      <w:bodyDiv w:val="1"/>
      <w:marLeft w:val="0"/>
      <w:marRight w:val="0"/>
      <w:marTop w:val="0"/>
      <w:marBottom w:val="0"/>
      <w:divBdr>
        <w:top w:val="none" w:sz="0" w:space="0" w:color="auto"/>
        <w:left w:val="none" w:sz="0" w:space="0" w:color="auto"/>
        <w:bottom w:val="none" w:sz="0" w:space="0" w:color="auto"/>
        <w:right w:val="none" w:sz="0" w:space="0" w:color="auto"/>
      </w:divBdr>
    </w:div>
    <w:div w:id="1918855280">
      <w:bodyDiv w:val="1"/>
      <w:marLeft w:val="0"/>
      <w:marRight w:val="0"/>
      <w:marTop w:val="0"/>
      <w:marBottom w:val="0"/>
      <w:divBdr>
        <w:top w:val="none" w:sz="0" w:space="0" w:color="auto"/>
        <w:left w:val="none" w:sz="0" w:space="0" w:color="auto"/>
        <w:bottom w:val="none" w:sz="0" w:space="0" w:color="auto"/>
        <w:right w:val="none" w:sz="0" w:space="0" w:color="auto"/>
      </w:divBdr>
    </w:div>
    <w:div w:id="2030912650">
      <w:bodyDiv w:val="1"/>
      <w:marLeft w:val="0"/>
      <w:marRight w:val="0"/>
      <w:marTop w:val="0"/>
      <w:marBottom w:val="0"/>
      <w:divBdr>
        <w:top w:val="none" w:sz="0" w:space="0" w:color="auto"/>
        <w:left w:val="none" w:sz="0" w:space="0" w:color="auto"/>
        <w:bottom w:val="none" w:sz="0" w:space="0" w:color="auto"/>
        <w:right w:val="none" w:sz="0" w:space="0" w:color="auto"/>
      </w:divBdr>
      <w:divsChild>
        <w:div w:id="550507123">
          <w:marLeft w:val="0"/>
          <w:marRight w:val="0"/>
          <w:marTop w:val="0"/>
          <w:marBottom w:val="0"/>
          <w:divBdr>
            <w:top w:val="none" w:sz="0" w:space="0" w:color="auto"/>
            <w:left w:val="none" w:sz="0" w:space="0" w:color="auto"/>
            <w:bottom w:val="none" w:sz="0" w:space="0" w:color="auto"/>
            <w:right w:val="none" w:sz="0" w:space="0" w:color="auto"/>
          </w:divBdr>
          <w:divsChild>
            <w:div w:id="1263218603">
              <w:marLeft w:val="0"/>
              <w:marRight w:val="0"/>
              <w:marTop w:val="0"/>
              <w:marBottom w:val="0"/>
              <w:divBdr>
                <w:top w:val="none" w:sz="0" w:space="0" w:color="auto"/>
                <w:left w:val="none" w:sz="0" w:space="0" w:color="auto"/>
                <w:bottom w:val="none" w:sz="0" w:space="0" w:color="auto"/>
                <w:right w:val="none" w:sz="0" w:space="0" w:color="auto"/>
              </w:divBdr>
              <w:divsChild>
                <w:div w:id="1477337109">
                  <w:marLeft w:val="0"/>
                  <w:marRight w:val="0"/>
                  <w:marTop w:val="0"/>
                  <w:marBottom w:val="0"/>
                  <w:divBdr>
                    <w:top w:val="none" w:sz="0" w:space="0" w:color="auto"/>
                    <w:left w:val="none" w:sz="0" w:space="0" w:color="auto"/>
                    <w:bottom w:val="none" w:sz="0" w:space="0" w:color="auto"/>
                    <w:right w:val="none" w:sz="0" w:space="0" w:color="auto"/>
                  </w:divBdr>
                  <w:divsChild>
                    <w:div w:id="1842156304">
                      <w:marLeft w:val="0"/>
                      <w:marRight w:val="0"/>
                      <w:marTop w:val="0"/>
                      <w:marBottom w:val="0"/>
                      <w:divBdr>
                        <w:top w:val="none" w:sz="0" w:space="0" w:color="auto"/>
                        <w:left w:val="none" w:sz="0" w:space="0" w:color="auto"/>
                        <w:bottom w:val="none" w:sz="0" w:space="0" w:color="auto"/>
                        <w:right w:val="none" w:sz="0" w:space="0" w:color="auto"/>
                      </w:divBdr>
                      <w:divsChild>
                        <w:div w:id="433019059">
                          <w:marLeft w:val="0"/>
                          <w:marRight w:val="0"/>
                          <w:marTop w:val="0"/>
                          <w:marBottom w:val="0"/>
                          <w:divBdr>
                            <w:top w:val="none" w:sz="0" w:space="0" w:color="auto"/>
                            <w:left w:val="none" w:sz="0" w:space="0" w:color="auto"/>
                            <w:bottom w:val="none" w:sz="0" w:space="0" w:color="auto"/>
                            <w:right w:val="none" w:sz="0" w:space="0" w:color="auto"/>
                          </w:divBdr>
                          <w:divsChild>
                            <w:div w:id="1689067349">
                              <w:marLeft w:val="0"/>
                              <w:marRight w:val="0"/>
                              <w:marTop w:val="0"/>
                              <w:marBottom w:val="0"/>
                              <w:divBdr>
                                <w:top w:val="none" w:sz="0" w:space="0" w:color="auto"/>
                                <w:left w:val="none" w:sz="0" w:space="0" w:color="auto"/>
                                <w:bottom w:val="none" w:sz="0" w:space="0" w:color="auto"/>
                                <w:right w:val="none" w:sz="0" w:space="0" w:color="auto"/>
                              </w:divBdr>
                              <w:divsChild>
                                <w:div w:id="1829399018">
                                  <w:marLeft w:val="0"/>
                                  <w:marRight w:val="0"/>
                                  <w:marTop w:val="0"/>
                                  <w:marBottom w:val="0"/>
                                  <w:divBdr>
                                    <w:top w:val="none" w:sz="0" w:space="0" w:color="auto"/>
                                    <w:left w:val="none" w:sz="0" w:space="0" w:color="auto"/>
                                    <w:bottom w:val="none" w:sz="0" w:space="0" w:color="auto"/>
                                    <w:right w:val="none" w:sz="0" w:space="0" w:color="auto"/>
                                  </w:divBdr>
                                  <w:divsChild>
                                    <w:div w:id="25058952">
                                      <w:marLeft w:val="0"/>
                                      <w:marRight w:val="0"/>
                                      <w:marTop w:val="0"/>
                                      <w:marBottom w:val="0"/>
                                      <w:divBdr>
                                        <w:top w:val="none" w:sz="0" w:space="0" w:color="auto"/>
                                        <w:left w:val="none" w:sz="0" w:space="0" w:color="auto"/>
                                        <w:bottom w:val="none" w:sz="0" w:space="0" w:color="auto"/>
                                        <w:right w:val="none" w:sz="0" w:space="0" w:color="auto"/>
                                      </w:divBdr>
                                      <w:divsChild>
                                        <w:div w:id="119472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powerpak/cdi-cost"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andrew.kasarskis@mss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2364FE-5AEE-504C-9984-BC868F762CC8}">
  <ds:schemaRefs>
    <ds:schemaRef ds:uri="http://schemas.openxmlformats.org/officeDocument/2006/bibliography"/>
  </ds:schemaRefs>
</ds:datastoreItem>
</file>

<file path=customXml/itemProps2.xml><?xml version="1.0" encoding="utf-8"?>
<ds:datastoreItem xmlns:ds="http://schemas.openxmlformats.org/officeDocument/2006/customXml" ds:itemID="{EDF74DF6-4466-704C-9297-4800FA804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27</Pages>
  <Words>64103</Words>
  <Characters>365392</Characters>
  <Application>Microsoft Macintosh Word</Application>
  <DocSecurity>0</DocSecurity>
  <Lines>3044</Lines>
  <Paragraphs>857</Paragraphs>
  <ScaleCrop>false</ScaleCrop>
  <HeadingPairs>
    <vt:vector size="2" baseType="variant">
      <vt:variant>
        <vt:lpstr>Title</vt:lpstr>
      </vt:variant>
      <vt:variant>
        <vt:i4>1</vt:i4>
      </vt:variant>
    </vt:vector>
  </HeadingPairs>
  <TitlesOfParts>
    <vt:vector size="1" baseType="lpstr">
      <vt:lpstr>Steno Outline.docx</vt:lpstr>
    </vt:vector>
  </TitlesOfParts>
  <Company>Icahn School of Medicine at Mount Sinai</Company>
  <LinksUpToDate>false</LinksUpToDate>
  <CharactersWithSpaces>428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no Outline.docx</dc:title>
  <dc:creator>Kasarskis, Andrew</dc:creator>
  <cp:lastModifiedBy>Theodore Pak</cp:lastModifiedBy>
  <cp:revision>588</cp:revision>
  <cp:lastPrinted>2016-12-14T19:56:00Z</cp:lastPrinted>
  <dcterms:created xsi:type="dcterms:W3CDTF">2016-12-27T19:43:00Z</dcterms:created>
  <dcterms:modified xsi:type="dcterms:W3CDTF">2017-04-07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antimicrobial-agents-and-chemotherapy</vt:lpwstr>
  </property>
  <property fmtid="{D5CDD505-2E9C-101B-9397-08002B2CF9AE}" pid="10" name="Mendeley Recent Style Name 3_1">
    <vt:lpwstr>Antimicrobial Agents and Chemotherapy</vt:lpwstr>
  </property>
  <property fmtid="{D5CDD505-2E9C-101B-9397-08002B2CF9AE}" pid="11" name="Mendeley Recent Style Id 4_1">
    <vt:lpwstr>http://csl.mendeley.com/styles/100600971/clinical-infectious-diseases</vt:lpwstr>
  </property>
  <property fmtid="{D5CDD505-2E9C-101B-9397-08002B2CF9AE}" pid="12" name="Mendeley Recent Style Name 4_1">
    <vt:lpwstr>Clinical Infectious Diseases - Theodore Pak</vt:lpwstr>
  </property>
  <property fmtid="{D5CDD505-2E9C-101B-9397-08002B2CF9AE}" pid="13" name="Mendeley Recent Style Id 5_1">
    <vt:lpwstr>http://www.zotero.org/styles/journal-of-universal-computer-science</vt:lpwstr>
  </property>
  <property fmtid="{D5CDD505-2E9C-101B-9397-08002B2CF9AE}" pid="14" name="Mendeley Recent Style Name 5_1">
    <vt:lpwstr>Journal of Universal Computer Science</vt:lpwstr>
  </property>
  <property fmtid="{D5CDD505-2E9C-101B-9397-08002B2CF9AE}" pid="15" name="Mendeley Recent Style Id 6_1">
    <vt:lpwstr>http://csl.mendeley.com/styles/100600971/journal-of-universal-computer-science</vt:lpwstr>
  </property>
  <property fmtid="{D5CDD505-2E9C-101B-9397-08002B2CF9AE}" pid="16" name="Mendeley Recent Style Name 6_1">
    <vt:lpwstr>LaTeX autocite inline citations - Theodore Pak</vt:lpwstr>
  </property>
  <property fmtid="{D5CDD505-2E9C-101B-9397-08002B2CF9AE}" pid="17" name="Mendeley Recent Style Id 7_1">
    <vt:lpwstr>http://csl.mendeley.com/styles/100600971/national-library-of-medicine-grant-proposals-9</vt:lpwstr>
  </property>
  <property fmtid="{D5CDD505-2E9C-101B-9397-08002B2CF9AE}" pid="18" name="Mendeley Recent Style Name 7_1">
    <vt:lpwstr>National Library of Medicine (w/ PMCID/PMID, superscripts) - Theodore Pak</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lancet-infectious-diseases</vt:lpwstr>
  </property>
  <property fmtid="{D5CDD505-2E9C-101B-9397-08002B2CF9AE}" pid="22" name="Mendeley Recent Style Name 9_1">
    <vt:lpwstr>The Lancet Infectious Diseases</vt:lpwstr>
  </property>
  <property fmtid="{D5CDD505-2E9C-101B-9397-08002B2CF9AE}" pid="23" name="Mendeley Citation Style_1">
    <vt:lpwstr>http://csl.mendeley.com/styles/100600971/journal-of-universal-computer-science</vt:lpwstr>
  </property>
  <property fmtid="{D5CDD505-2E9C-101B-9397-08002B2CF9AE}" pid="24" name="Mendeley Unique User Id_1">
    <vt:lpwstr>f678cc45-45bf-3077-bc34-bb431381d5ea</vt:lpwstr>
  </property>
</Properties>
</file>